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6A0EE" w14:textId="77777777" w:rsidR="00AF661A" w:rsidRPr="00BA2815" w:rsidRDefault="0004508B" w:rsidP="00B4099B">
      <w:pPr>
        <w:ind w:right="-18"/>
        <w:jc w:val="right"/>
        <w:rPr>
          <w:rFonts w:ascii="Times"/>
          <w:b/>
          <w:kern w:val="0"/>
          <w:lang w:val="en-GB"/>
        </w:rPr>
      </w:pPr>
      <w:bookmarkStart w:id="0" w:name="PutConferenceHere"/>
      <w:r w:rsidRPr="00BA2815">
        <w:rPr>
          <w:rFonts w:ascii="Times"/>
          <w:b/>
          <w:kern w:val="0"/>
          <w:lang w:val="en-GB"/>
        </w:rPr>
        <w:t>Gas turbines in a carbon-neutral society</w:t>
      </w:r>
    </w:p>
    <w:p w14:paraId="23A8CB7D" w14:textId="77777777" w:rsidR="00AF661A" w:rsidRPr="00BA2815" w:rsidRDefault="0004508B" w:rsidP="00B4099B">
      <w:pPr>
        <w:ind w:right="-18"/>
        <w:jc w:val="right"/>
        <w:rPr>
          <w:rFonts w:ascii="Times"/>
          <w:b/>
          <w:kern w:val="0"/>
          <w:lang w:val="en-GB"/>
        </w:rPr>
      </w:pPr>
      <w:r w:rsidRPr="00BA2815">
        <w:rPr>
          <w:rFonts w:ascii="Times"/>
          <w:b/>
          <w:kern w:val="0"/>
          <w:lang w:val="en-GB"/>
        </w:rPr>
        <w:t>10</w:t>
      </w:r>
      <w:r w:rsidR="00AE2009" w:rsidRPr="00BA2815">
        <w:rPr>
          <w:rFonts w:ascii="Times"/>
          <w:b/>
          <w:kern w:val="0"/>
          <w:vertAlign w:val="superscript"/>
          <w:lang w:val="en-GB"/>
        </w:rPr>
        <w:t>th</w:t>
      </w:r>
      <w:r w:rsidR="00AE2009" w:rsidRPr="00BA2815">
        <w:rPr>
          <w:rFonts w:ascii="Times"/>
          <w:b/>
          <w:kern w:val="0"/>
          <w:lang w:val="en-GB"/>
        </w:rPr>
        <w:t xml:space="preserve"> I</w:t>
      </w:r>
      <w:r w:rsidR="00BB582C" w:rsidRPr="00BA2815">
        <w:rPr>
          <w:rFonts w:ascii="Times"/>
          <w:b/>
          <w:kern w:val="0"/>
          <w:lang w:val="en-GB"/>
        </w:rPr>
        <w:t xml:space="preserve">nternational </w:t>
      </w:r>
      <w:r w:rsidR="00EE68BC" w:rsidRPr="00BA2815">
        <w:rPr>
          <w:rFonts w:ascii="Times"/>
          <w:b/>
          <w:kern w:val="0"/>
          <w:lang w:val="en-GB"/>
        </w:rPr>
        <w:t xml:space="preserve">Gas Turbine </w:t>
      </w:r>
      <w:r w:rsidR="00BB582C" w:rsidRPr="00BA2815">
        <w:rPr>
          <w:rFonts w:ascii="Times"/>
          <w:b/>
          <w:kern w:val="0"/>
          <w:lang w:val="en-GB"/>
        </w:rPr>
        <w:t>Conference</w:t>
      </w:r>
    </w:p>
    <w:p w14:paraId="1D934C29" w14:textId="77777777" w:rsidR="00AF661A" w:rsidRPr="00BA2815" w:rsidRDefault="00267816" w:rsidP="00B4099B">
      <w:pPr>
        <w:pStyle w:val="Footer"/>
        <w:tabs>
          <w:tab w:val="clear" w:pos="5760"/>
          <w:tab w:val="clear" w:pos="10800"/>
        </w:tabs>
        <w:ind w:right="-18"/>
        <w:jc w:val="right"/>
        <w:rPr>
          <w:rFonts w:ascii="Times"/>
          <w:b/>
          <w:lang w:val="en-GB"/>
        </w:rPr>
      </w:pPr>
      <w:r w:rsidRPr="00BA2815">
        <w:rPr>
          <w:rFonts w:ascii="Times"/>
          <w:b/>
          <w:lang w:val="en-GB"/>
        </w:rPr>
        <w:t>11-15</w:t>
      </w:r>
      <w:r w:rsidR="0067465A" w:rsidRPr="00BA2815">
        <w:rPr>
          <w:rFonts w:ascii="Times"/>
          <w:b/>
          <w:lang w:val="en-GB"/>
        </w:rPr>
        <w:t xml:space="preserve"> </w:t>
      </w:r>
      <w:r w:rsidR="00C7452E" w:rsidRPr="00BA2815">
        <w:rPr>
          <w:rFonts w:ascii="Times"/>
          <w:b/>
          <w:lang w:val="en-GB"/>
        </w:rPr>
        <w:t>October</w:t>
      </w:r>
      <w:r w:rsidR="0004508B" w:rsidRPr="00BA2815">
        <w:rPr>
          <w:rFonts w:ascii="Times"/>
          <w:b/>
          <w:lang w:val="en-GB"/>
        </w:rPr>
        <w:t xml:space="preserve"> 202</w:t>
      </w:r>
      <w:r w:rsidR="000A7131" w:rsidRPr="00BA2815">
        <w:rPr>
          <w:rFonts w:ascii="Times"/>
          <w:b/>
          <w:lang w:val="en-GB"/>
        </w:rPr>
        <w:t>1</w:t>
      </w:r>
    </w:p>
    <w:p w14:paraId="36DD7AE4" w14:textId="77777777" w:rsidR="00AF661A" w:rsidRPr="00BA2815" w:rsidRDefault="00AF661A" w:rsidP="00B4099B">
      <w:pPr>
        <w:pStyle w:val="Header"/>
        <w:ind w:right="-18"/>
        <w:jc w:val="right"/>
        <w:rPr>
          <w:rFonts w:ascii="Times New Roman" w:hAnsi="Times New Roman"/>
          <w:lang w:val="en-GB"/>
        </w:rPr>
      </w:pPr>
      <w:r w:rsidRPr="00BA2815">
        <w:rPr>
          <w:rFonts w:ascii="Times New Roman" w:hAnsi="Times New Roman"/>
          <w:lang w:val="en-GB"/>
        </w:rPr>
        <w:tab/>
      </w:r>
    </w:p>
    <w:p w14:paraId="69C046EE" w14:textId="2DBDEDAB" w:rsidR="00AF661A" w:rsidRPr="00BA2815" w:rsidRDefault="00AF661A" w:rsidP="00B4099B">
      <w:pPr>
        <w:pStyle w:val="Footer"/>
        <w:ind w:right="-18"/>
        <w:jc w:val="right"/>
        <w:rPr>
          <w:rFonts w:ascii="Times New Roman" w:hAnsi="Times New Roman"/>
          <w:b/>
          <w:i/>
          <w:iCs/>
          <w:lang w:val="en-GB"/>
        </w:rPr>
      </w:pPr>
      <w:r w:rsidRPr="00BA2815">
        <w:rPr>
          <w:rFonts w:ascii="Times New Roman" w:hAnsi="Times New Roman"/>
          <w:b/>
          <w:lang w:val="en-GB"/>
        </w:rPr>
        <w:t>Paper ID Number</w:t>
      </w:r>
      <w:r w:rsidR="008C40EA">
        <w:rPr>
          <w:rFonts w:ascii="Times New Roman" w:hAnsi="Times New Roman"/>
          <w:b/>
          <w:lang w:val="en-GB"/>
        </w:rPr>
        <w:t>:</w:t>
      </w:r>
      <w:r w:rsidR="00BB582C" w:rsidRPr="00BA2815">
        <w:rPr>
          <w:rFonts w:ascii="Times New Roman" w:hAnsi="Times New Roman"/>
          <w:b/>
          <w:lang w:val="en-GB"/>
        </w:rPr>
        <w:t xml:space="preserve"> </w:t>
      </w:r>
      <w:r w:rsidR="003A7B57">
        <w:rPr>
          <w:rFonts w:ascii="Times New Roman" w:hAnsi="Times New Roman"/>
          <w:b/>
          <w:lang w:val="en-GB"/>
        </w:rPr>
        <w:t>62-</w:t>
      </w:r>
      <w:r w:rsidR="008C40EA">
        <w:rPr>
          <w:rFonts w:ascii="Times New Roman" w:hAnsi="Times New Roman"/>
          <w:b/>
          <w:lang w:val="en-GB"/>
        </w:rPr>
        <w:t>IGTC21</w:t>
      </w:r>
    </w:p>
    <w:bookmarkEnd w:id="0"/>
    <w:p w14:paraId="106E0AF4" w14:textId="5BAB4DC2" w:rsidR="00AF661A" w:rsidRPr="00BA2815" w:rsidRDefault="00A609E8" w:rsidP="00CC5123">
      <w:pPr>
        <w:pStyle w:val="Title"/>
        <w:spacing w:line="360" w:lineRule="auto"/>
        <w:ind w:right="142"/>
        <w:rPr>
          <w:rFonts w:ascii="Times"/>
          <w:lang w:val="en-GB"/>
        </w:rPr>
      </w:pPr>
      <w:r w:rsidRPr="001E018D">
        <w:rPr>
          <w:rFonts w:ascii="Times"/>
          <w:lang w:val="en-GB"/>
        </w:rPr>
        <w:t>AMMONIA BLENDED</w:t>
      </w:r>
      <w:r w:rsidR="009E0532" w:rsidRPr="001E018D">
        <w:rPr>
          <w:rFonts w:ascii="Times"/>
          <w:lang w:val="en-GB"/>
        </w:rPr>
        <w:t xml:space="preserve"> fuels – energy solutions for a green future</w:t>
      </w:r>
    </w:p>
    <w:p w14:paraId="1787190F" w14:textId="7ACEE598" w:rsidR="00625381" w:rsidRPr="00A148BA" w:rsidRDefault="00326892" w:rsidP="00CC5123">
      <w:pPr>
        <w:pStyle w:val="Title"/>
        <w:spacing w:before="0" w:line="360" w:lineRule="auto"/>
        <w:ind w:right="142"/>
        <w:rPr>
          <w:rFonts w:ascii="Times"/>
          <w:sz w:val="18"/>
          <w:szCs w:val="14"/>
          <w:vertAlign w:val="superscript"/>
          <w:lang w:val="en-GB"/>
        </w:rPr>
      </w:pPr>
      <w:r w:rsidRPr="006A3503">
        <w:rPr>
          <w:rFonts w:ascii="Times"/>
          <w:caps w:val="0"/>
          <w:sz w:val="18"/>
          <w:szCs w:val="14"/>
          <w:lang w:val="en-GB"/>
        </w:rPr>
        <w:t>S</w:t>
      </w:r>
      <w:r w:rsidR="008419F8" w:rsidRPr="006A3503">
        <w:rPr>
          <w:rFonts w:ascii="Times"/>
          <w:caps w:val="0"/>
          <w:sz w:val="18"/>
          <w:szCs w:val="14"/>
          <w:lang w:val="en-GB"/>
        </w:rPr>
        <w:t>-</w:t>
      </w:r>
      <w:r w:rsidR="0025229C" w:rsidRPr="006A3503">
        <w:rPr>
          <w:rFonts w:ascii="Times"/>
          <w:caps w:val="0"/>
          <w:sz w:val="18"/>
          <w:szCs w:val="14"/>
          <w:lang w:val="en-GB"/>
        </w:rPr>
        <w:t>E</w:t>
      </w:r>
      <w:r w:rsidR="000321C6" w:rsidRPr="006A3503">
        <w:rPr>
          <w:rFonts w:ascii="Times"/>
          <w:caps w:val="0"/>
          <w:sz w:val="18"/>
          <w:szCs w:val="14"/>
          <w:lang w:val="en-GB"/>
        </w:rPr>
        <w:t>.</w:t>
      </w:r>
      <w:r w:rsidRPr="006A3503">
        <w:rPr>
          <w:rFonts w:ascii="Times"/>
          <w:caps w:val="0"/>
          <w:sz w:val="18"/>
          <w:szCs w:val="14"/>
          <w:lang w:val="en-GB"/>
        </w:rPr>
        <w:t xml:space="preserve"> </w:t>
      </w:r>
      <w:r w:rsidR="0025229C" w:rsidRPr="006A3503">
        <w:rPr>
          <w:rFonts w:ascii="Times"/>
          <w:caps w:val="0"/>
          <w:sz w:val="18"/>
          <w:szCs w:val="14"/>
          <w:lang w:val="en-GB"/>
        </w:rPr>
        <w:t>Zitouni</w:t>
      </w:r>
      <w:r w:rsidRPr="006A3503">
        <w:rPr>
          <w:rFonts w:ascii="Times"/>
          <w:caps w:val="0"/>
          <w:sz w:val="18"/>
          <w:szCs w:val="14"/>
          <w:lang w:val="en-GB"/>
        </w:rPr>
        <w:t>*</w:t>
      </w:r>
      <w:r w:rsidR="00376CC0" w:rsidRPr="006A3503">
        <w:rPr>
          <w:rFonts w:ascii="Times"/>
          <w:sz w:val="18"/>
          <w:szCs w:val="14"/>
          <w:vertAlign w:val="superscript"/>
          <w:lang w:val="en-GB"/>
        </w:rPr>
        <w:t>1</w:t>
      </w:r>
      <w:r w:rsidR="00376CC0" w:rsidRPr="006A3503">
        <w:rPr>
          <w:rFonts w:ascii="Times"/>
          <w:sz w:val="18"/>
          <w:szCs w:val="14"/>
          <w:lang w:val="en-GB"/>
        </w:rPr>
        <w:t xml:space="preserve">, </w:t>
      </w:r>
      <w:r w:rsidR="0056114E" w:rsidRPr="006A3503">
        <w:rPr>
          <w:rFonts w:ascii="Times"/>
          <w:caps w:val="0"/>
          <w:sz w:val="18"/>
          <w:szCs w:val="14"/>
          <w:lang w:val="en-GB"/>
        </w:rPr>
        <w:t>S</w:t>
      </w:r>
      <w:r w:rsidR="000321C6" w:rsidRPr="006A3503">
        <w:rPr>
          <w:rFonts w:ascii="Times"/>
          <w:caps w:val="0"/>
          <w:sz w:val="18"/>
          <w:szCs w:val="14"/>
          <w:lang w:val="en-GB"/>
        </w:rPr>
        <w:t>.</w:t>
      </w:r>
      <w:r w:rsidR="0056114E" w:rsidRPr="006A3503">
        <w:rPr>
          <w:rFonts w:ascii="Times"/>
          <w:caps w:val="0"/>
          <w:sz w:val="18"/>
          <w:szCs w:val="14"/>
          <w:lang w:val="en-GB"/>
        </w:rPr>
        <w:t xml:space="preserve"> Mashruk</w:t>
      </w:r>
      <w:r w:rsidR="001A153E" w:rsidRPr="006A3503">
        <w:rPr>
          <w:rFonts w:ascii="Times"/>
          <w:caps w:val="0"/>
          <w:sz w:val="18"/>
          <w:szCs w:val="14"/>
          <w:lang w:val="en-GB"/>
        </w:rPr>
        <w:t>*</w:t>
      </w:r>
      <w:r w:rsidR="0056114E" w:rsidRPr="006A3503">
        <w:rPr>
          <w:rFonts w:ascii="Times"/>
          <w:sz w:val="18"/>
          <w:szCs w:val="14"/>
          <w:vertAlign w:val="superscript"/>
          <w:lang w:val="en-GB"/>
        </w:rPr>
        <w:t xml:space="preserve"> </w:t>
      </w:r>
      <w:r w:rsidR="0025229C" w:rsidRPr="008E46A3">
        <w:rPr>
          <w:rFonts w:ascii="Times"/>
          <w:sz w:val="18"/>
          <w:szCs w:val="14"/>
          <w:vertAlign w:val="superscript"/>
          <w:lang w:val="en-GB"/>
        </w:rPr>
        <w:t>2</w:t>
      </w:r>
      <w:r w:rsidRPr="008E46A3">
        <w:rPr>
          <w:rFonts w:ascii="Times"/>
          <w:caps w:val="0"/>
          <w:sz w:val="18"/>
          <w:szCs w:val="14"/>
          <w:lang w:val="en-GB"/>
        </w:rPr>
        <w:t>, N</w:t>
      </w:r>
      <w:r w:rsidR="000321C6" w:rsidRPr="008E46A3">
        <w:rPr>
          <w:rFonts w:ascii="Times"/>
          <w:caps w:val="0"/>
          <w:sz w:val="18"/>
          <w:szCs w:val="14"/>
          <w:lang w:val="en-GB"/>
        </w:rPr>
        <w:t>.</w:t>
      </w:r>
      <w:r w:rsidRPr="008E46A3">
        <w:rPr>
          <w:rFonts w:ascii="Times"/>
          <w:caps w:val="0"/>
          <w:sz w:val="18"/>
          <w:szCs w:val="14"/>
          <w:lang w:val="en-GB"/>
        </w:rPr>
        <w:t xml:space="preserve"> Mukun</w:t>
      </w:r>
      <w:r w:rsidRPr="00410463">
        <w:rPr>
          <w:rFonts w:ascii="Times"/>
          <w:caps w:val="0"/>
          <w:sz w:val="18"/>
          <w:szCs w:val="14"/>
          <w:lang w:val="en-GB"/>
        </w:rPr>
        <w:t>dakumar</w:t>
      </w:r>
      <w:r w:rsidR="00202E61" w:rsidRPr="00410463">
        <w:rPr>
          <w:rFonts w:ascii="Times"/>
          <w:sz w:val="18"/>
          <w:szCs w:val="14"/>
          <w:vertAlign w:val="superscript"/>
          <w:lang w:val="en-GB"/>
        </w:rPr>
        <w:t>3</w:t>
      </w:r>
      <w:r w:rsidR="00202E61" w:rsidRPr="00410463">
        <w:rPr>
          <w:rFonts w:ascii="Times"/>
          <w:sz w:val="18"/>
          <w:szCs w:val="14"/>
          <w:lang w:val="en-GB"/>
        </w:rPr>
        <w:t xml:space="preserve">, </w:t>
      </w:r>
      <w:r w:rsidRPr="00410463">
        <w:rPr>
          <w:rFonts w:ascii="Times"/>
          <w:caps w:val="0"/>
          <w:sz w:val="18"/>
          <w:szCs w:val="14"/>
          <w:lang w:val="en-GB"/>
        </w:rPr>
        <w:t>P</w:t>
      </w:r>
      <w:r w:rsidR="000321C6" w:rsidRPr="00A148BA">
        <w:rPr>
          <w:rFonts w:ascii="Times"/>
          <w:caps w:val="0"/>
          <w:sz w:val="18"/>
          <w:szCs w:val="14"/>
          <w:lang w:val="en-GB"/>
        </w:rPr>
        <w:t>.</w:t>
      </w:r>
      <w:r w:rsidRPr="00A148BA">
        <w:rPr>
          <w:rFonts w:ascii="Times"/>
          <w:caps w:val="0"/>
          <w:sz w:val="18"/>
          <w:szCs w:val="14"/>
          <w:lang w:val="en-GB"/>
        </w:rPr>
        <w:t xml:space="preserve"> Brequigny</w:t>
      </w:r>
      <w:r w:rsidR="0025229C" w:rsidRPr="00A148BA">
        <w:rPr>
          <w:rFonts w:ascii="Times"/>
          <w:sz w:val="18"/>
          <w:szCs w:val="14"/>
          <w:vertAlign w:val="superscript"/>
          <w:lang w:val="en-GB"/>
        </w:rPr>
        <w:t>1</w:t>
      </w:r>
      <w:r w:rsidR="00E8402D" w:rsidRPr="00A148BA">
        <w:rPr>
          <w:rFonts w:ascii="Times"/>
          <w:sz w:val="18"/>
          <w:szCs w:val="14"/>
          <w:lang w:val="en-GB"/>
        </w:rPr>
        <w:t xml:space="preserve">, </w:t>
      </w:r>
      <w:r w:rsidR="00193120" w:rsidRPr="00A148BA">
        <w:rPr>
          <w:rFonts w:ascii="Times"/>
          <w:caps w:val="0"/>
          <w:sz w:val="18"/>
          <w:szCs w:val="14"/>
          <w:lang w:val="en-GB"/>
        </w:rPr>
        <w:t>A</w:t>
      </w:r>
      <w:r w:rsidR="000321C6" w:rsidRPr="00A148BA">
        <w:rPr>
          <w:rFonts w:ascii="Times"/>
          <w:caps w:val="0"/>
          <w:sz w:val="18"/>
          <w:szCs w:val="14"/>
          <w:lang w:val="en-GB"/>
        </w:rPr>
        <w:t>.</w:t>
      </w:r>
      <w:r w:rsidR="00193120" w:rsidRPr="00A148BA">
        <w:rPr>
          <w:rFonts w:ascii="Times"/>
          <w:caps w:val="0"/>
          <w:sz w:val="18"/>
          <w:szCs w:val="14"/>
          <w:lang w:val="en-GB"/>
        </w:rPr>
        <w:t xml:space="preserve"> Zayoud</w:t>
      </w:r>
      <w:r w:rsidR="00193120" w:rsidRPr="00A148BA">
        <w:rPr>
          <w:rFonts w:ascii="Times"/>
          <w:sz w:val="18"/>
          <w:szCs w:val="14"/>
          <w:vertAlign w:val="superscript"/>
          <w:lang w:val="en-GB"/>
        </w:rPr>
        <w:t>4</w:t>
      </w:r>
      <w:r w:rsidR="00143A66" w:rsidRPr="00A148BA">
        <w:rPr>
          <w:rFonts w:ascii="Times"/>
          <w:caps w:val="0"/>
          <w:sz w:val="18"/>
          <w:szCs w:val="14"/>
          <w:lang w:val="en-GB"/>
        </w:rPr>
        <w:t xml:space="preserve">, </w:t>
      </w:r>
      <w:r w:rsidR="00193120" w:rsidRPr="00A148BA">
        <w:rPr>
          <w:rFonts w:ascii="Times"/>
          <w:caps w:val="0"/>
          <w:sz w:val="18"/>
          <w:szCs w:val="14"/>
          <w:lang w:val="en-GB"/>
        </w:rPr>
        <w:t>E</w:t>
      </w:r>
      <w:r w:rsidR="000321C6" w:rsidRPr="00A148BA">
        <w:rPr>
          <w:rFonts w:ascii="Times"/>
          <w:caps w:val="0"/>
          <w:sz w:val="18"/>
          <w:szCs w:val="14"/>
          <w:lang w:val="en-GB"/>
        </w:rPr>
        <w:t>.</w:t>
      </w:r>
      <w:r w:rsidR="00193120" w:rsidRPr="00A148BA">
        <w:rPr>
          <w:rFonts w:ascii="Times"/>
          <w:caps w:val="0"/>
          <w:sz w:val="18"/>
          <w:szCs w:val="14"/>
          <w:lang w:val="en-GB"/>
        </w:rPr>
        <w:t xml:space="preserve"> Pucci</w:t>
      </w:r>
      <w:r w:rsidR="00193120" w:rsidRPr="00A148BA">
        <w:rPr>
          <w:rFonts w:ascii="Times"/>
          <w:sz w:val="18"/>
          <w:szCs w:val="14"/>
          <w:vertAlign w:val="superscript"/>
          <w:lang w:val="en-GB"/>
        </w:rPr>
        <w:t>5</w:t>
      </w:r>
      <w:r w:rsidR="004E1EBE" w:rsidRPr="00A148BA">
        <w:rPr>
          <w:rFonts w:ascii="Times"/>
          <w:sz w:val="18"/>
          <w:szCs w:val="14"/>
          <w:lang w:val="en-GB"/>
        </w:rPr>
        <w:t xml:space="preserve">, </w:t>
      </w:r>
      <w:r w:rsidRPr="00A148BA">
        <w:rPr>
          <w:rFonts w:ascii="Times"/>
          <w:caps w:val="0"/>
          <w:sz w:val="18"/>
          <w:szCs w:val="14"/>
          <w:lang w:val="en-GB"/>
        </w:rPr>
        <w:t>S</w:t>
      </w:r>
      <w:r w:rsidR="000321C6" w:rsidRPr="00A148BA">
        <w:rPr>
          <w:rFonts w:ascii="Times"/>
          <w:caps w:val="0"/>
          <w:sz w:val="18"/>
          <w:szCs w:val="14"/>
          <w:lang w:val="en-GB"/>
        </w:rPr>
        <w:t>.</w:t>
      </w:r>
      <w:r w:rsidRPr="00A148BA">
        <w:rPr>
          <w:rFonts w:ascii="Times"/>
          <w:caps w:val="0"/>
          <w:sz w:val="18"/>
          <w:szCs w:val="14"/>
          <w:lang w:val="en-GB"/>
        </w:rPr>
        <w:t xml:space="preserve"> Macchiavello</w:t>
      </w:r>
      <w:r w:rsidR="00193120" w:rsidRPr="00A148BA">
        <w:rPr>
          <w:rFonts w:ascii="Times"/>
          <w:sz w:val="18"/>
          <w:szCs w:val="14"/>
          <w:vertAlign w:val="superscript"/>
          <w:lang w:val="en-GB"/>
        </w:rPr>
        <w:t>6</w:t>
      </w:r>
      <w:r w:rsidR="00FA3892" w:rsidRPr="00A148BA">
        <w:rPr>
          <w:rFonts w:ascii="Times"/>
          <w:sz w:val="18"/>
          <w:szCs w:val="14"/>
          <w:lang w:val="en-GB"/>
        </w:rPr>
        <w:t xml:space="preserve">, </w:t>
      </w:r>
      <w:r w:rsidR="007F2AD8" w:rsidRPr="00A148BA">
        <w:rPr>
          <w:rFonts w:ascii="Times"/>
          <w:caps w:val="0"/>
          <w:sz w:val="18"/>
          <w:szCs w:val="14"/>
          <w:lang w:val="en-GB"/>
        </w:rPr>
        <w:t>F. Contino</w:t>
      </w:r>
      <w:r w:rsidR="007F2AD8" w:rsidRPr="00A148BA">
        <w:rPr>
          <w:rFonts w:ascii="Times"/>
          <w:caps w:val="0"/>
          <w:sz w:val="18"/>
          <w:szCs w:val="14"/>
          <w:vertAlign w:val="superscript"/>
          <w:lang w:val="en-GB"/>
        </w:rPr>
        <w:t>4</w:t>
      </w:r>
      <w:r w:rsidR="007F2AD8" w:rsidRPr="00A148BA">
        <w:rPr>
          <w:rFonts w:ascii="Times"/>
          <w:caps w:val="0"/>
          <w:sz w:val="18"/>
          <w:szCs w:val="14"/>
          <w:lang w:val="en-GB"/>
        </w:rPr>
        <w:t xml:space="preserve">, </w:t>
      </w:r>
      <w:r w:rsidRPr="00A148BA">
        <w:rPr>
          <w:rFonts w:ascii="Times"/>
          <w:caps w:val="0"/>
          <w:sz w:val="18"/>
          <w:szCs w:val="14"/>
          <w:lang w:val="en-GB"/>
        </w:rPr>
        <w:t>C</w:t>
      </w:r>
      <w:r w:rsidR="000321C6" w:rsidRPr="00A148BA">
        <w:rPr>
          <w:rFonts w:ascii="Times"/>
          <w:caps w:val="0"/>
          <w:sz w:val="18"/>
          <w:szCs w:val="14"/>
          <w:lang w:val="en-GB"/>
        </w:rPr>
        <w:t>.</w:t>
      </w:r>
      <w:r w:rsidRPr="00A148BA">
        <w:rPr>
          <w:rFonts w:ascii="Times"/>
          <w:caps w:val="0"/>
          <w:sz w:val="18"/>
          <w:szCs w:val="14"/>
          <w:lang w:val="en-GB"/>
        </w:rPr>
        <w:t xml:space="preserve"> </w:t>
      </w:r>
      <w:r w:rsidR="001A153E" w:rsidRPr="00A148BA">
        <w:rPr>
          <w:rFonts w:ascii="Times"/>
          <w:caps w:val="0"/>
          <w:sz w:val="18"/>
          <w:szCs w:val="14"/>
          <w:lang w:val="en-GB"/>
        </w:rPr>
        <w:t>Mounaim-</w:t>
      </w:r>
      <w:r w:rsidRPr="00A148BA">
        <w:rPr>
          <w:rFonts w:ascii="Times"/>
          <w:caps w:val="0"/>
          <w:sz w:val="18"/>
          <w:szCs w:val="14"/>
          <w:lang w:val="en-GB"/>
        </w:rPr>
        <w:t>Rousselle</w:t>
      </w:r>
      <w:r w:rsidR="0025229C" w:rsidRPr="00A148BA">
        <w:rPr>
          <w:rFonts w:ascii="Times"/>
          <w:sz w:val="18"/>
          <w:szCs w:val="14"/>
          <w:vertAlign w:val="superscript"/>
          <w:lang w:val="en-GB"/>
        </w:rPr>
        <w:t>1</w:t>
      </w:r>
      <w:r w:rsidRPr="00A148BA">
        <w:rPr>
          <w:rFonts w:ascii="Times"/>
          <w:caps w:val="0"/>
          <w:sz w:val="18"/>
          <w:szCs w:val="14"/>
          <w:lang w:val="en-GB"/>
        </w:rPr>
        <w:t>, R</w:t>
      </w:r>
      <w:r w:rsidR="000321C6" w:rsidRPr="00A148BA">
        <w:rPr>
          <w:rFonts w:ascii="Times"/>
          <w:caps w:val="0"/>
          <w:sz w:val="18"/>
          <w:szCs w:val="14"/>
          <w:lang w:val="en-GB"/>
        </w:rPr>
        <w:t>.</w:t>
      </w:r>
      <w:r w:rsidRPr="00A148BA">
        <w:rPr>
          <w:rFonts w:ascii="Times"/>
          <w:caps w:val="0"/>
          <w:sz w:val="18"/>
          <w:szCs w:val="14"/>
          <w:lang w:val="en-GB"/>
        </w:rPr>
        <w:t xml:space="preserve"> Bastiaans</w:t>
      </w:r>
      <w:r w:rsidR="00FD28F6" w:rsidRPr="00A148BA">
        <w:rPr>
          <w:rFonts w:ascii="Times"/>
          <w:sz w:val="18"/>
          <w:szCs w:val="14"/>
          <w:vertAlign w:val="superscript"/>
          <w:lang w:val="en-GB"/>
        </w:rPr>
        <w:t>3</w:t>
      </w:r>
      <w:r w:rsidRPr="00A148BA">
        <w:rPr>
          <w:rFonts w:ascii="Times"/>
          <w:caps w:val="0"/>
          <w:sz w:val="18"/>
          <w:szCs w:val="14"/>
          <w:lang w:val="en-GB"/>
        </w:rPr>
        <w:t>, A</w:t>
      </w:r>
      <w:r w:rsidR="000321C6" w:rsidRPr="00A148BA">
        <w:rPr>
          <w:rFonts w:ascii="Times"/>
          <w:caps w:val="0"/>
          <w:sz w:val="18"/>
          <w:szCs w:val="14"/>
          <w:lang w:val="en-GB"/>
        </w:rPr>
        <w:t>.</w:t>
      </w:r>
      <w:r w:rsidRPr="00A148BA">
        <w:rPr>
          <w:rFonts w:ascii="Times"/>
          <w:caps w:val="0"/>
          <w:sz w:val="18"/>
          <w:szCs w:val="14"/>
          <w:lang w:val="en-GB"/>
        </w:rPr>
        <w:t xml:space="preserve"> Valera-Medina</w:t>
      </w:r>
      <w:r w:rsidR="0025229C" w:rsidRPr="00A148BA">
        <w:rPr>
          <w:rFonts w:ascii="Times"/>
          <w:sz w:val="18"/>
          <w:szCs w:val="14"/>
          <w:vertAlign w:val="superscript"/>
          <w:lang w:val="en-GB"/>
        </w:rPr>
        <w:t>2</w:t>
      </w:r>
    </w:p>
    <w:p w14:paraId="68A6FB18" w14:textId="77777777" w:rsidR="00AF661A" w:rsidRPr="00A148BA" w:rsidRDefault="00AF661A">
      <w:pPr>
        <w:ind w:right="144"/>
        <w:rPr>
          <w:rFonts w:ascii="Times"/>
          <w:lang w:val="en-GB"/>
        </w:rPr>
      </w:pPr>
    </w:p>
    <w:p w14:paraId="44566A1A" w14:textId="5454572E" w:rsidR="00E954F1" w:rsidRPr="001E018D" w:rsidRDefault="00E954F1" w:rsidP="00E954F1">
      <w:pPr>
        <w:jc w:val="center"/>
        <w:rPr>
          <w:rFonts w:ascii="Times" w:cs="Times"/>
          <w:lang w:val="fr-FR"/>
        </w:rPr>
      </w:pPr>
      <w:r w:rsidRPr="001E018D">
        <w:rPr>
          <w:rFonts w:ascii="Times" w:cs="Times"/>
          <w:vertAlign w:val="superscript"/>
          <w:lang w:val="fr-FR"/>
        </w:rPr>
        <w:t>1</w:t>
      </w:r>
      <w:r w:rsidRPr="001E018D">
        <w:rPr>
          <w:rFonts w:ascii="Times" w:cs="Times"/>
          <w:lang w:val="fr-FR"/>
        </w:rPr>
        <w:t xml:space="preserve">Université d’Orléans, Laboratoire PRISME </w:t>
      </w:r>
    </w:p>
    <w:p w14:paraId="4345C446" w14:textId="77777777" w:rsidR="00E954F1" w:rsidRPr="001E018D" w:rsidRDefault="00E954F1" w:rsidP="00E954F1">
      <w:pPr>
        <w:jc w:val="center"/>
        <w:rPr>
          <w:rFonts w:ascii="Times" w:cs="Times"/>
          <w:lang w:val="fr-FR"/>
        </w:rPr>
      </w:pPr>
      <w:r w:rsidRPr="001E018D">
        <w:rPr>
          <w:rFonts w:ascii="Times" w:cs="Times"/>
          <w:lang w:val="fr-FR"/>
        </w:rPr>
        <w:t>EA 4229, F45072 Orléans, France</w:t>
      </w:r>
    </w:p>
    <w:p w14:paraId="42A15BA6" w14:textId="77777777" w:rsidR="00E954F1" w:rsidRPr="001E018D" w:rsidRDefault="00E954F1" w:rsidP="00E954F1">
      <w:pPr>
        <w:jc w:val="center"/>
        <w:rPr>
          <w:rFonts w:ascii="Times" w:cs="Times"/>
          <w:lang w:val="fr-FR"/>
        </w:rPr>
      </w:pPr>
    </w:p>
    <w:p w14:paraId="073069A9" w14:textId="12C7BFF8" w:rsidR="00E954F1" w:rsidRPr="002511B3" w:rsidRDefault="00E954F1" w:rsidP="00E954F1">
      <w:pPr>
        <w:jc w:val="center"/>
        <w:rPr>
          <w:rFonts w:ascii="Times" w:cs="Times"/>
          <w:lang w:val="en-GB"/>
        </w:rPr>
      </w:pPr>
      <w:r w:rsidRPr="002511B3">
        <w:rPr>
          <w:rFonts w:ascii="Times" w:cs="Times"/>
          <w:vertAlign w:val="superscript"/>
          <w:lang w:val="en-GB"/>
        </w:rPr>
        <w:t>2</w:t>
      </w:r>
      <w:r w:rsidRPr="002511B3">
        <w:rPr>
          <w:rFonts w:ascii="Times" w:cs="Times"/>
          <w:lang w:val="en-GB"/>
        </w:rPr>
        <w:t xml:space="preserve">Cardiff University, </w:t>
      </w:r>
      <w:r w:rsidR="00514DCD">
        <w:rPr>
          <w:rFonts w:ascii="Times" w:cs="Times"/>
          <w:lang w:val="en-GB"/>
        </w:rPr>
        <w:t>College</w:t>
      </w:r>
      <w:r w:rsidRPr="002511B3">
        <w:rPr>
          <w:rFonts w:ascii="Times" w:cs="Times"/>
          <w:lang w:val="en-GB"/>
        </w:rPr>
        <w:t xml:space="preserve"> of</w:t>
      </w:r>
      <w:r w:rsidR="00514DCD">
        <w:rPr>
          <w:rFonts w:ascii="Times" w:cs="Times"/>
          <w:lang w:val="en-GB"/>
        </w:rPr>
        <w:t xml:space="preserve"> Physical Sciences and</w:t>
      </w:r>
      <w:r w:rsidRPr="002511B3">
        <w:rPr>
          <w:rFonts w:ascii="Times" w:cs="Times"/>
          <w:lang w:val="en-GB"/>
        </w:rPr>
        <w:t xml:space="preserve"> Engineering</w:t>
      </w:r>
    </w:p>
    <w:p w14:paraId="03BB47BA" w14:textId="56D22C2D" w:rsidR="00E954F1" w:rsidRPr="002511B3" w:rsidRDefault="00E954F1" w:rsidP="00E954F1">
      <w:pPr>
        <w:jc w:val="center"/>
        <w:rPr>
          <w:rFonts w:ascii="Times" w:cs="Times"/>
          <w:lang w:val="en-GB"/>
        </w:rPr>
      </w:pPr>
      <w:r w:rsidRPr="002511B3">
        <w:rPr>
          <w:rFonts w:ascii="Times" w:cs="Times"/>
          <w:lang w:val="en-GB"/>
        </w:rPr>
        <w:t>Queen’s Building, 14-17 The Parade, Cardiff CF24 3AA, United Kingdom</w:t>
      </w:r>
    </w:p>
    <w:p w14:paraId="57F59456" w14:textId="034886DB" w:rsidR="00E954F1" w:rsidRPr="002511B3" w:rsidRDefault="00E954F1" w:rsidP="00E954F1">
      <w:pPr>
        <w:jc w:val="center"/>
        <w:rPr>
          <w:rFonts w:ascii="Times" w:cs="Times"/>
          <w:lang w:val="en-GB"/>
        </w:rPr>
      </w:pPr>
    </w:p>
    <w:p w14:paraId="106A2A59" w14:textId="2737021C" w:rsidR="00E954F1" w:rsidRPr="002511B3" w:rsidRDefault="00E954F1" w:rsidP="00E954F1">
      <w:pPr>
        <w:jc w:val="center"/>
        <w:rPr>
          <w:rFonts w:ascii="Times" w:cs="Times"/>
          <w:lang w:val="en-GB"/>
        </w:rPr>
      </w:pPr>
      <w:r w:rsidRPr="002511B3">
        <w:rPr>
          <w:rFonts w:ascii="Times" w:cs="Times"/>
          <w:vertAlign w:val="superscript"/>
          <w:lang w:val="en-GB"/>
        </w:rPr>
        <w:t>3</w:t>
      </w:r>
      <w:r w:rsidRPr="002511B3">
        <w:rPr>
          <w:rFonts w:ascii="Times" w:cs="Times"/>
          <w:lang w:val="en-GB"/>
        </w:rPr>
        <w:t>Eindhoven University of Technology, Department of Mechanical Engineering</w:t>
      </w:r>
    </w:p>
    <w:p w14:paraId="6A6F713C" w14:textId="7EDA5A10" w:rsidR="00E954F1" w:rsidRPr="001E018D" w:rsidRDefault="00E954F1" w:rsidP="00E954F1">
      <w:pPr>
        <w:jc w:val="center"/>
        <w:rPr>
          <w:rFonts w:ascii="Times" w:cs="Times"/>
          <w:color w:val="000000"/>
          <w:lang w:val="fr-FR" w:eastAsia="nl-NL"/>
        </w:rPr>
      </w:pPr>
      <w:r w:rsidRPr="001E018D">
        <w:rPr>
          <w:rFonts w:ascii="Times" w:cs="Times"/>
          <w:color w:val="000000"/>
          <w:lang w:val="fr-FR" w:eastAsia="nl-NL"/>
        </w:rPr>
        <w:t xml:space="preserve">PO Box 513, 5600 MB Eindhoven, </w:t>
      </w:r>
      <w:proofErr w:type="spellStart"/>
      <w:r w:rsidRPr="001E018D">
        <w:rPr>
          <w:rFonts w:ascii="Times" w:cs="Times"/>
          <w:color w:val="000000"/>
          <w:lang w:val="fr-FR" w:eastAsia="nl-NL"/>
        </w:rPr>
        <w:t>Netherlands</w:t>
      </w:r>
      <w:proofErr w:type="spellEnd"/>
    </w:p>
    <w:p w14:paraId="19BE0177" w14:textId="77777777" w:rsidR="001A153E" w:rsidRPr="001E018D" w:rsidRDefault="001A153E" w:rsidP="00E954F1">
      <w:pPr>
        <w:jc w:val="center"/>
        <w:rPr>
          <w:rFonts w:ascii="Times" w:cs="Times"/>
          <w:color w:val="000000"/>
          <w:lang w:val="fr-FR" w:eastAsia="nl-NL"/>
        </w:rPr>
      </w:pPr>
    </w:p>
    <w:p w14:paraId="5D645006" w14:textId="751BE20F" w:rsidR="00193120" w:rsidRPr="001E018D" w:rsidRDefault="00193120" w:rsidP="00E954F1">
      <w:pPr>
        <w:jc w:val="center"/>
        <w:rPr>
          <w:rFonts w:ascii="Times" w:cs="Times"/>
          <w:color w:val="000000"/>
          <w:lang w:val="fr-FR" w:eastAsia="nl-NL"/>
        </w:rPr>
      </w:pPr>
      <w:r w:rsidRPr="001E018D">
        <w:rPr>
          <w:rFonts w:ascii="Times" w:cs="Times"/>
          <w:color w:val="000000"/>
          <w:vertAlign w:val="superscript"/>
          <w:lang w:val="fr-FR" w:eastAsia="nl-NL"/>
        </w:rPr>
        <w:t>4</w:t>
      </w:r>
      <w:r w:rsidRPr="001E018D">
        <w:rPr>
          <w:rFonts w:ascii="Times" w:cs="Times"/>
          <w:color w:val="000000"/>
          <w:lang w:val="fr-FR" w:eastAsia="nl-NL"/>
        </w:rPr>
        <w:t xml:space="preserve">Université Catholique de Louvain, </w:t>
      </w:r>
      <w:proofErr w:type="spellStart"/>
      <w:r w:rsidRPr="001E018D">
        <w:rPr>
          <w:rFonts w:ascii="Times" w:cs="Times"/>
          <w:color w:val="000000"/>
          <w:lang w:val="fr-FR" w:eastAsia="nl-NL"/>
        </w:rPr>
        <w:t>iMMC</w:t>
      </w:r>
      <w:proofErr w:type="spellEnd"/>
    </w:p>
    <w:p w14:paraId="49BC595A" w14:textId="619727AF" w:rsidR="00193120" w:rsidRPr="001E018D" w:rsidRDefault="00193120" w:rsidP="00E954F1">
      <w:pPr>
        <w:jc w:val="center"/>
        <w:rPr>
          <w:rFonts w:ascii="Times" w:cs="Times"/>
          <w:color w:val="000000"/>
          <w:lang w:val="fr-FR" w:eastAsia="nl-NL"/>
        </w:rPr>
      </w:pPr>
      <w:r w:rsidRPr="001E018D">
        <w:rPr>
          <w:rFonts w:ascii="Times" w:cs="Times"/>
          <w:color w:val="000000"/>
          <w:lang w:val="fr-FR" w:eastAsia="nl-NL"/>
        </w:rPr>
        <w:t>Place du Levant, 2 bte L5.04.03 B-1348, Louvain-la-Neuve</w:t>
      </w:r>
      <w:r w:rsidR="001A153E" w:rsidRPr="001E018D">
        <w:rPr>
          <w:rFonts w:ascii="Times" w:cs="Times"/>
          <w:color w:val="000000"/>
          <w:lang w:val="fr-FR" w:eastAsia="nl-NL"/>
        </w:rPr>
        <w:t xml:space="preserve">, </w:t>
      </w:r>
      <w:proofErr w:type="spellStart"/>
      <w:r w:rsidR="001A153E" w:rsidRPr="001E018D">
        <w:rPr>
          <w:rFonts w:ascii="Times" w:cs="Times"/>
          <w:color w:val="000000"/>
          <w:lang w:val="fr-FR" w:eastAsia="nl-NL"/>
        </w:rPr>
        <w:t>Belgium</w:t>
      </w:r>
      <w:proofErr w:type="spellEnd"/>
    </w:p>
    <w:p w14:paraId="7A062591" w14:textId="77777777" w:rsidR="00193120" w:rsidRPr="001E018D" w:rsidRDefault="00193120" w:rsidP="00E954F1">
      <w:pPr>
        <w:jc w:val="center"/>
        <w:rPr>
          <w:rFonts w:ascii="Times" w:cs="Times"/>
          <w:color w:val="000000"/>
          <w:lang w:val="fr-FR" w:eastAsia="nl-NL"/>
        </w:rPr>
      </w:pPr>
    </w:p>
    <w:p w14:paraId="02A4B428" w14:textId="7A103C59" w:rsidR="00193120" w:rsidRPr="001E018D" w:rsidRDefault="001A153E" w:rsidP="00E954F1">
      <w:pPr>
        <w:jc w:val="center"/>
        <w:rPr>
          <w:rFonts w:ascii="Times" w:cs="Times"/>
          <w:color w:val="000000"/>
          <w:lang w:val="it-IT" w:eastAsia="nl-NL"/>
        </w:rPr>
      </w:pPr>
      <w:r w:rsidRPr="001E018D">
        <w:rPr>
          <w:rFonts w:ascii="Times" w:cs="Times"/>
          <w:color w:val="000000"/>
          <w:vertAlign w:val="superscript"/>
          <w:lang w:val="it-IT" w:eastAsia="nl-NL"/>
        </w:rPr>
        <w:t>5</w:t>
      </w:r>
      <w:r w:rsidR="00193120" w:rsidRPr="001E018D">
        <w:rPr>
          <w:rFonts w:ascii="Times" w:cs="Times"/>
          <w:color w:val="000000"/>
          <w:vertAlign w:val="superscript"/>
          <w:lang w:val="it-IT" w:eastAsia="nl-NL"/>
        </w:rPr>
        <w:t xml:space="preserve"> </w:t>
      </w:r>
      <w:r w:rsidR="00193120" w:rsidRPr="001E018D">
        <w:rPr>
          <w:rFonts w:ascii="Times" w:cs="Times"/>
          <w:color w:val="000000"/>
          <w:lang w:val="it-IT" w:eastAsia="nl-NL"/>
        </w:rPr>
        <w:t xml:space="preserve">Baker Hughes, </w:t>
      </w:r>
      <w:r w:rsidR="0004569F" w:rsidRPr="001E018D">
        <w:rPr>
          <w:rFonts w:ascii="Times" w:cs="Times"/>
          <w:color w:val="000000"/>
          <w:lang w:val="it-IT" w:eastAsia="nl-NL"/>
        </w:rPr>
        <w:t>Nuovo Pignone Tecnologie</w:t>
      </w:r>
    </w:p>
    <w:p w14:paraId="311F01E6" w14:textId="65F5D068" w:rsidR="0004569F" w:rsidRPr="001E018D" w:rsidRDefault="0004569F" w:rsidP="00E954F1">
      <w:pPr>
        <w:jc w:val="center"/>
        <w:rPr>
          <w:rFonts w:ascii="Times" w:cs="Times"/>
          <w:color w:val="000000"/>
          <w:lang w:val="it-IT" w:eastAsia="nl-NL"/>
        </w:rPr>
      </w:pPr>
      <w:r w:rsidRPr="001E018D">
        <w:rPr>
          <w:rFonts w:ascii="Times" w:cs="Times"/>
          <w:color w:val="000000"/>
          <w:lang w:val="it-IT" w:eastAsia="nl-NL"/>
        </w:rPr>
        <w:t>Via F. Matteucci,2 -50127, Florence, Italy</w:t>
      </w:r>
    </w:p>
    <w:p w14:paraId="269301F2" w14:textId="77777777" w:rsidR="001A153E" w:rsidRPr="001E018D" w:rsidRDefault="001A153E" w:rsidP="00E954F1">
      <w:pPr>
        <w:jc w:val="center"/>
        <w:rPr>
          <w:rFonts w:ascii="Times" w:cs="Times"/>
          <w:color w:val="000000"/>
          <w:lang w:val="it-IT" w:eastAsia="nl-NL"/>
        </w:rPr>
      </w:pPr>
    </w:p>
    <w:p w14:paraId="3E2AEC4D" w14:textId="135195F5" w:rsidR="001A153E" w:rsidRPr="001E018D" w:rsidRDefault="001A153E" w:rsidP="00E954F1">
      <w:pPr>
        <w:jc w:val="center"/>
        <w:rPr>
          <w:rFonts w:ascii="Times" w:cs="Times"/>
          <w:color w:val="000000"/>
          <w:lang w:val="it-IT" w:eastAsia="nl-NL"/>
        </w:rPr>
      </w:pPr>
      <w:r w:rsidRPr="001E018D">
        <w:rPr>
          <w:rFonts w:ascii="Times" w:cs="Times"/>
          <w:color w:val="000000"/>
          <w:vertAlign w:val="superscript"/>
          <w:lang w:val="it-IT" w:eastAsia="nl-NL"/>
        </w:rPr>
        <w:t xml:space="preserve">6 </w:t>
      </w:r>
      <w:r w:rsidRPr="001E018D">
        <w:rPr>
          <w:rFonts w:ascii="Times" w:cs="Times"/>
          <w:color w:val="000000"/>
          <w:lang w:val="it-IT" w:eastAsia="nl-NL"/>
        </w:rPr>
        <w:t>Rina Consulting S.p.A</w:t>
      </w:r>
    </w:p>
    <w:p w14:paraId="3BF2930C" w14:textId="29B88BCD" w:rsidR="001A153E" w:rsidRPr="001E018D" w:rsidRDefault="001A153E" w:rsidP="00E954F1">
      <w:pPr>
        <w:jc w:val="center"/>
        <w:rPr>
          <w:rFonts w:ascii="Times" w:cs="Times"/>
          <w:color w:val="000000"/>
          <w:lang w:val="it-IT" w:eastAsia="nl-NL"/>
        </w:rPr>
      </w:pPr>
      <w:r w:rsidRPr="001E018D">
        <w:rPr>
          <w:rFonts w:ascii="Times" w:cs="Times"/>
          <w:color w:val="000000"/>
          <w:lang w:val="it-IT" w:eastAsia="nl-NL"/>
        </w:rPr>
        <w:t>Via Cecchi, 6 -16129, Genova, Italy</w:t>
      </w:r>
    </w:p>
    <w:p w14:paraId="3A8F07F3" w14:textId="77777777" w:rsidR="00193120" w:rsidRPr="001E018D" w:rsidRDefault="00193120" w:rsidP="00E954F1">
      <w:pPr>
        <w:jc w:val="center"/>
        <w:rPr>
          <w:rFonts w:ascii="Times" w:cs="Times"/>
          <w:color w:val="000000"/>
          <w:lang w:val="it-IT" w:eastAsia="nl-NL"/>
        </w:rPr>
      </w:pPr>
    </w:p>
    <w:p w14:paraId="7EEAF17B" w14:textId="77777777" w:rsidR="005F486E" w:rsidRPr="001E018D" w:rsidRDefault="005F486E">
      <w:pPr>
        <w:pStyle w:val="Affiliation"/>
        <w:ind w:right="144"/>
        <w:rPr>
          <w:rFonts w:ascii="Times"/>
          <w:lang w:val="it-IT"/>
        </w:rPr>
      </w:pPr>
    </w:p>
    <w:p w14:paraId="4710FDCF" w14:textId="6764238D" w:rsidR="00AF661A" w:rsidRPr="003A7B57" w:rsidRDefault="00E954F1" w:rsidP="00E954F1">
      <w:pPr>
        <w:jc w:val="center"/>
        <w:rPr>
          <w:rFonts w:ascii="Times"/>
          <w:lang w:val="en-GB"/>
        </w:rPr>
      </w:pPr>
      <w:bookmarkStart w:id="1" w:name="PutAuthorsHere"/>
      <w:r w:rsidRPr="003A7B57">
        <w:rPr>
          <w:rFonts w:ascii="Times"/>
          <w:lang w:val="en-GB"/>
        </w:rPr>
        <w:t>Corresponding Authors Email: (</w:t>
      </w:r>
      <w:r w:rsidRPr="003A7B57">
        <w:rPr>
          <w:rFonts w:ascii="Times"/>
          <w:vertAlign w:val="superscript"/>
          <w:lang w:val="en-GB"/>
        </w:rPr>
        <w:t>1</w:t>
      </w:r>
      <w:r w:rsidRPr="003A7B57">
        <w:rPr>
          <w:rFonts w:ascii="Times"/>
          <w:lang w:val="en-GB"/>
        </w:rPr>
        <w:t xml:space="preserve">) </w:t>
      </w:r>
      <w:hyperlink r:id="rId11" w:history="1">
        <w:r w:rsidRPr="003A7B57">
          <w:rPr>
            <w:rStyle w:val="Hyperlink"/>
            <w:rFonts w:ascii="Times"/>
            <w:lang w:val="en-GB"/>
          </w:rPr>
          <w:t>seif-eddine.zitouni@univ-orleans.fr</w:t>
        </w:r>
      </w:hyperlink>
    </w:p>
    <w:p w14:paraId="70AB92EC" w14:textId="559984AD" w:rsidR="00E954F1" w:rsidRPr="00BA2815" w:rsidRDefault="00E954F1" w:rsidP="00E954F1">
      <w:pPr>
        <w:ind w:left="1440"/>
        <w:jc w:val="center"/>
        <w:rPr>
          <w:rFonts w:ascii="Times"/>
          <w:lang w:val="en-GB"/>
        </w:rPr>
      </w:pPr>
      <w:r w:rsidRPr="003A7B57">
        <w:rPr>
          <w:rFonts w:ascii="Times"/>
          <w:lang w:val="en-GB"/>
        </w:rPr>
        <w:t xml:space="preserve">    </w:t>
      </w:r>
      <w:r w:rsidRPr="00BA2815">
        <w:rPr>
          <w:rFonts w:ascii="Times"/>
          <w:lang w:val="en-GB"/>
        </w:rPr>
        <w:t>(</w:t>
      </w:r>
      <w:r w:rsidRPr="00BA2815">
        <w:rPr>
          <w:rFonts w:ascii="Times"/>
          <w:vertAlign w:val="superscript"/>
          <w:lang w:val="en-GB"/>
        </w:rPr>
        <w:t>2</w:t>
      </w:r>
      <w:r w:rsidRPr="00BA2815">
        <w:rPr>
          <w:rFonts w:ascii="Times"/>
          <w:lang w:val="en-GB"/>
        </w:rPr>
        <w:t xml:space="preserve">) </w:t>
      </w:r>
      <w:hyperlink r:id="rId12" w:history="1">
        <w:r w:rsidRPr="00BA2815">
          <w:rPr>
            <w:rStyle w:val="Hyperlink"/>
            <w:rFonts w:ascii="Times"/>
            <w:lang w:val="en-GB"/>
          </w:rPr>
          <w:t>MashrukS@cardiff.ac.uk</w:t>
        </w:r>
      </w:hyperlink>
    </w:p>
    <w:p w14:paraId="0ED18C81" w14:textId="77777777" w:rsidR="00E954F1" w:rsidRPr="00BA2815" w:rsidRDefault="00E954F1" w:rsidP="00E954F1">
      <w:pPr>
        <w:ind w:left="1440"/>
        <w:jc w:val="center"/>
        <w:rPr>
          <w:rFonts w:ascii="Times"/>
          <w:lang w:val="en-GB"/>
        </w:rPr>
      </w:pPr>
    </w:p>
    <w:bookmarkEnd w:id="1"/>
    <w:p w14:paraId="71E5C3C4" w14:textId="77777777" w:rsidR="00AF661A" w:rsidRPr="00BA2815" w:rsidRDefault="00AF661A">
      <w:pPr>
        <w:rPr>
          <w:rFonts w:ascii="Times"/>
          <w:lang w:val="en-GB"/>
        </w:rPr>
      </w:pPr>
    </w:p>
    <w:p w14:paraId="169420AE" w14:textId="0FDCF22C" w:rsidR="00AF661A" w:rsidRPr="00BA2815" w:rsidRDefault="00AF661A" w:rsidP="00E954F1">
      <w:pPr>
        <w:jc w:val="center"/>
        <w:rPr>
          <w:rFonts w:ascii="Times"/>
          <w:lang w:val="en-GB"/>
        </w:rPr>
        <w:sectPr w:rsidR="00AF661A" w:rsidRPr="00BA2815" w:rsidSect="00B4099B">
          <w:footerReference w:type="default" r:id="rId13"/>
          <w:type w:val="continuous"/>
          <w:pgSz w:w="12240" w:h="15840"/>
          <w:pgMar w:top="1152" w:right="1183" w:bottom="1440" w:left="1152" w:header="720" w:footer="720" w:gutter="0"/>
          <w:cols w:space="720"/>
        </w:sectPr>
      </w:pPr>
    </w:p>
    <w:p w14:paraId="28B50779" w14:textId="77777777" w:rsidR="00AF661A" w:rsidRPr="00BA2815" w:rsidRDefault="00AF661A">
      <w:pPr>
        <w:pStyle w:val="BodyText2"/>
        <w:rPr>
          <w:rFonts w:ascii="Times"/>
          <w:lang w:val="en-GB"/>
        </w:rPr>
      </w:pPr>
    </w:p>
    <w:p w14:paraId="3F122E3F" w14:textId="1A9F23DB" w:rsidR="00E80267" w:rsidRPr="00BA2815" w:rsidRDefault="001A153E" w:rsidP="00E80267">
      <w:pPr>
        <w:rPr>
          <w:rFonts w:ascii="Times" w:cs="Times"/>
          <w:b/>
          <w:lang w:val="en-GB"/>
        </w:rPr>
      </w:pPr>
      <w:r w:rsidRPr="00BA2815">
        <w:rPr>
          <w:rFonts w:ascii="Times" w:cs="Times"/>
          <w:b/>
          <w:lang w:val="en-GB"/>
        </w:rPr>
        <w:t>ABSTRACT</w:t>
      </w:r>
    </w:p>
    <w:p w14:paraId="1B867404" w14:textId="5699E255" w:rsidR="005B548B" w:rsidRPr="00BA2815" w:rsidRDefault="00BD00F1" w:rsidP="00E80267">
      <w:pPr>
        <w:rPr>
          <w:rFonts w:ascii="Times" w:cs="Times"/>
          <w:bCs/>
          <w:lang w:val="en-GB"/>
        </w:rPr>
      </w:pPr>
      <w:r w:rsidRPr="00BA2815">
        <w:rPr>
          <w:rFonts w:ascii="Times" w:cs="Times"/>
          <w:bCs/>
          <w:lang w:val="en-GB"/>
        </w:rPr>
        <w:t xml:space="preserve">Global warming is </w:t>
      </w:r>
      <w:r w:rsidR="00DF754E" w:rsidRPr="00BA2815">
        <w:rPr>
          <w:rFonts w:ascii="Times" w:cs="Times"/>
          <w:bCs/>
          <w:lang w:val="en-GB"/>
        </w:rPr>
        <w:t>potentially the greatest</w:t>
      </w:r>
      <w:r w:rsidRPr="00BA2815">
        <w:rPr>
          <w:rFonts w:ascii="Times" w:cs="Times"/>
          <w:bCs/>
          <w:lang w:val="en-GB"/>
        </w:rPr>
        <w:t xml:space="preserve"> </w:t>
      </w:r>
      <w:r w:rsidR="00DF754E" w:rsidRPr="00BA2815">
        <w:rPr>
          <w:rFonts w:ascii="Times" w:cs="Times"/>
          <w:bCs/>
          <w:lang w:val="en-GB"/>
        </w:rPr>
        <w:t>challenge</w:t>
      </w:r>
      <w:r w:rsidR="00FA3B83" w:rsidRPr="00BA2815">
        <w:rPr>
          <w:rFonts w:ascii="Times" w:cs="Times"/>
          <w:bCs/>
          <w:lang w:val="en-GB"/>
        </w:rPr>
        <w:t xml:space="preserve"> of this century</w:t>
      </w:r>
      <w:r w:rsidR="00DF754E" w:rsidRPr="00BA2815">
        <w:rPr>
          <w:rFonts w:ascii="Times" w:cs="Times"/>
          <w:bCs/>
          <w:lang w:val="en-GB"/>
        </w:rPr>
        <w:t xml:space="preserve">, with </w:t>
      </w:r>
      <w:r w:rsidR="0067359A" w:rsidRPr="00BA2815">
        <w:rPr>
          <w:rFonts w:ascii="Times" w:cs="Times"/>
          <w:bCs/>
          <w:lang w:val="en-GB"/>
        </w:rPr>
        <w:t xml:space="preserve">anthropogenic </w:t>
      </w:r>
      <w:r w:rsidR="00DF754E" w:rsidRPr="00BA2815">
        <w:rPr>
          <w:rFonts w:ascii="Times" w:cs="Times"/>
          <w:bCs/>
          <w:lang w:val="en-GB"/>
        </w:rPr>
        <w:t>CO</w:t>
      </w:r>
      <w:r w:rsidR="00DF754E" w:rsidRPr="00BA2815">
        <w:rPr>
          <w:rFonts w:ascii="Times" w:cs="Times"/>
          <w:bCs/>
          <w:vertAlign w:val="subscript"/>
          <w:lang w:val="en-GB"/>
        </w:rPr>
        <w:t>2</w:t>
      </w:r>
      <w:r w:rsidR="00DF754E" w:rsidRPr="00BA2815">
        <w:rPr>
          <w:rFonts w:ascii="Times" w:cs="Times"/>
          <w:bCs/>
          <w:lang w:val="en-GB"/>
        </w:rPr>
        <w:t xml:space="preserve"> emission</w:t>
      </w:r>
      <w:r w:rsidR="00FC39B3" w:rsidRPr="00BA2815">
        <w:rPr>
          <w:rFonts w:ascii="Times" w:cs="Times"/>
          <w:bCs/>
          <w:lang w:val="en-GB"/>
        </w:rPr>
        <w:t>s</w:t>
      </w:r>
      <w:r w:rsidR="00DF754E" w:rsidRPr="00BA2815">
        <w:rPr>
          <w:rFonts w:ascii="Times" w:cs="Times"/>
          <w:bCs/>
          <w:lang w:val="en-GB"/>
        </w:rPr>
        <w:t xml:space="preserve"> the main source of greenhouse gas</w:t>
      </w:r>
      <w:r w:rsidR="00BB1A94" w:rsidRPr="00BA2815">
        <w:rPr>
          <w:rFonts w:ascii="Times" w:cs="Times"/>
          <w:bCs/>
          <w:lang w:val="en-GB"/>
        </w:rPr>
        <w:t xml:space="preserve"> (GHGs)</w:t>
      </w:r>
      <w:r w:rsidR="00DF754E" w:rsidRPr="00BA2815">
        <w:rPr>
          <w:rFonts w:ascii="Times" w:cs="Times"/>
          <w:bCs/>
          <w:lang w:val="en-GB"/>
        </w:rPr>
        <w:t xml:space="preserve"> emissions. Recently, a</w:t>
      </w:r>
      <w:r w:rsidR="00671935" w:rsidRPr="00BA2815">
        <w:rPr>
          <w:rFonts w:ascii="Times" w:cs="Times"/>
          <w:bCs/>
          <w:lang w:val="en-GB"/>
        </w:rPr>
        <w:t>mmonia</w:t>
      </w:r>
      <w:r w:rsidR="006A3503">
        <w:rPr>
          <w:rFonts w:ascii="Times" w:cs="Times"/>
          <w:bCs/>
          <w:lang w:val="en-GB"/>
        </w:rPr>
        <w:t xml:space="preserve"> (NH</w:t>
      </w:r>
      <w:r w:rsidR="006A3503">
        <w:rPr>
          <w:rFonts w:ascii="Times" w:cs="Times"/>
          <w:bCs/>
          <w:vertAlign w:val="subscript"/>
          <w:lang w:val="en-GB"/>
        </w:rPr>
        <w:t>3</w:t>
      </w:r>
      <w:r w:rsidR="006A3503">
        <w:rPr>
          <w:rFonts w:ascii="Times" w:cs="Times"/>
          <w:bCs/>
          <w:lang w:val="en-GB"/>
        </w:rPr>
        <w:t>)</w:t>
      </w:r>
      <w:r w:rsidR="00DF754E" w:rsidRPr="00BA2815">
        <w:rPr>
          <w:rFonts w:ascii="Times" w:cs="Times"/>
          <w:bCs/>
          <w:lang w:val="en-GB"/>
        </w:rPr>
        <w:t xml:space="preserve"> has gained attention as a potential carbon-free energy</w:t>
      </w:r>
      <w:r w:rsidR="00E04EB1" w:rsidRPr="00BA2815">
        <w:rPr>
          <w:rFonts w:ascii="Times" w:cs="Times"/>
          <w:bCs/>
          <w:lang w:val="en-GB"/>
        </w:rPr>
        <w:t xml:space="preserve"> vector</w:t>
      </w:r>
      <w:r w:rsidR="00C052E2" w:rsidRPr="00BA2815">
        <w:rPr>
          <w:rFonts w:ascii="Times" w:cs="Times"/>
          <w:bCs/>
          <w:lang w:val="en-GB"/>
        </w:rPr>
        <w:t xml:space="preserve"> (carrier)</w:t>
      </w:r>
      <w:r w:rsidR="00DF754E" w:rsidRPr="00BA2815">
        <w:rPr>
          <w:rFonts w:ascii="Times" w:cs="Times"/>
          <w:bCs/>
          <w:lang w:val="en-GB"/>
        </w:rPr>
        <w:t xml:space="preserve">. </w:t>
      </w:r>
      <w:r w:rsidR="006A3503">
        <w:rPr>
          <w:rFonts w:ascii="Times" w:cs="Times"/>
          <w:bCs/>
          <w:lang w:val="en-GB"/>
        </w:rPr>
        <w:t>NH</w:t>
      </w:r>
      <w:r w:rsidR="006A3503">
        <w:rPr>
          <w:rFonts w:ascii="Times" w:cs="Times"/>
          <w:bCs/>
          <w:vertAlign w:val="subscript"/>
          <w:lang w:val="en-GB"/>
        </w:rPr>
        <w:t>3</w:t>
      </w:r>
      <w:r w:rsidR="00FC39B3" w:rsidRPr="00BA2815">
        <w:rPr>
          <w:rFonts w:ascii="Times" w:cs="Times"/>
          <w:bCs/>
          <w:lang w:val="en-GB"/>
        </w:rPr>
        <w:t xml:space="preserve"> can be produced from waste sources, renewable energy, coupled with already existing infrastructures for production and distribution. </w:t>
      </w:r>
      <w:r w:rsidR="008F5048" w:rsidRPr="00BA2815">
        <w:rPr>
          <w:rFonts w:ascii="Times" w:cs="Times"/>
          <w:bCs/>
          <w:lang w:val="en-GB"/>
        </w:rPr>
        <w:t xml:space="preserve">However, </w:t>
      </w:r>
      <w:r w:rsidR="003E6569" w:rsidRPr="00BA2815">
        <w:rPr>
          <w:rFonts w:ascii="Times" w:cs="Times"/>
          <w:bCs/>
          <w:lang w:val="en-GB"/>
        </w:rPr>
        <w:t xml:space="preserve">pure </w:t>
      </w:r>
      <w:r w:rsidR="006A3503">
        <w:rPr>
          <w:rFonts w:ascii="Times" w:cs="Times"/>
          <w:bCs/>
          <w:lang w:val="en-GB"/>
        </w:rPr>
        <w:t>NH</w:t>
      </w:r>
      <w:r w:rsidR="006A3503">
        <w:rPr>
          <w:rFonts w:ascii="Times" w:cs="Times"/>
          <w:bCs/>
          <w:vertAlign w:val="subscript"/>
          <w:lang w:val="en-GB"/>
        </w:rPr>
        <w:t>3</w:t>
      </w:r>
      <w:r w:rsidR="003E6569" w:rsidRPr="00BA2815">
        <w:rPr>
          <w:rFonts w:ascii="Times" w:cs="Times"/>
          <w:bCs/>
          <w:lang w:val="en-GB"/>
        </w:rPr>
        <w:t xml:space="preserve"> suffers from low flame speed</w:t>
      </w:r>
      <w:r w:rsidR="001D0BAD" w:rsidRPr="00BA2815">
        <w:rPr>
          <w:rFonts w:ascii="Times" w:cs="Times"/>
          <w:bCs/>
          <w:lang w:val="en-GB"/>
        </w:rPr>
        <w:t xml:space="preserve"> </w:t>
      </w:r>
      <w:r w:rsidR="00DF754E" w:rsidRPr="00BA2815">
        <w:rPr>
          <w:rFonts w:ascii="Times" w:cs="Times"/>
          <w:bCs/>
          <w:lang w:val="en-GB"/>
        </w:rPr>
        <w:t xml:space="preserve">and potentially important </w:t>
      </w:r>
      <w:r w:rsidR="00FC39B3" w:rsidRPr="00BA2815">
        <w:rPr>
          <w:rFonts w:ascii="Times" w:cs="Times"/>
          <w:bCs/>
          <w:lang w:val="en-GB"/>
        </w:rPr>
        <w:t>n</w:t>
      </w:r>
      <w:r w:rsidR="00DF754E" w:rsidRPr="00BA2815">
        <w:rPr>
          <w:rFonts w:ascii="Times" w:cs="Times"/>
          <w:bCs/>
          <w:lang w:val="en-GB"/>
        </w:rPr>
        <w:t xml:space="preserve">itrogen </w:t>
      </w:r>
      <w:r w:rsidR="00FC39B3" w:rsidRPr="00BA2815">
        <w:rPr>
          <w:rFonts w:ascii="Times" w:cs="Times"/>
          <w:bCs/>
          <w:lang w:val="en-GB"/>
        </w:rPr>
        <w:t>o</w:t>
      </w:r>
      <w:r w:rsidR="00DF754E" w:rsidRPr="00BA2815">
        <w:rPr>
          <w:rFonts w:ascii="Times" w:cs="Times"/>
          <w:bCs/>
          <w:lang w:val="en-GB"/>
        </w:rPr>
        <w:t>xide</w:t>
      </w:r>
      <w:r w:rsidR="00FC39B3" w:rsidRPr="00BA2815">
        <w:rPr>
          <w:rFonts w:ascii="Times" w:cs="Times"/>
          <w:bCs/>
          <w:lang w:val="en-GB"/>
        </w:rPr>
        <w:t xml:space="preserve"> (NOx)</w:t>
      </w:r>
      <w:r w:rsidR="00DF754E" w:rsidRPr="00BA2815">
        <w:rPr>
          <w:rFonts w:ascii="Times" w:cs="Times"/>
          <w:bCs/>
          <w:lang w:val="en-GB"/>
        </w:rPr>
        <w:t xml:space="preserve"> emissions. As such, blending fuels such as </w:t>
      </w:r>
      <w:r w:rsidR="00FC39B3" w:rsidRPr="00BA2815">
        <w:rPr>
          <w:rFonts w:ascii="Times" w:cs="Times"/>
          <w:bCs/>
          <w:lang w:val="en-GB"/>
        </w:rPr>
        <w:t>m</w:t>
      </w:r>
      <w:r w:rsidR="00250B36" w:rsidRPr="00BA2815">
        <w:rPr>
          <w:rFonts w:ascii="Times" w:cs="Times"/>
          <w:bCs/>
          <w:lang w:val="en-GB"/>
        </w:rPr>
        <w:t>ethane</w:t>
      </w:r>
      <w:r w:rsidR="006A3503">
        <w:rPr>
          <w:rFonts w:ascii="Times" w:cs="Times"/>
          <w:bCs/>
          <w:lang w:val="en-GB"/>
        </w:rPr>
        <w:t xml:space="preserve"> (CH</w:t>
      </w:r>
      <w:r w:rsidR="006A3503">
        <w:rPr>
          <w:rFonts w:ascii="Times" w:cs="Times"/>
          <w:bCs/>
          <w:vertAlign w:val="subscript"/>
          <w:lang w:val="en-GB"/>
        </w:rPr>
        <w:t>4</w:t>
      </w:r>
      <w:r w:rsidR="006A3503">
        <w:rPr>
          <w:rFonts w:ascii="Times" w:cs="Times"/>
          <w:bCs/>
          <w:lang w:val="en-GB"/>
        </w:rPr>
        <w:t>)</w:t>
      </w:r>
      <w:r w:rsidR="00250B36" w:rsidRPr="00BA2815">
        <w:rPr>
          <w:rFonts w:ascii="Times" w:cs="Times"/>
          <w:bCs/>
          <w:lang w:val="en-GB"/>
        </w:rPr>
        <w:t xml:space="preserve"> </w:t>
      </w:r>
      <w:r w:rsidR="005B548B" w:rsidRPr="00BA2815">
        <w:rPr>
          <w:rFonts w:ascii="Times" w:cs="Times"/>
          <w:bCs/>
          <w:lang w:val="en-GB"/>
        </w:rPr>
        <w:t>or</w:t>
      </w:r>
      <w:r w:rsidR="00250B36" w:rsidRPr="00BA2815">
        <w:rPr>
          <w:rFonts w:ascii="Times" w:cs="Times"/>
          <w:bCs/>
          <w:lang w:val="en-GB"/>
        </w:rPr>
        <w:t xml:space="preserve"> </w:t>
      </w:r>
      <w:r w:rsidR="00FC39B3" w:rsidRPr="00BA2815">
        <w:rPr>
          <w:rFonts w:ascii="Times" w:cs="Times"/>
          <w:bCs/>
          <w:lang w:val="en-GB"/>
        </w:rPr>
        <w:t>h</w:t>
      </w:r>
      <w:r w:rsidR="00250B36" w:rsidRPr="00BA2815">
        <w:rPr>
          <w:rFonts w:ascii="Times" w:cs="Times"/>
          <w:bCs/>
          <w:lang w:val="en-GB"/>
        </w:rPr>
        <w:t>ydrogen</w:t>
      </w:r>
      <w:r w:rsidR="006A3503">
        <w:rPr>
          <w:rFonts w:ascii="Times" w:cs="Times"/>
          <w:bCs/>
          <w:lang w:val="en-GB"/>
        </w:rPr>
        <w:t xml:space="preserve"> (H</w:t>
      </w:r>
      <w:r w:rsidR="006A3503">
        <w:rPr>
          <w:rFonts w:ascii="Times" w:cs="Times"/>
          <w:bCs/>
          <w:vertAlign w:val="subscript"/>
          <w:lang w:val="en-GB"/>
        </w:rPr>
        <w:t>2</w:t>
      </w:r>
      <w:r w:rsidR="006A3503">
        <w:rPr>
          <w:rFonts w:ascii="Times" w:cs="Times"/>
          <w:bCs/>
          <w:lang w:val="en-GB"/>
        </w:rPr>
        <w:t>)</w:t>
      </w:r>
      <w:r w:rsidR="00250B36" w:rsidRPr="00BA2815">
        <w:rPr>
          <w:rFonts w:ascii="Times" w:cs="Times"/>
          <w:bCs/>
          <w:lang w:val="en-GB"/>
        </w:rPr>
        <w:t xml:space="preserve"> </w:t>
      </w:r>
      <w:r w:rsidR="005B548B" w:rsidRPr="00BA2815">
        <w:rPr>
          <w:rFonts w:ascii="Times" w:cs="Times"/>
          <w:bCs/>
          <w:lang w:val="en-GB"/>
        </w:rPr>
        <w:t>with</w:t>
      </w:r>
      <w:r w:rsidR="00250B36" w:rsidRPr="00BA2815">
        <w:rPr>
          <w:rFonts w:ascii="Times" w:cs="Times"/>
          <w:bCs/>
          <w:lang w:val="en-GB"/>
        </w:rPr>
        <w:t xml:space="preserve"> </w:t>
      </w:r>
      <w:r w:rsidR="006A3503">
        <w:rPr>
          <w:rFonts w:ascii="Times" w:cs="Times"/>
          <w:bCs/>
          <w:lang w:val="en-GB"/>
        </w:rPr>
        <w:t>NH</w:t>
      </w:r>
      <w:r w:rsidR="006A3503">
        <w:rPr>
          <w:rFonts w:ascii="Times" w:cs="Times"/>
          <w:bCs/>
          <w:vertAlign w:val="subscript"/>
          <w:lang w:val="en-GB"/>
        </w:rPr>
        <w:t>3</w:t>
      </w:r>
      <w:r w:rsidR="005B548B" w:rsidRPr="00BA2815">
        <w:rPr>
          <w:rFonts w:ascii="Times" w:cs="Times"/>
          <w:bCs/>
          <w:lang w:val="en-GB"/>
        </w:rPr>
        <w:t xml:space="preserve"> could potentially address </w:t>
      </w:r>
      <w:r w:rsidR="006A3503">
        <w:rPr>
          <w:rFonts w:ascii="Times" w:cs="Times"/>
          <w:bCs/>
          <w:lang w:val="en-GB"/>
        </w:rPr>
        <w:t>NH</w:t>
      </w:r>
      <w:r w:rsidR="006A3503">
        <w:rPr>
          <w:rFonts w:ascii="Times" w:cs="Times"/>
          <w:bCs/>
          <w:vertAlign w:val="subscript"/>
          <w:lang w:val="en-GB"/>
        </w:rPr>
        <w:t>3</w:t>
      </w:r>
      <w:r w:rsidR="005B548B" w:rsidRPr="00BA2815">
        <w:rPr>
          <w:rFonts w:ascii="Times" w:cs="Times"/>
          <w:bCs/>
          <w:lang w:val="en-GB"/>
        </w:rPr>
        <w:t>’s poor combustion capacities</w:t>
      </w:r>
      <w:r w:rsidR="00D2678D" w:rsidRPr="00BA2815">
        <w:rPr>
          <w:rFonts w:ascii="Times" w:cs="Times"/>
          <w:bCs/>
          <w:lang w:val="en-GB"/>
        </w:rPr>
        <w:t xml:space="preserve">. </w:t>
      </w:r>
    </w:p>
    <w:p w14:paraId="662F56DB" w14:textId="79489D76" w:rsidR="00D10C0A" w:rsidRDefault="00FC39B3" w:rsidP="00E80267">
      <w:pPr>
        <w:rPr>
          <w:rFonts w:ascii="Times" w:cs="Times"/>
          <w:bCs/>
          <w:lang w:val="en-GB"/>
        </w:rPr>
      </w:pPr>
      <w:r w:rsidRPr="00BA2815">
        <w:rPr>
          <w:rFonts w:ascii="Times" w:cs="Times"/>
          <w:bCs/>
          <w:lang w:val="en-GB"/>
        </w:rPr>
        <w:t xml:space="preserve">Therefore, the program FLEXnCONFU has been conceived, supporting bespoke research to tackle some of the fundamental and applied challenges of using these blends. This paper addresses some of the current FLEXnCONFU’s progress. </w:t>
      </w:r>
      <w:r w:rsidR="005B548B" w:rsidRPr="00BA2815">
        <w:rPr>
          <w:rFonts w:ascii="Times" w:cs="Times"/>
          <w:bCs/>
          <w:lang w:val="en-GB"/>
        </w:rPr>
        <w:t xml:space="preserve">Firstly, a series of experiments using </w:t>
      </w:r>
      <w:r w:rsidRPr="00BA2815">
        <w:rPr>
          <w:rFonts w:ascii="Times" w:cs="Times"/>
          <w:bCs/>
          <w:lang w:val="en-GB"/>
        </w:rPr>
        <w:t xml:space="preserve">a </w:t>
      </w:r>
      <w:r w:rsidR="005B548B" w:rsidRPr="00BA2815">
        <w:rPr>
          <w:rFonts w:ascii="Times" w:cs="Times"/>
          <w:bCs/>
          <w:lang w:val="en-GB"/>
        </w:rPr>
        <w:t xml:space="preserve">spherical expanding flame set-up was employed to </w:t>
      </w:r>
      <w:r w:rsidR="005B548B" w:rsidRPr="00BA2815">
        <w:rPr>
          <w:rFonts w:ascii="Times" w:cs="Times"/>
          <w:bCs/>
          <w:lang w:val="en-GB"/>
        </w:rPr>
        <w:t xml:space="preserve">investigate potential increases in reactivity of </w:t>
      </w:r>
      <w:r w:rsidR="006A3503">
        <w:rPr>
          <w:rFonts w:ascii="Times" w:cs="Times"/>
          <w:bCs/>
          <w:lang w:val="en-GB"/>
        </w:rPr>
        <w:t>NH</w:t>
      </w:r>
      <w:r w:rsidR="006A3503">
        <w:rPr>
          <w:rFonts w:ascii="Times" w:cs="Times"/>
          <w:bCs/>
          <w:vertAlign w:val="subscript"/>
          <w:lang w:val="en-GB"/>
        </w:rPr>
        <w:t>3</w:t>
      </w:r>
      <w:r w:rsidR="005B548B" w:rsidRPr="00BA2815">
        <w:rPr>
          <w:rFonts w:ascii="Times" w:cs="Times"/>
          <w:bCs/>
          <w:lang w:val="en-GB"/>
        </w:rPr>
        <w:t xml:space="preserve"> and its blends with </w:t>
      </w:r>
      <w:r w:rsidR="006A3503" w:rsidRPr="006A3503">
        <w:rPr>
          <w:rFonts w:ascii="Times" w:cs="Times"/>
          <w:bCs/>
          <w:lang w:val="en-GB"/>
        </w:rPr>
        <w:t>H</w:t>
      </w:r>
      <w:r w:rsidR="006A3503" w:rsidRPr="006A3503">
        <w:rPr>
          <w:rFonts w:ascii="Times" w:cs="Times"/>
          <w:bCs/>
          <w:vertAlign w:val="subscript"/>
          <w:lang w:val="en-GB"/>
        </w:rPr>
        <w:t>2</w:t>
      </w:r>
      <w:r w:rsidR="005B548B" w:rsidRPr="006A3503">
        <w:rPr>
          <w:rFonts w:ascii="Times" w:cs="Times"/>
          <w:bCs/>
          <w:lang w:val="en-GB"/>
        </w:rPr>
        <w:t xml:space="preserve"> and </w:t>
      </w:r>
      <w:r w:rsidR="006A3503" w:rsidRPr="006A3503">
        <w:rPr>
          <w:rFonts w:ascii="Times" w:cs="Times"/>
          <w:bCs/>
          <w:lang w:val="en-GB"/>
        </w:rPr>
        <w:t>CH</w:t>
      </w:r>
      <w:r w:rsidR="006A3503" w:rsidRPr="006A3503">
        <w:rPr>
          <w:rFonts w:ascii="Times" w:cs="Times"/>
          <w:bCs/>
          <w:vertAlign w:val="subscript"/>
          <w:lang w:val="en-GB"/>
        </w:rPr>
        <w:t>4</w:t>
      </w:r>
      <w:r w:rsidR="005B548B" w:rsidRPr="00BA2815">
        <w:rPr>
          <w:rFonts w:ascii="Times" w:cs="Times"/>
          <w:bCs/>
          <w:lang w:val="en-GB"/>
        </w:rPr>
        <w:t xml:space="preserve">. Secondly, </w:t>
      </w:r>
      <w:r w:rsidR="00B36D8A">
        <w:rPr>
          <w:rFonts w:ascii="Times" w:cs="Times"/>
          <w:bCs/>
          <w:lang w:val="en-GB"/>
        </w:rPr>
        <w:t>d</w:t>
      </w:r>
      <w:r w:rsidR="00B36D8A" w:rsidRPr="00B36D8A">
        <w:rPr>
          <w:rFonts w:ascii="Times" w:cs="Times"/>
          <w:bCs/>
          <w:lang w:val="en-GB"/>
        </w:rPr>
        <w:t xml:space="preserve">irect numerical simulation </w:t>
      </w:r>
      <w:r w:rsidR="00B36D8A">
        <w:rPr>
          <w:rFonts w:ascii="Times" w:cs="Times"/>
          <w:bCs/>
          <w:lang w:val="en-GB"/>
        </w:rPr>
        <w:t>(</w:t>
      </w:r>
      <w:r w:rsidR="007F1364" w:rsidRPr="00BA2815">
        <w:rPr>
          <w:rFonts w:ascii="Times" w:cs="Times"/>
          <w:bCs/>
          <w:lang w:val="en-GB"/>
        </w:rPr>
        <w:t>DNS</w:t>
      </w:r>
      <w:r w:rsidR="00B36D8A">
        <w:rPr>
          <w:rFonts w:ascii="Times" w:cs="Times"/>
          <w:bCs/>
          <w:lang w:val="en-GB"/>
        </w:rPr>
        <w:t>)</w:t>
      </w:r>
      <w:r w:rsidR="007F1364" w:rsidRPr="00BA2815">
        <w:rPr>
          <w:rFonts w:ascii="Times" w:cs="Times"/>
          <w:bCs/>
          <w:lang w:val="en-GB"/>
        </w:rPr>
        <w:t xml:space="preserve"> modelling of</w:t>
      </w:r>
      <w:r w:rsidR="00A26EAF" w:rsidRPr="00BA2815">
        <w:rPr>
          <w:rFonts w:ascii="Times" w:cs="Times"/>
          <w:bCs/>
          <w:lang w:val="en-GB"/>
        </w:rPr>
        <w:t xml:space="preserve"> </w:t>
      </w:r>
      <w:r w:rsidR="00A26EAF" w:rsidRPr="006A3503">
        <w:rPr>
          <w:rFonts w:ascii="Times" w:cs="Times"/>
          <w:bCs/>
          <w:lang w:val="en-GB"/>
        </w:rPr>
        <w:t>NH</w:t>
      </w:r>
      <w:r w:rsidR="00A26EAF" w:rsidRPr="006A3503">
        <w:rPr>
          <w:rFonts w:ascii="Times" w:cs="Times"/>
          <w:bCs/>
          <w:vertAlign w:val="subscript"/>
          <w:lang w:val="en-GB"/>
        </w:rPr>
        <w:t>3</w:t>
      </w:r>
      <w:r w:rsidR="00A26EAF" w:rsidRPr="006A3503">
        <w:rPr>
          <w:rFonts w:ascii="Times" w:cs="Times"/>
          <w:bCs/>
          <w:lang w:val="en-GB"/>
        </w:rPr>
        <w:t>/H</w:t>
      </w:r>
      <w:r w:rsidR="00A26EAF" w:rsidRPr="006A3503">
        <w:rPr>
          <w:rFonts w:ascii="Times" w:cs="Times"/>
          <w:bCs/>
          <w:vertAlign w:val="subscript"/>
          <w:lang w:val="en-GB"/>
        </w:rPr>
        <w:t>2</w:t>
      </w:r>
      <w:r w:rsidR="00A26EAF" w:rsidRPr="006A3503">
        <w:rPr>
          <w:rFonts w:ascii="Times" w:cs="Times"/>
          <w:bCs/>
          <w:lang w:val="en-GB"/>
        </w:rPr>
        <w:t xml:space="preserve"> </w:t>
      </w:r>
      <w:r w:rsidR="005B548B" w:rsidRPr="00BA2815">
        <w:rPr>
          <w:rFonts w:ascii="Times" w:cs="Times"/>
          <w:bCs/>
          <w:lang w:val="en-GB"/>
        </w:rPr>
        <w:t xml:space="preserve">turbulent expanding </w:t>
      </w:r>
      <w:r w:rsidR="00A26EAF" w:rsidRPr="00BA2815">
        <w:rPr>
          <w:rFonts w:ascii="Times" w:cs="Times"/>
          <w:bCs/>
          <w:lang w:val="en-GB"/>
        </w:rPr>
        <w:t>spherical flames</w:t>
      </w:r>
      <w:r w:rsidR="005B548B" w:rsidRPr="00BA2815">
        <w:rPr>
          <w:rFonts w:ascii="Times" w:cs="Times"/>
          <w:bCs/>
          <w:lang w:val="en-GB"/>
        </w:rPr>
        <w:t xml:space="preserve"> was performed at lean and rich conditions. F</w:t>
      </w:r>
      <w:r w:rsidR="00A26EAF" w:rsidRPr="00BA2815">
        <w:rPr>
          <w:rFonts w:ascii="Times" w:cs="Times"/>
          <w:bCs/>
          <w:lang w:val="en-GB"/>
        </w:rPr>
        <w:t>inally</w:t>
      </w:r>
      <w:r w:rsidR="005B548B" w:rsidRPr="00BA2815">
        <w:rPr>
          <w:rFonts w:ascii="Times" w:cs="Times"/>
          <w:bCs/>
          <w:lang w:val="en-GB"/>
        </w:rPr>
        <w:t>, this study also</w:t>
      </w:r>
      <w:r w:rsidR="00D207D1" w:rsidRPr="00BA2815">
        <w:rPr>
          <w:rFonts w:ascii="Times" w:cs="Times"/>
          <w:bCs/>
          <w:lang w:val="en-GB"/>
        </w:rPr>
        <w:t xml:space="preserve"> discusses</w:t>
      </w:r>
      <w:r w:rsidR="00A26EAF" w:rsidRPr="00BA2815">
        <w:rPr>
          <w:rFonts w:ascii="Times" w:cs="Times"/>
          <w:bCs/>
          <w:lang w:val="en-GB"/>
        </w:rPr>
        <w:t xml:space="preserve"> </w:t>
      </w:r>
      <w:r w:rsidR="009A1243" w:rsidRPr="00BA2815">
        <w:rPr>
          <w:rFonts w:ascii="Times" w:cs="Times"/>
          <w:bCs/>
          <w:lang w:val="en-GB"/>
        </w:rPr>
        <w:t>experimental results from</w:t>
      </w:r>
      <w:r w:rsidR="00383C3D" w:rsidRPr="00BA2815">
        <w:rPr>
          <w:rFonts w:ascii="Times" w:cs="Times"/>
          <w:bCs/>
          <w:lang w:val="en-GB"/>
        </w:rPr>
        <w:t xml:space="preserve"> an industrial scale swirl burner with</w:t>
      </w:r>
      <w:r w:rsidR="009A1243" w:rsidRPr="00BA2815">
        <w:rPr>
          <w:rFonts w:ascii="Times" w:cs="Times"/>
          <w:bCs/>
          <w:lang w:val="en-GB"/>
        </w:rPr>
        <w:t xml:space="preserve"> varying </w:t>
      </w:r>
      <w:r w:rsidR="00790825" w:rsidRPr="00BA2815">
        <w:rPr>
          <w:rFonts w:ascii="Times" w:cs="Times"/>
          <w:bCs/>
          <w:lang w:val="en-GB"/>
        </w:rPr>
        <w:t xml:space="preserve">content of </w:t>
      </w:r>
      <w:r w:rsidR="009A1243" w:rsidRPr="00BA2815">
        <w:rPr>
          <w:rFonts w:ascii="Times" w:cs="Times"/>
          <w:bCs/>
          <w:lang w:val="en-GB"/>
        </w:rPr>
        <w:t>CH</w:t>
      </w:r>
      <w:r w:rsidR="009A1243" w:rsidRPr="00BA2815">
        <w:rPr>
          <w:rFonts w:ascii="Times" w:cs="Times"/>
          <w:bCs/>
          <w:vertAlign w:val="subscript"/>
          <w:lang w:val="en-GB"/>
        </w:rPr>
        <w:t>4</w:t>
      </w:r>
      <w:r w:rsidR="009A1243" w:rsidRPr="00BA2815">
        <w:rPr>
          <w:rFonts w:ascii="Times" w:cs="Times"/>
          <w:bCs/>
          <w:lang w:val="en-GB"/>
        </w:rPr>
        <w:t>/NH</w:t>
      </w:r>
      <w:r w:rsidR="009A1243" w:rsidRPr="00BA2815">
        <w:rPr>
          <w:rFonts w:ascii="Times" w:cs="Times"/>
          <w:bCs/>
          <w:vertAlign w:val="subscript"/>
          <w:lang w:val="en-GB"/>
        </w:rPr>
        <w:t>3</w:t>
      </w:r>
      <w:r w:rsidR="009A1243" w:rsidRPr="00BA2815">
        <w:rPr>
          <w:rFonts w:ascii="Times" w:cs="Times"/>
          <w:bCs/>
          <w:lang w:val="en-GB"/>
        </w:rPr>
        <w:t>/H</w:t>
      </w:r>
      <w:r w:rsidR="009A1243" w:rsidRPr="00BA2815">
        <w:rPr>
          <w:rFonts w:ascii="Times" w:cs="Times"/>
          <w:bCs/>
          <w:vertAlign w:val="subscript"/>
          <w:lang w:val="en-GB"/>
        </w:rPr>
        <w:t>2</w:t>
      </w:r>
      <w:r w:rsidR="009A1243" w:rsidRPr="00BA2815">
        <w:rPr>
          <w:rFonts w:ascii="Times" w:cs="Times"/>
          <w:bCs/>
          <w:lang w:val="en-GB"/>
        </w:rPr>
        <w:t xml:space="preserve"> </w:t>
      </w:r>
      <w:r w:rsidR="00790825" w:rsidRPr="00BA2815">
        <w:rPr>
          <w:rFonts w:ascii="Times" w:cs="Times"/>
          <w:bCs/>
          <w:lang w:val="en-GB"/>
        </w:rPr>
        <w:t>under</w:t>
      </w:r>
      <w:r w:rsidR="00E97241" w:rsidRPr="00BA2815">
        <w:rPr>
          <w:rFonts w:ascii="Times" w:cs="Times"/>
          <w:bCs/>
          <w:lang w:val="en-GB"/>
        </w:rPr>
        <w:t xml:space="preserve"> rich condition (Φ = 1.2)</w:t>
      </w:r>
      <w:r w:rsidR="00046394" w:rsidRPr="00BA2815">
        <w:rPr>
          <w:rFonts w:ascii="Times" w:cs="Times"/>
          <w:bCs/>
          <w:lang w:val="en-GB"/>
        </w:rPr>
        <w:t xml:space="preserve">, in terms of radicals and exhaust emissions. </w:t>
      </w:r>
      <w:r w:rsidR="00A310F3" w:rsidRPr="00BA2815">
        <w:rPr>
          <w:rFonts w:ascii="Times" w:cs="Times"/>
          <w:bCs/>
          <w:lang w:val="en-GB"/>
        </w:rPr>
        <w:t xml:space="preserve">The </w:t>
      </w:r>
      <w:r w:rsidR="00830A8A" w:rsidRPr="00BA2815">
        <w:rPr>
          <w:rFonts w:ascii="Times" w:cs="Times"/>
          <w:bCs/>
          <w:lang w:val="en-GB"/>
        </w:rPr>
        <w:t xml:space="preserve">work is a step towards </w:t>
      </w:r>
      <w:r w:rsidR="0097580E" w:rsidRPr="00BA2815">
        <w:rPr>
          <w:rFonts w:ascii="Times" w:cs="Times"/>
          <w:bCs/>
          <w:lang w:val="en-GB"/>
        </w:rPr>
        <w:t>using non</w:t>
      </w:r>
      <w:r w:rsidR="00D672CA" w:rsidRPr="00BA2815">
        <w:rPr>
          <w:rFonts w:ascii="Times" w:cs="Times"/>
          <w:bCs/>
          <w:lang w:val="en-GB"/>
        </w:rPr>
        <w:t>-conventional fuels such as NH</w:t>
      </w:r>
      <w:r w:rsidR="00D672CA" w:rsidRPr="001E018D">
        <w:rPr>
          <w:rFonts w:ascii="Times" w:cs="Times"/>
          <w:bCs/>
          <w:vertAlign w:val="subscript"/>
          <w:lang w:val="en-GB"/>
        </w:rPr>
        <w:t>3</w:t>
      </w:r>
      <w:r w:rsidR="00D672CA" w:rsidRPr="00BA2815">
        <w:rPr>
          <w:rFonts w:ascii="Times" w:cs="Times"/>
          <w:bCs/>
          <w:lang w:val="en-GB"/>
        </w:rPr>
        <w:t xml:space="preserve"> and H</w:t>
      </w:r>
      <w:r w:rsidR="00D672CA" w:rsidRPr="001E018D">
        <w:rPr>
          <w:rFonts w:ascii="Times" w:cs="Times"/>
          <w:bCs/>
          <w:vertAlign w:val="subscript"/>
          <w:lang w:val="en-GB"/>
        </w:rPr>
        <w:t>2</w:t>
      </w:r>
      <w:r w:rsidR="00D672CA" w:rsidRPr="00BA2815">
        <w:rPr>
          <w:rFonts w:ascii="Times" w:cs="Times"/>
          <w:bCs/>
          <w:lang w:val="en-GB"/>
        </w:rPr>
        <w:t xml:space="preserve"> and </w:t>
      </w:r>
      <w:r w:rsidR="00830A8A" w:rsidRPr="00BA2815">
        <w:rPr>
          <w:rFonts w:ascii="Times" w:cs="Times"/>
          <w:bCs/>
          <w:lang w:val="en-GB"/>
        </w:rPr>
        <w:t>scaling up</w:t>
      </w:r>
      <w:r w:rsidR="00AB28D0" w:rsidRPr="00BA2815">
        <w:rPr>
          <w:rFonts w:ascii="Times" w:cs="Times"/>
          <w:bCs/>
          <w:lang w:val="en-GB"/>
        </w:rPr>
        <w:t xml:space="preserve"> the</w:t>
      </w:r>
      <w:r w:rsidR="00830A8A" w:rsidRPr="00BA2815">
        <w:rPr>
          <w:rFonts w:ascii="Times" w:cs="Times"/>
          <w:bCs/>
          <w:lang w:val="en-GB"/>
        </w:rPr>
        <w:t xml:space="preserve"> technology </w:t>
      </w:r>
      <w:r w:rsidR="00AB28D0" w:rsidRPr="00BA2815">
        <w:rPr>
          <w:rFonts w:ascii="Times" w:cs="Times"/>
          <w:bCs/>
          <w:lang w:val="en-GB"/>
        </w:rPr>
        <w:t>from lab to industrial level.</w:t>
      </w:r>
      <w:r w:rsidR="00830A8A" w:rsidRPr="00BA2815">
        <w:rPr>
          <w:rFonts w:ascii="Times" w:cs="Times"/>
          <w:bCs/>
          <w:lang w:val="en-GB"/>
        </w:rPr>
        <w:t xml:space="preserve"> </w:t>
      </w:r>
    </w:p>
    <w:p w14:paraId="71CDB5AB" w14:textId="77777777" w:rsidR="00512A50" w:rsidRPr="00BA2815" w:rsidRDefault="00512A50" w:rsidP="00E80267">
      <w:pPr>
        <w:rPr>
          <w:rFonts w:ascii="Times" w:cs="Times"/>
          <w:bCs/>
          <w:lang w:val="en-GB"/>
        </w:rPr>
      </w:pPr>
    </w:p>
    <w:p w14:paraId="2D2E02F8" w14:textId="78C3B1A3" w:rsidR="00BE45FA" w:rsidRPr="00BA2815" w:rsidRDefault="00BE45FA" w:rsidP="001E018D">
      <w:pPr>
        <w:pStyle w:val="Heading1"/>
      </w:pPr>
      <w:r w:rsidRPr="00C56560">
        <w:rPr>
          <w:u w:val="none"/>
        </w:rPr>
        <w:t>INTRODUCTION</w:t>
      </w:r>
    </w:p>
    <w:p w14:paraId="4827C602" w14:textId="7EC560CB" w:rsidR="00AE24EC" w:rsidRPr="00BA2815" w:rsidRDefault="007A3A54" w:rsidP="00B74ADE">
      <w:pPr>
        <w:ind w:firstLine="720"/>
        <w:rPr>
          <w:rFonts w:ascii="Times" w:cs="Times"/>
          <w:lang w:val="en-GB"/>
        </w:rPr>
      </w:pPr>
      <w:r w:rsidRPr="00BA2815">
        <w:rPr>
          <w:rFonts w:ascii="Times" w:cs="Times"/>
          <w:lang w:val="en-GB"/>
        </w:rPr>
        <w:t xml:space="preserve">Today’s energy mix is heavily dominated by hydrocarbon fuels, with coal, crude oil and natural gas accounting for nearly three quarters of our global primary energy consumption </w:t>
      </w:r>
      <w:r w:rsidR="006E41EE" w:rsidRPr="00BA2815">
        <w:rPr>
          <w:rFonts w:ascii="Times" w:cs="Times"/>
          <w:lang w:val="en-GB"/>
        </w:rPr>
        <w:fldChar w:fldCharType="begin" w:fldLock="1"/>
      </w:r>
      <w:r w:rsidR="00FF060E">
        <w:rPr>
          <w:rFonts w:ascii="Times" w:cs="Times"/>
          <w:lang w:val="en-GB"/>
        </w:rPr>
        <w:instrText>ADDIN CSL_CITATION {"citationItems":[{"id":"ITEM-1","itemData":{"author":[{"dropping-particle":"","family":"Ritchie","given":"Hannah","non-dropping-particle":"","parse-names":false,"suffix":""},{"dropping-particle":"","family":"Roser","given":"Max","non-dropping-particle":"","parse-names":false,"suffix":""}],"container-title":"Our World in Data","id":"ITEM-1","issued":{"date-parts":[["2020"]]},"title":"Energy","type":"webpage"},"uris":["http://www.mendeley.com/documents/?uuid=438fcff1-0ad1-4706-9c7b-f4c1f63628d0"]}],"mendeley":{"formattedCitation":"(Ritchie and Roser (2020))","plainTextFormattedCitation":"(Ritchie and Roser (2020))","previouslyFormattedCitation":"(Ritchie and Roser (2020))"},"properties":{"noteIndex":0},"schema":"https://github.com/citation-style-language/schema/raw/master/csl-citation.json"}</w:instrText>
      </w:r>
      <w:r w:rsidR="006E41EE" w:rsidRPr="00BA2815">
        <w:rPr>
          <w:rFonts w:ascii="Times" w:cs="Times"/>
          <w:lang w:val="en-GB"/>
        </w:rPr>
        <w:fldChar w:fldCharType="separate"/>
      </w:r>
      <w:r w:rsidR="001463A6" w:rsidRPr="001463A6">
        <w:rPr>
          <w:rFonts w:ascii="Times" w:cs="Times"/>
          <w:noProof/>
          <w:lang w:val="en-GB"/>
        </w:rPr>
        <w:t>(Ritchie and Roser (2020))</w:t>
      </w:r>
      <w:r w:rsidR="006E41EE" w:rsidRPr="00BA2815">
        <w:rPr>
          <w:rFonts w:ascii="Times" w:cs="Times"/>
          <w:lang w:val="en-GB"/>
        </w:rPr>
        <w:fldChar w:fldCharType="end"/>
      </w:r>
      <w:r w:rsidRPr="00BA2815">
        <w:rPr>
          <w:rFonts w:ascii="Times" w:cs="Times"/>
          <w:lang w:val="en-GB"/>
        </w:rPr>
        <w:t xml:space="preserve">. Fossil fuel combustion has well documented environmental impacts, with </w:t>
      </w:r>
      <w:r w:rsidR="00E56AEB" w:rsidRPr="00BA2815">
        <w:rPr>
          <w:rFonts w:ascii="Times" w:cs="Times"/>
          <w:lang w:val="en-GB"/>
        </w:rPr>
        <w:t>GHG</w:t>
      </w:r>
      <w:r w:rsidR="00E279C7" w:rsidRPr="00BA2815">
        <w:rPr>
          <w:rFonts w:ascii="Times" w:cs="Times"/>
          <w:lang w:val="en-GB"/>
        </w:rPr>
        <w:t>s</w:t>
      </w:r>
      <w:r w:rsidR="00E56AEB" w:rsidRPr="00BA2815">
        <w:rPr>
          <w:rFonts w:ascii="Times" w:cs="Times"/>
          <w:lang w:val="en-GB"/>
        </w:rPr>
        <w:t xml:space="preserve"> emissions responsible</w:t>
      </w:r>
      <w:r w:rsidRPr="00BA2815">
        <w:rPr>
          <w:rFonts w:ascii="Times" w:cs="Times"/>
          <w:lang w:val="en-GB"/>
        </w:rPr>
        <w:t xml:space="preserve"> </w:t>
      </w:r>
      <w:r w:rsidR="00E56AEB" w:rsidRPr="00BA2815">
        <w:rPr>
          <w:rFonts w:ascii="Times" w:cs="Times"/>
          <w:lang w:val="en-GB"/>
        </w:rPr>
        <w:t xml:space="preserve">for </w:t>
      </w:r>
      <w:r w:rsidRPr="00BA2815">
        <w:rPr>
          <w:rFonts w:ascii="Times" w:cs="Times"/>
          <w:lang w:val="en-GB"/>
        </w:rPr>
        <w:t>climate change</w:t>
      </w:r>
      <w:r w:rsidR="00E56AEB" w:rsidRPr="00BA2815">
        <w:rPr>
          <w:rFonts w:ascii="Times" w:cs="Times"/>
          <w:lang w:val="en-GB"/>
        </w:rPr>
        <w:t>, potentially</w:t>
      </w:r>
      <w:r w:rsidRPr="00BA2815">
        <w:rPr>
          <w:rFonts w:ascii="Times" w:cs="Times"/>
          <w:lang w:val="en-GB"/>
        </w:rPr>
        <w:t xml:space="preserve"> leading to ecological adversities; sea-level rise due to ice shrinkage around the poles, extreme weather </w:t>
      </w:r>
      <w:r w:rsidRPr="00BA2815">
        <w:rPr>
          <w:rFonts w:ascii="Times" w:cs="Times"/>
          <w:lang w:val="en-GB"/>
        </w:rPr>
        <w:lastRenderedPageBreak/>
        <w:t>events and disrupted water systems</w:t>
      </w:r>
      <w:r w:rsidR="00FC39B3" w:rsidRPr="00BA2815">
        <w:rPr>
          <w:rFonts w:ascii="Times" w:cs="Times"/>
          <w:lang w:val="en-GB"/>
        </w:rPr>
        <w:t>, etc.</w:t>
      </w:r>
      <w:r w:rsidR="00E56AEB" w:rsidRPr="00BA2815">
        <w:rPr>
          <w:rFonts w:ascii="Times" w:cs="Times"/>
          <w:lang w:val="en-GB"/>
        </w:rPr>
        <w:t xml:space="preserve"> </w:t>
      </w:r>
      <w:r w:rsidR="006E41EE" w:rsidRPr="00BA2815">
        <w:rPr>
          <w:rFonts w:ascii="Times" w:cs="Times"/>
          <w:lang w:val="en-GB"/>
        </w:rPr>
        <w:fldChar w:fldCharType="begin" w:fldLock="1"/>
      </w:r>
      <w:r w:rsidR="00FF060E">
        <w:rPr>
          <w:rFonts w:ascii="Times" w:cs="Times"/>
          <w:lang w:val="en-GB"/>
        </w:rPr>
        <w:instrText>ADDIN CSL_CITATION {"citationItems":[{"id":"ITEM-1","itemData":{"ISBN":"9780444635358","author":[{"dropping-particle":"","family":"Letcher","given":"Trevor","non-dropping-particle":"","parse-names":false,"suffix":""}],"edition":"2nd","id":"ITEM-1","issued":{"date-parts":[["2015"]]},"number-of-pages":"632","publisher":"Elsevier","title":"Climate Change : Observed Impacts on Planet Earth","type":"book"},"uris":["http://www.mendeley.com/documents/?uuid=59ba450e-3481-433a-890b-24a3462a00f4"]}],"mendeley":{"formattedCitation":"(Letcher (2015))","plainTextFormattedCitation":"(Letcher (2015))","previouslyFormattedCitation":"(Letcher (2015))"},"properties":{"noteIndex":0},"schema":"https://github.com/citation-style-language/schema/raw/master/csl-citation.json"}</w:instrText>
      </w:r>
      <w:r w:rsidR="006E41EE" w:rsidRPr="00BA2815">
        <w:rPr>
          <w:rFonts w:ascii="Times" w:cs="Times"/>
          <w:lang w:val="en-GB"/>
        </w:rPr>
        <w:fldChar w:fldCharType="separate"/>
      </w:r>
      <w:r w:rsidR="001463A6" w:rsidRPr="001463A6">
        <w:rPr>
          <w:rFonts w:ascii="Times" w:cs="Times"/>
          <w:noProof/>
          <w:lang w:val="en-GB"/>
        </w:rPr>
        <w:t>(Letcher (2015))</w:t>
      </w:r>
      <w:r w:rsidR="006E41EE" w:rsidRPr="00BA2815">
        <w:rPr>
          <w:rFonts w:ascii="Times" w:cs="Times"/>
          <w:lang w:val="en-GB"/>
        </w:rPr>
        <w:fldChar w:fldCharType="end"/>
      </w:r>
      <w:r w:rsidRPr="00BA2815">
        <w:rPr>
          <w:rFonts w:ascii="Times" w:cs="Times"/>
          <w:lang w:val="en-GB"/>
        </w:rPr>
        <w:t>.</w:t>
      </w:r>
      <w:r w:rsidR="00E56AEB" w:rsidRPr="00BA2815">
        <w:rPr>
          <w:rFonts w:ascii="Times" w:cs="Times"/>
          <w:lang w:val="en-GB"/>
        </w:rPr>
        <w:t xml:space="preserve"> One of the most harmful GHG augmenting atmospheric temperature is CO</w:t>
      </w:r>
      <w:r w:rsidR="00E56AEB" w:rsidRPr="00BA2815">
        <w:rPr>
          <w:rFonts w:ascii="Times" w:cs="Times"/>
          <w:vertAlign w:val="subscript"/>
          <w:lang w:val="en-GB"/>
        </w:rPr>
        <w:t>2</w:t>
      </w:r>
      <w:r w:rsidR="00E56AEB" w:rsidRPr="00BA2815">
        <w:rPr>
          <w:rFonts w:ascii="Times" w:cs="Times"/>
          <w:lang w:val="en-GB"/>
        </w:rPr>
        <w:t>, which alone contributes to nearly 30% of global warming effect</w:t>
      </w:r>
      <w:r w:rsidR="00FC39B3" w:rsidRPr="00BA2815">
        <w:rPr>
          <w:rFonts w:ascii="Times" w:cs="Times"/>
          <w:lang w:val="en-GB"/>
        </w:rPr>
        <w:t>s</w:t>
      </w:r>
      <w:r w:rsidR="00E56AEB" w:rsidRPr="00BA2815">
        <w:rPr>
          <w:rFonts w:ascii="Times" w:cs="Times"/>
          <w:lang w:val="en-GB"/>
        </w:rPr>
        <w:t xml:space="preserve"> </w:t>
      </w:r>
      <w:r w:rsidR="006E41EE" w:rsidRPr="00BA2815">
        <w:rPr>
          <w:rFonts w:ascii="Times" w:cs="Times"/>
          <w:lang w:val="en-GB"/>
        </w:rPr>
        <w:fldChar w:fldCharType="begin" w:fldLock="1"/>
      </w:r>
      <w:r w:rsidR="00FF060E">
        <w:rPr>
          <w:rFonts w:ascii="Times" w:cs="Times"/>
          <w:lang w:val="en-GB"/>
        </w:rPr>
        <w:instrText>ADDIN CSL_CITATION {"citationItems":[{"id":"ITEM-1","itemData":{"DOI":"10.1016/j.jenvman.2019.03.136","ISSN":"10958630","PMID":"31026800","abstract":"International shipping currently accounts for about 3% of total global greenhouse gas (GHG) emissions, but would continue to rise as transport capacity expands. If the shipping industry aims at delivering its proportionate contribution to curbing global warming under the Paris agreement, the sector has to, inevitably, promote energy conservation and emission reduction. A rapidly growing oceangoing fleet size and correspondingly rising GHG emissions on a global scale raise an interesting research question: could a certain relationship between the two be characterized as a function so that further emissions can be forecast based on the model? The paper adopts an allometric approach based on biological scaling laws to explore the potential relationship between the fleet size and corresponding GHG emissions from shipping. The results show that both the slowdown of the navigation speed and the current implementation of the Energy Efficiency Design Index (EEDI) and Energy Efficiency Operation Index (EEOI) are effective on the whole. By employing the model, the development trends of GHG emissions from shipping in the future can be better understood. Through model applications and result analysis, numerical results validate the effectiveness of this method. The paper not only studies the development of GHG emissions from shipping in the past, but aslo evaluates its specific emission quantities in the future which is in line with the GHG emission reduction targets proposed by IMO on the 72nd IMO meeting, which will be helpful for policy decisions on the quota of GHG emissions to the International Maritime Organization (IMO) and port administrators.","author":[{"dropping-particle":"","family":"Chen","given":"Jihong","non-dropping-particle":"","parse-names":false,"suffix":""},{"dropping-particle":"","family":"Fei","given":"Yijie","non-dropping-particle":"","parse-names":false,"suffix":""},{"dropping-particle":"","family":"Wan","given":"Zheng","non-dropping-particle":"","parse-names":false,"suffix":""}],"container-title":"Journal of Environmental Management","id":"ITEM-1","issue":"April","issued":{"date-parts":[["2019"]]},"page":"31-39","publisher":"Elsevier","title":"The relationship between the development of global maritime fleets and GHG emission from shipping","type":"article-journal","volume":"242"},"uris":["http://www.mendeley.com/documents/?uuid=d983d3dc-ab4f-48a2-937b-c756321e01ce"]}],"mendeley":{"formattedCitation":"(Chen, Fei and Wan (2019))","plainTextFormattedCitation":"(Chen, Fei and Wan (2019))","previouslyFormattedCitation":"(Chen, Fei and Wan (2019))"},"properties":{"noteIndex":0},"schema":"https://github.com/citation-style-language/schema/raw/master/csl-citation.json"}</w:instrText>
      </w:r>
      <w:r w:rsidR="006E41EE" w:rsidRPr="00BA2815">
        <w:rPr>
          <w:rFonts w:ascii="Times" w:cs="Times"/>
          <w:lang w:val="en-GB"/>
        </w:rPr>
        <w:fldChar w:fldCharType="separate"/>
      </w:r>
      <w:r w:rsidR="001463A6" w:rsidRPr="001463A6">
        <w:rPr>
          <w:rFonts w:ascii="Times" w:cs="Times"/>
          <w:noProof/>
          <w:lang w:val="en-GB"/>
        </w:rPr>
        <w:t>(Chen, Fei and Wan (2019))</w:t>
      </w:r>
      <w:r w:rsidR="006E41EE" w:rsidRPr="00BA2815">
        <w:rPr>
          <w:rFonts w:ascii="Times" w:cs="Times"/>
          <w:lang w:val="en-GB"/>
        </w:rPr>
        <w:fldChar w:fldCharType="end"/>
      </w:r>
      <w:r w:rsidR="00E56AEB" w:rsidRPr="00BA2815">
        <w:rPr>
          <w:rFonts w:ascii="Times" w:cs="Times"/>
          <w:lang w:val="en-GB"/>
        </w:rPr>
        <w:t xml:space="preserve">. </w:t>
      </w:r>
      <w:r w:rsidR="006E41EE" w:rsidRPr="00BA2815">
        <w:rPr>
          <w:rFonts w:ascii="Times" w:cs="Times"/>
          <w:lang w:val="en-GB"/>
        </w:rPr>
        <w:t>To</w:t>
      </w:r>
      <w:r w:rsidR="00E56AEB" w:rsidRPr="00BA2815">
        <w:rPr>
          <w:rFonts w:ascii="Times" w:cs="Times"/>
          <w:lang w:val="en-GB"/>
        </w:rPr>
        <w:t xml:space="preserve"> attain zero-carbon emission targets, the deployment of carbon-free combustion systems has become pivotal to generate a balanced trajectory between</w:t>
      </w:r>
      <w:r w:rsidR="00145532" w:rsidRPr="00BA2815">
        <w:rPr>
          <w:rFonts w:ascii="Times" w:cs="Times"/>
          <w:lang w:val="en-GB"/>
        </w:rPr>
        <w:t xml:space="preserve"> human</w:t>
      </w:r>
      <w:r w:rsidR="00E56AEB" w:rsidRPr="00BA2815">
        <w:rPr>
          <w:rFonts w:ascii="Times" w:cs="Times"/>
          <w:lang w:val="en-GB"/>
        </w:rPr>
        <w:t xml:space="preserve"> development, </w:t>
      </w:r>
      <w:r w:rsidR="006E41EE" w:rsidRPr="00BA2815">
        <w:rPr>
          <w:rFonts w:ascii="Times" w:cs="Times"/>
          <w:lang w:val="en-GB"/>
        </w:rPr>
        <w:t>progress,</w:t>
      </w:r>
      <w:r w:rsidR="00E56AEB" w:rsidRPr="00BA2815">
        <w:rPr>
          <w:rFonts w:ascii="Times" w:cs="Times"/>
          <w:lang w:val="en-GB"/>
        </w:rPr>
        <w:t xml:space="preserve"> and cohesion with the environment. </w:t>
      </w:r>
    </w:p>
    <w:p w14:paraId="1EA88ADD" w14:textId="296F337B" w:rsidR="00AE24EC" w:rsidRPr="00BA2815" w:rsidRDefault="00E56AEB" w:rsidP="00AE24EC">
      <w:pPr>
        <w:ind w:firstLine="720"/>
        <w:rPr>
          <w:rFonts w:ascii="Times" w:cs="Times"/>
          <w:lang w:val="en-GB"/>
        </w:rPr>
      </w:pPr>
      <w:r w:rsidRPr="00BA2815">
        <w:rPr>
          <w:rFonts w:ascii="Times" w:cs="Times"/>
          <w:lang w:val="en-GB"/>
        </w:rPr>
        <w:t>H</w:t>
      </w:r>
      <w:r w:rsidRPr="00BA2815">
        <w:rPr>
          <w:rFonts w:ascii="Times" w:cs="Times"/>
          <w:vertAlign w:val="subscript"/>
          <w:lang w:val="en-GB"/>
        </w:rPr>
        <w:t>2</w:t>
      </w:r>
      <w:r w:rsidRPr="00BA2815">
        <w:rPr>
          <w:rFonts w:ascii="Times" w:cs="Times"/>
          <w:lang w:val="en-GB"/>
        </w:rPr>
        <w:t xml:space="preserve"> has been proposed as a credible fuel</w:t>
      </w:r>
      <w:r w:rsidR="00FC39B3" w:rsidRPr="00BA2815">
        <w:rPr>
          <w:rFonts w:ascii="Times" w:cs="Times"/>
          <w:lang w:val="en-GB"/>
        </w:rPr>
        <w:t>.</w:t>
      </w:r>
      <w:r w:rsidRPr="00BA2815">
        <w:rPr>
          <w:rFonts w:ascii="Times" w:cs="Times"/>
          <w:lang w:val="en-GB"/>
        </w:rPr>
        <w:t xml:space="preserve"> </w:t>
      </w:r>
      <w:r w:rsidR="00FC39B3" w:rsidRPr="00BA2815">
        <w:rPr>
          <w:rFonts w:ascii="Times" w:cs="Times"/>
          <w:lang w:val="en-GB"/>
        </w:rPr>
        <w:t>Hydrogen’s</w:t>
      </w:r>
      <w:r w:rsidR="00A17ADC" w:rsidRPr="00BA2815">
        <w:rPr>
          <w:rFonts w:ascii="Times" w:cs="Times"/>
          <w:lang w:val="en-GB"/>
        </w:rPr>
        <w:t xml:space="preserve"> popularity </w:t>
      </w:r>
      <w:r w:rsidR="00FC39B3" w:rsidRPr="00BA2815">
        <w:rPr>
          <w:rFonts w:ascii="Times" w:cs="Times"/>
          <w:lang w:val="en-GB"/>
        </w:rPr>
        <w:t xml:space="preserve">stems </w:t>
      </w:r>
      <w:r w:rsidR="00A17ADC" w:rsidRPr="00BA2815">
        <w:rPr>
          <w:rFonts w:ascii="Times" w:cs="Times"/>
          <w:lang w:val="en-GB"/>
        </w:rPr>
        <w:t xml:space="preserve">from its </w:t>
      </w:r>
      <w:r w:rsidR="006A3503">
        <w:rPr>
          <w:rFonts w:ascii="Times" w:cs="Times"/>
          <w:lang w:val="en-GB"/>
        </w:rPr>
        <w:t>advantageous zero CO</w:t>
      </w:r>
      <w:r w:rsidR="006A3503" w:rsidRPr="001E018D">
        <w:rPr>
          <w:rFonts w:ascii="Times" w:cs="Times"/>
          <w:vertAlign w:val="subscript"/>
          <w:lang w:val="en-GB"/>
        </w:rPr>
        <w:t>2</w:t>
      </w:r>
      <w:r w:rsidR="006A3503">
        <w:rPr>
          <w:rFonts w:ascii="Times" w:cs="Times"/>
          <w:lang w:val="en-GB"/>
        </w:rPr>
        <w:t xml:space="preserve"> emission</w:t>
      </w:r>
      <w:r w:rsidRPr="00BA2815">
        <w:rPr>
          <w:rFonts w:ascii="Times" w:cs="Times"/>
          <w:lang w:val="en-GB"/>
        </w:rPr>
        <w:t>,</w:t>
      </w:r>
      <w:r w:rsidR="006A3503">
        <w:rPr>
          <w:rFonts w:ascii="Times" w:cs="Times"/>
          <w:lang w:val="en-GB"/>
        </w:rPr>
        <w:t xml:space="preserve"> while posing challenges for achieving a stable dry-low-NO</w:t>
      </w:r>
      <w:r w:rsidR="006A3503">
        <w:rPr>
          <w:rFonts w:ascii="Times" w:cs="Times"/>
          <w:vertAlign w:val="subscript"/>
          <w:lang w:val="en-GB"/>
        </w:rPr>
        <w:t>x</w:t>
      </w:r>
      <w:r w:rsidR="006A3503">
        <w:rPr>
          <w:rFonts w:ascii="Times" w:cs="Times"/>
          <w:lang w:val="en-GB"/>
        </w:rPr>
        <w:t>, to reach NO</w:t>
      </w:r>
      <w:r w:rsidR="006A3503">
        <w:rPr>
          <w:rFonts w:ascii="Times" w:cs="Times"/>
          <w:vertAlign w:val="subscript"/>
          <w:lang w:val="en-GB"/>
        </w:rPr>
        <w:t>x</w:t>
      </w:r>
      <w:r w:rsidR="006A3503">
        <w:rPr>
          <w:rFonts w:ascii="Times" w:cs="Times"/>
          <w:lang w:val="en-GB"/>
        </w:rPr>
        <w:t xml:space="preserve"> emissions as low as th ones obtained by burning natural gas</w:t>
      </w:r>
      <w:r w:rsidR="00A17ADC" w:rsidRPr="00BA2815">
        <w:rPr>
          <w:rFonts w:ascii="Times" w:cs="Times"/>
          <w:lang w:val="en-GB"/>
        </w:rPr>
        <w:t xml:space="preserve">. </w:t>
      </w:r>
      <w:r w:rsidR="006A3503">
        <w:rPr>
          <w:rFonts w:ascii="Times" w:cs="Times"/>
          <w:lang w:val="en-GB"/>
        </w:rPr>
        <w:t>Moreover</w:t>
      </w:r>
      <w:r w:rsidR="00A17ADC" w:rsidRPr="00BA2815">
        <w:rPr>
          <w:rFonts w:ascii="Times" w:cs="Times"/>
          <w:lang w:val="en-GB"/>
        </w:rPr>
        <w:t>, H</w:t>
      </w:r>
      <w:r w:rsidR="00A17ADC" w:rsidRPr="00BA2815">
        <w:rPr>
          <w:rFonts w:ascii="Times" w:cs="Times"/>
          <w:vertAlign w:val="subscript"/>
          <w:lang w:val="en-GB"/>
        </w:rPr>
        <w:t>2</w:t>
      </w:r>
      <w:r w:rsidR="00A17ADC" w:rsidRPr="00BA2815">
        <w:rPr>
          <w:rFonts w:ascii="Times" w:cs="Times"/>
          <w:lang w:val="en-GB"/>
        </w:rPr>
        <w:t xml:space="preserve"> cannot be found naturally</w:t>
      </w:r>
      <w:r w:rsidR="00FC39B3" w:rsidRPr="00BA2815">
        <w:rPr>
          <w:rFonts w:ascii="Times" w:cs="Times"/>
          <w:lang w:val="en-GB"/>
        </w:rPr>
        <w:t xml:space="preserve"> at industrial scales</w:t>
      </w:r>
      <w:r w:rsidR="00A17ADC" w:rsidRPr="00BA2815">
        <w:rPr>
          <w:rFonts w:ascii="Times" w:cs="Times"/>
          <w:lang w:val="en-GB"/>
        </w:rPr>
        <w:t xml:space="preserve">, with almost </w:t>
      </w:r>
      <w:r w:rsidR="006E41EE" w:rsidRPr="00BA2815">
        <w:rPr>
          <w:rFonts w:ascii="Times" w:cs="Times"/>
          <w:lang w:val="en-GB"/>
        </w:rPr>
        <w:t>all</w:t>
      </w:r>
      <w:r w:rsidR="00A17ADC" w:rsidRPr="00BA2815">
        <w:rPr>
          <w:rFonts w:ascii="Times" w:cs="Times"/>
          <w:lang w:val="en-GB"/>
        </w:rPr>
        <w:t xml:space="preserve"> current </w:t>
      </w:r>
      <w:r w:rsidR="00A17ADC" w:rsidRPr="008E46A3">
        <w:rPr>
          <w:rFonts w:ascii="Times" w:cs="Times"/>
          <w:lang w:val="en-GB"/>
        </w:rPr>
        <w:t>H</w:t>
      </w:r>
      <w:r w:rsidR="00A17ADC" w:rsidRPr="008E46A3">
        <w:rPr>
          <w:rFonts w:ascii="Times" w:cs="Times"/>
          <w:vertAlign w:val="subscript"/>
          <w:lang w:val="en-GB"/>
        </w:rPr>
        <w:t>2</w:t>
      </w:r>
      <w:r w:rsidR="00A17ADC" w:rsidRPr="00BA2815">
        <w:rPr>
          <w:rFonts w:ascii="Times" w:cs="Times"/>
          <w:lang w:val="en-GB"/>
        </w:rPr>
        <w:t xml:space="preserve"> production supplied by fossil fuels, consuming 6% and 2% of global natural gas and coal production, respectively </w:t>
      </w:r>
      <w:r w:rsidR="006E41EE" w:rsidRPr="00BA2815">
        <w:rPr>
          <w:rFonts w:ascii="Times" w:cs="Times"/>
          <w:lang w:val="en-GB"/>
        </w:rPr>
        <w:fldChar w:fldCharType="begin" w:fldLock="1"/>
      </w:r>
      <w:r w:rsidR="00FF060E">
        <w:rPr>
          <w:rFonts w:ascii="Times" w:cs="Times"/>
          <w:lang w:val="en-GB"/>
        </w:rPr>
        <w:instrText>ADDIN CSL_CITATION {"citationItems":[{"id":"ITEM-1","itemData":{"author":[{"dropping-particle":"","family":"I.E.A","given":"","non-dropping-particle":"","parse-names":false,"suffix":""}],"id":"ITEM-1","issue":"June","issued":{"date-parts":[["2019"]]},"number-of-pages":"203","title":"The Future of Hydrogen - Seizing today's opportunities","type":"report"},"uris":["http://www.mendeley.com/documents/?uuid=19f9f21b-70e6-46b2-8b7b-6f73f8b220b8"]}],"mendeley":{"formattedCitation":"(I.E.A (2019))","plainTextFormattedCitation":"(I.E.A (2019))","previouslyFormattedCitation":"(I.E.A (2019))"},"properties":{"noteIndex":0},"schema":"https://github.com/citation-style-language/schema/raw/master/csl-citation.json"}</w:instrText>
      </w:r>
      <w:r w:rsidR="006E41EE" w:rsidRPr="00BA2815">
        <w:rPr>
          <w:rFonts w:ascii="Times" w:cs="Times"/>
          <w:lang w:val="en-GB"/>
        </w:rPr>
        <w:fldChar w:fldCharType="separate"/>
      </w:r>
      <w:r w:rsidR="001463A6" w:rsidRPr="001463A6">
        <w:rPr>
          <w:rFonts w:ascii="Times" w:cs="Times"/>
          <w:noProof/>
          <w:lang w:val="en-GB"/>
        </w:rPr>
        <w:t>(I.E.A (2019))</w:t>
      </w:r>
      <w:r w:rsidR="006E41EE" w:rsidRPr="00BA2815">
        <w:rPr>
          <w:rFonts w:ascii="Times" w:cs="Times"/>
          <w:lang w:val="en-GB"/>
        </w:rPr>
        <w:fldChar w:fldCharType="end"/>
      </w:r>
      <w:r w:rsidR="00A17ADC" w:rsidRPr="00BA2815">
        <w:rPr>
          <w:rFonts w:ascii="Times" w:cs="Times"/>
          <w:lang w:val="en-GB"/>
        </w:rPr>
        <w:t>. Aside from the need to produce ‘green’ H</w:t>
      </w:r>
      <w:r w:rsidR="00A17ADC" w:rsidRPr="00BA2815">
        <w:rPr>
          <w:rFonts w:ascii="Times" w:cs="Times"/>
          <w:vertAlign w:val="subscript"/>
          <w:lang w:val="en-GB"/>
        </w:rPr>
        <w:t>2</w:t>
      </w:r>
      <w:r w:rsidR="00A17ADC" w:rsidRPr="00BA2815">
        <w:rPr>
          <w:rFonts w:ascii="Times" w:cs="Times"/>
          <w:lang w:val="en-GB"/>
        </w:rPr>
        <w:t xml:space="preserve"> (through for example renewable based electrolysis), there </w:t>
      </w:r>
      <w:r w:rsidR="006E41EE" w:rsidRPr="00BA2815">
        <w:rPr>
          <w:rFonts w:ascii="Times" w:cs="Times"/>
          <w:lang w:val="en-GB"/>
        </w:rPr>
        <w:t>remains</w:t>
      </w:r>
      <w:r w:rsidR="00A17ADC" w:rsidRPr="00BA2815">
        <w:rPr>
          <w:rFonts w:ascii="Times" w:cs="Times"/>
          <w:lang w:val="en-GB"/>
        </w:rPr>
        <w:t xml:space="preserve"> </w:t>
      </w:r>
      <w:r w:rsidR="00AE24EC" w:rsidRPr="00BA2815">
        <w:rPr>
          <w:rFonts w:ascii="Times" w:cs="Times"/>
          <w:lang w:val="en-GB"/>
        </w:rPr>
        <w:t>major hurdles</w:t>
      </w:r>
      <w:r w:rsidR="00A17ADC" w:rsidRPr="00BA2815">
        <w:rPr>
          <w:rFonts w:ascii="Times" w:cs="Times"/>
          <w:lang w:val="en-GB"/>
        </w:rPr>
        <w:t xml:space="preserve"> </w:t>
      </w:r>
      <w:r w:rsidR="00AE24EC" w:rsidRPr="00BA2815">
        <w:rPr>
          <w:rFonts w:ascii="Times" w:cs="Times"/>
          <w:lang w:val="en-GB"/>
        </w:rPr>
        <w:t>with respect to H</w:t>
      </w:r>
      <w:r w:rsidR="00AE24EC" w:rsidRPr="00BA2815">
        <w:rPr>
          <w:rFonts w:ascii="Times" w:cs="Times"/>
          <w:vertAlign w:val="subscript"/>
          <w:lang w:val="en-GB"/>
        </w:rPr>
        <w:t>2</w:t>
      </w:r>
      <w:r w:rsidR="00AE24EC" w:rsidRPr="00BA2815">
        <w:rPr>
          <w:rFonts w:ascii="Times" w:cs="Times"/>
          <w:lang w:val="en-GB"/>
        </w:rPr>
        <w:t xml:space="preserve"> deployment, with the issue of reliable, economical and efficient storage and distribution infrastructure, coupled with the need to develop novel compression/liquefaction technologies as well as safety issues relating to leak detection among others </w:t>
      </w:r>
      <w:r w:rsidR="006E41EE" w:rsidRPr="00BA2815">
        <w:rPr>
          <w:rFonts w:ascii="Times" w:cs="Times"/>
          <w:lang w:val="en-GB"/>
        </w:rPr>
        <w:fldChar w:fldCharType="begin" w:fldLock="1"/>
      </w:r>
      <w:r w:rsidR="00FF060E">
        <w:rPr>
          <w:rFonts w:ascii="Times" w:cs="Times"/>
          <w:lang w:val="en-GB"/>
        </w:rPr>
        <w:instrText>ADDIN CSL_CITATION {"citationItems":[{"id":"ITEM-1","itemData":{"author":[{"dropping-particle":"","family":"Pivovar","given":"Bryan","non-dropping-particle":"","parse-names":false,"suffix":""}],"id":"ITEM-1","issued":{"date-parts":[["2016"]]},"number-of-pages":"42","title":"H2 at Scale: Deeply Decarbonizing Our Energy Systems","type":"report"},"uris":["http://www.mendeley.com/documents/?uuid=8c4806a1-127d-478a-ba8c-f03cf41f6816"]}],"mendeley":{"formattedCitation":"(Pivovar (2016))","plainTextFormattedCitation":"(Pivovar (2016))","previouslyFormattedCitation":"(Pivovar (2016))"},"properties":{"noteIndex":0},"schema":"https://github.com/citation-style-language/schema/raw/master/csl-citation.json"}</w:instrText>
      </w:r>
      <w:r w:rsidR="006E41EE" w:rsidRPr="00BA2815">
        <w:rPr>
          <w:rFonts w:ascii="Times" w:cs="Times"/>
          <w:lang w:val="en-GB"/>
        </w:rPr>
        <w:fldChar w:fldCharType="separate"/>
      </w:r>
      <w:r w:rsidR="001463A6" w:rsidRPr="001463A6">
        <w:rPr>
          <w:rFonts w:ascii="Times" w:cs="Times"/>
          <w:noProof/>
          <w:lang w:val="en-GB"/>
        </w:rPr>
        <w:t>(Pivovar (2016))</w:t>
      </w:r>
      <w:r w:rsidR="006E41EE" w:rsidRPr="00BA2815">
        <w:rPr>
          <w:rFonts w:ascii="Times" w:cs="Times"/>
          <w:lang w:val="en-GB"/>
        </w:rPr>
        <w:fldChar w:fldCharType="end"/>
      </w:r>
      <w:r w:rsidR="00AE24EC" w:rsidRPr="00BA2815">
        <w:rPr>
          <w:rFonts w:ascii="Times" w:cs="Times"/>
          <w:lang w:val="en-GB"/>
        </w:rPr>
        <w:t xml:space="preserve">. </w:t>
      </w:r>
    </w:p>
    <w:p w14:paraId="3D1C393C" w14:textId="416EB406" w:rsidR="00BE45FA" w:rsidRPr="00BA2815" w:rsidRDefault="00AE24EC" w:rsidP="00355AA6">
      <w:pPr>
        <w:ind w:firstLine="720"/>
        <w:rPr>
          <w:rFonts w:ascii="Times" w:cs="Times"/>
          <w:lang w:val="en-GB"/>
        </w:rPr>
      </w:pPr>
      <w:r w:rsidRPr="00BA2815">
        <w:rPr>
          <w:rFonts w:ascii="Times" w:cs="Times"/>
          <w:lang w:val="en-GB"/>
        </w:rPr>
        <w:t>On the other hand, NH</w:t>
      </w:r>
      <w:r w:rsidRPr="00BA2815">
        <w:rPr>
          <w:rFonts w:ascii="Times" w:cs="Times"/>
          <w:vertAlign w:val="subscript"/>
          <w:lang w:val="en-GB"/>
        </w:rPr>
        <w:t>3</w:t>
      </w:r>
      <w:r w:rsidRPr="00BA2815">
        <w:rPr>
          <w:rFonts w:ascii="Times" w:cs="Times"/>
          <w:lang w:val="en-GB"/>
        </w:rPr>
        <w:t xml:space="preserve"> can be considered an efficient H</w:t>
      </w:r>
      <w:r w:rsidRPr="00BA2815">
        <w:rPr>
          <w:rFonts w:ascii="Times" w:cs="Times"/>
          <w:vertAlign w:val="subscript"/>
          <w:lang w:val="en-GB"/>
        </w:rPr>
        <w:t>2</w:t>
      </w:r>
      <w:r w:rsidR="000433E5" w:rsidRPr="00BA2815">
        <w:rPr>
          <w:rFonts w:ascii="Times" w:cs="Times"/>
          <w:lang w:val="en-GB"/>
        </w:rPr>
        <w:t xml:space="preserve"> carrier</w:t>
      </w:r>
      <w:r w:rsidRPr="00BA2815">
        <w:rPr>
          <w:rFonts w:ascii="Times" w:cs="Times"/>
          <w:lang w:val="en-GB"/>
        </w:rPr>
        <w:t xml:space="preserve">. </w:t>
      </w:r>
      <w:r w:rsidR="00CA3F4C" w:rsidRPr="00BA2815">
        <w:rPr>
          <w:rFonts w:ascii="Times" w:cs="Times"/>
          <w:lang w:val="en-GB"/>
        </w:rPr>
        <w:t>The H</w:t>
      </w:r>
      <w:r w:rsidR="00CA3F4C" w:rsidRPr="00BA2815">
        <w:rPr>
          <w:rFonts w:ascii="Times" w:cs="Times"/>
          <w:vertAlign w:val="subscript"/>
          <w:lang w:val="en-GB"/>
        </w:rPr>
        <w:t>2</w:t>
      </w:r>
      <w:r w:rsidR="00CA3F4C" w:rsidRPr="00BA2815">
        <w:rPr>
          <w:rFonts w:ascii="Times" w:cs="Times"/>
          <w:lang w:val="en-GB"/>
        </w:rPr>
        <w:t xml:space="preserve"> content of NH</w:t>
      </w:r>
      <w:r w:rsidR="00CA3F4C" w:rsidRPr="00BA2815">
        <w:rPr>
          <w:rFonts w:ascii="Times" w:cs="Times"/>
          <w:vertAlign w:val="subscript"/>
          <w:lang w:val="en-GB"/>
        </w:rPr>
        <w:t>3</w:t>
      </w:r>
      <w:r w:rsidR="00CA3F4C" w:rsidRPr="00BA2815">
        <w:rPr>
          <w:rFonts w:ascii="Times" w:cs="Times"/>
          <w:lang w:val="en-GB"/>
        </w:rPr>
        <w:t xml:space="preserve"> is ~17.7% (higher than that</w:t>
      </w:r>
      <w:r w:rsidR="00036046" w:rsidRPr="00BA2815">
        <w:rPr>
          <w:rFonts w:ascii="Times" w:cs="Times"/>
          <w:lang w:val="en-GB"/>
        </w:rPr>
        <w:t>,</w:t>
      </w:r>
      <w:r w:rsidR="00CA3F4C" w:rsidRPr="00BA2815">
        <w:rPr>
          <w:rFonts w:ascii="Times" w:cs="Times"/>
          <w:lang w:val="en-GB"/>
        </w:rPr>
        <w:t xml:space="preserve"> for example, ethanol, methanol or gasoline). Liquid NH</w:t>
      </w:r>
      <w:r w:rsidR="00CA3F4C" w:rsidRPr="00BA2815">
        <w:rPr>
          <w:rFonts w:ascii="Times" w:cs="Times"/>
          <w:vertAlign w:val="subscript"/>
          <w:lang w:val="en-GB"/>
        </w:rPr>
        <w:t>3</w:t>
      </w:r>
      <w:r w:rsidR="00CA3F4C" w:rsidRPr="00BA2815">
        <w:rPr>
          <w:rFonts w:ascii="Times" w:cs="Times"/>
          <w:lang w:val="en-GB"/>
        </w:rPr>
        <w:t xml:space="preserve"> has a higher volumetric energy density than that of liquid H</w:t>
      </w:r>
      <w:r w:rsidR="00CA3F4C" w:rsidRPr="00BA2815">
        <w:rPr>
          <w:rFonts w:ascii="Times" w:cs="Times"/>
          <w:vertAlign w:val="subscript"/>
          <w:lang w:val="en-GB"/>
        </w:rPr>
        <w:t>2</w:t>
      </w:r>
      <w:r w:rsidR="00CA3F4C" w:rsidRPr="00BA2815">
        <w:rPr>
          <w:rFonts w:ascii="Times" w:cs="Times"/>
          <w:lang w:val="en-GB"/>
        </w:rPr>
        <w:t xml:space="preserve"> </w:t>
      </w:r>
      <w:r w:rsidR="00375D70" w:rsidRPr="00BA2815">
        <w:rPr>
          <w:rFonts w:ascii="Times" w:cs="Times"/>
          <w:lang w:val="en-GB"/>
        </w:rPr>
        <w:fldChar w:fldCharType="begin" w:fldLock="1"/>
      </w:r>
      <w:r w:rsidR="00FF060E">
        <w:rPr>
          <w:rFonts w:ascii="Times" w:cs="Times"/>
          <w:lang w:val="en-GB"/>
        </w:rPr>
        <w:instrText>ADDIN CSL_CITATION {"citationItems":[{"id":"ITEM-1","itemData":{"author":[{"dropping-particle":"","family":"Service","given":"RF","non-dropping-particle":"","parse-names":false,"suffix":""}],"container-title":"Science","id":"ITEM-1","issue":"6398","issued":{"date-parts":[["2018"]]},"page":"120-123","title":"Liquid Sunshine","type":"article-journal","volume":"361"},"uris":["http://www.mendeley.com/documents/?uuid=f9540662-a988-456c-b9c9-da29e403684e"]}],"mendeley":{"formattedCitation":"(Service (2018))","plainTextFormattedCitation":"(Service (2018))","previouslyFormattedCitation":"(Service (2018))"},"properties":{"noteIndex":0},"schema":"https://github.com/citation-style-language/schema/raw/master/csl-citation.json"}</w:instrText>
      </w:r>
      <w:r w:rsidR="00375D70" w:rsidRPr="00BA2815">
        <w:rPr>
          <w:rFonts w:ascii="Times" w:cs="Times"/>
          <w:lang w:val="en-GB"/>
        </w:rPr>
        <w:fldChar w:fldCharType="separate"/>
      </w:r>
      <w:r w:rsidR="001463A6" w:rsidRPr="001463A6">
        <w:rPr>
          <w:rFonts w:ascii="Times" w:cs="Times"/>
          <w:noProof/>
          <w:lang w:val="en-GB"/>
        </w:rPr>
        <w:t>(Service (2018))</w:t>
      </w:r>
      <w:r w:rsidR="00375D70" w:rsidRPr="00BA2815">
        <w:rPr>
          <w:rFonts w:ascii="Times" w:cs="Times"/>
          <w:lang w:val="en-GB"/>
        </w:rPr>
        <w:fldChar w:fldCharType="end"/>
      </w:r>
      <w:r w:rsidR="00CA3F4C" w:rsidRPr="00BA2815">
        <w:rPr>
          <w:rFonts w:ascii="Times" w:cs="Times"/>
          <w:lang w:val="en-GB"/>
        </w:rPr>
        <w:t xml:space="preserve">. </w:t>
      </w:r>
      <w:r w:rsidR="00145532" w:rsidRPr="00BA2815">
        <w:rPr>
          <w:rFonts w:ascii="Times" w:cs="Times"/>
          <w:lang w:val="en-GB"/>
        </w:rPr>
        <w:t>Large scale NH</w:t>
      </w:r>
      <w:r w:rsidR="00145532" w:rsidRPr="00BA2815">
        <w:rPr>
          <w:rFonts w:ascii="Times" w:cs="Times"/>
          <w:vertAlign w:val="subscript"/>
          <w:lang w:val="en-GB"/>
        </w:rPr>
        <w:t>3</w:t>
      </w:r>
      <w:r w:rsidR="00145532" w:rsidRPr="00BA2815">
        <w:rPr>
          <w:rFonts w:ascii="Times" w:cs="Times"/>
          <w:lang w:val="en-GB"/>
        </w:rPr>
        <w:t xml:space="preserve"> has been produced commercially </w:t>
      </w:r>
      <w:r w:rsidR="00CA3F4C" w:rsidRPr="00BA2815">
        <w:rPr>
          <w:rFonts w:ascii="Times" w:cs="Times"/>
          <w:lang w:val="en-GB"/>
        </w:rPr>
        <w:t xml:space="preserve">on a world-wide scale </w:t>
      </w:r>
      <w:r w:rsidR="00145532" w:rsidRPr="00BA2815">
        <w:rPr>
          <w:rFonts w:ascii="Times" w:cs="Times"/>
          <w:lang w:val="en-GB"/>
        </w:rPr>
        <w:t>for over a century,</w:t>
      </w:r>
      <w:r w:rsidR="00CA3F4C" w:rsidRPr="00BA2815">
        <w:rPr>
          <w:rFonts w:ascii="Times" w:cs="Times"/>
          <w:lang w:val="en-GB"/>
        </w:rPr>
        <w:t xml:space="preserve"> and as such, considerable amounts of infrastructures are already in place for storage and distribution. Storage requirements for NH</w:t>
      </w:r>
      <w:r w:rsidR="00CA3F4C" w:rsidRPr="00BA2815">
        <w:rPr>
          <w:rFonts w:ascii="Times" w:cs="Times"/>
          <w:vertAlign w:val="subscript"/>
          <w:lang w:val="en-GB"/>
        </w:rPr>
        <w:t>3</w:t>
      </w:r>
      <w:r w:rsidR="00CA3F4C" w:rsidRPr="00BA2815">
        <w:rPr>
          <w:rFonts w:ascii="Times" w:cs="Times"/>
          <w:lang w:val="en-GB"/>
        </w:rPr>
        <w:t xml:space="preserve"> are comparable to those of propane, with storage pressure of H</w:t>
      </w:r>
      <w:r w:rsidR="00CA3F4C" w:rsidRPr="00BA2815">
        <w:rPr>
          <w:rFonts w:ascii="Times" w:cs="Times"/>
          <w:vertAlign w:val="subscript"/>
          <w:lang w:val="en-GB"/>
        </w:rPr>
        <w:t>2</w:t>
      </w:r>
      <w:r w:rsidR="00CA3F4C" w:rsidRPr="00BA2815">
        <w:rPr>
          <w:rFonts w:ascii="Times" w:cs="Times"/>
          <w:lang w:val="en-GB"/>
        </w:rPr>
        <w:t xml:space="preserve"> approximately 90 times higher than that of NH</w:t>
      </w:r>
      <w:r w:rsidR="00CA3F4C" w:rsidRPr="00BA2815">
        <w:rPr>
          <w:rFonts w:ascii="Times" w:cs="Times"/>
          <w:vertAlign w:val="subscript"/>
          <w:lang w:val="en-GB"/>
        </w:rPr>
        <w:t>3</w:t>
      </w:r>
      <w:r w:rsidR="00CA3F4C" w:rsidRPr="00BA2815">
        <w:rPr>
          <w:rFonts w:ascii="Times" w:cs="Times"/>
          <w:lang w:val="en-GB"/>
        </w:rPr>
        <w:t xml:space="preserve"> (700 vs 8 Bar), mainly owing to NH</w:t>
      </w:r>
      <w:r w:rsidR="00CA3F4C" w:rsidRPr="00BA2815">
        <w:rPr>
          <w:rFonts w:ascii="Times" w:cs="Times"/>
          <w:vertAlign w:val="subscript"/>
          <w:lang w:val="en-GB"/>
        </w:rPr>
        <w:t>3</w:t>
      </w:r>
      <w:r w:rsidR="00CA3F4C" w:rsidRPr="00BA2815">
        <w:rPr>
          <w:rFonts w:ascii="Times" w:cs="Times"/>
          <w:lang w:val="en-GB"/>
        </w:rPr>
        <w:t xml:space="preserve"> much higher liquefaction temperature (298.8 K vs 20K). </w:t>
      </w:r>
      <w:r w:rsidR="00145532" w:rsidRPr="00BA2815">
        <w:rPr>
          <w:rFonts w:ascii="Times" w:cs="Times"/>
          <w:lang w:val="en-GB"/>
        </w:rPr>
        <w:t>Furthermore, the shipping industry, which transports over 80% of worldwide NH</w:t>
      </w:r>
      <w:r w:rsidR="00145532" w:rsidRPr="00BA2815">
        <w:rPr>
          <w:rFonts w:ascii="Times" w:cs="Times"/>
          <w:vertAlign w:val="subscript"/>
          <w:lang w:val="en-GB"/>
        </w:rPr>
        <w:t>3</w:t>
      </w:r>
      <w:r w:rsidR="00145532" w:rsidRPr="00BA2815">
        <w:rPr>
          <w:rFonts w:ascii="Times" w:cs="Times"/>
          <w:lang w:val="en-GB"/>
        </w:rPr>
        <w:t xml:space="preserve"> production</w:t>
      </w:r>
      <w:r w:rsidR="00FC39B3" w:rsidRPr="00BA2815">
        <w:rPr>
          <w:rFonts w:ascii="Times" w:cs="Times"/>
          <w:lang w:val="en-GB"/>
        </w:rPr>
        <w:t>,</w:t>
      </w:r>
      <w:r w:rsidR="00145532" w:rsidRPr="00BA2815">
        <w:rPr>
          <w:rFonts w:ascii="Times" w:cs="Times"/>
          <w:lang w:val="en-GB"/>
        </w:rPr>
        <w:t xml:space="preserve"> has already</w:t>
      </w:r>
      <w:r w:rsidR="00CA3F4C" w:rsidRPr="00BA2815">
        <w:rPr>
          <w:rFonts w:ascii="Times" w:cs="Times"/>
          <w:lang w:val="en-GB"/>
        </w:rPr>
        <w:t xml:space="preserve"> implemented safe industrial practices, mitigating the need for extensive NH</w:t>
      </w:r>
      <w:r w:rsidR="00CA3F4C" w:rsidRPr="00BA2815">
        <w:rPr>
          <w:rFonts w:ascii="Times" w:cs="Times"/>
          <w:vertAlign w:val="subscript"/>
          <w:lang w:val="en-GB"/>
        </w:rPr>
        <w:t>3</w:t>
      </w:r>
      <w:r w:rsidR="00CA3F4C" w:rsidRPr="00BA2815">
        <w:rPr>
          <w:rFonts w:ascii="Times" w:cs="Times"/>
          <w:lang w:val="en-GB"/>
        </w:rPr>
        <w:t xml:space="preserve"> related safety preparations</w:t>
      </w:r>
      <w:r w:rsidR="00355AA6" w:rsidRPr="00BA2815">
        <w:rPr>
          <w:rFonts w:ascii="Times" w:cs="Times"/>
          <w:lang w:val="en-GB"/>
        </w:rPr>
        <w:t xml:space="preserve"> </w:t>
      </w:r>
      <w:r w:rsidR="00375D70" w:rsidRPr="00BA2815">
        <w:rPr>
          <w:rFonts w:ascii="Times" w:cs="Times"/>
          <w:lang w:val="en-GB"/>
        </w:rPr>
        <w:fldChar w:fldCharType="begin" w:fldLock="1"/>
      </w:r>
      <w:r w:rsidR="00FF060E">
        <w:rPr>
          <w:rFonts w:ascii="Times" w:cs="Times"/>
          <w:lang w:val="en-GB"/>
        </w:rPr>
        <w:instrText>ADDIN CSL_CITATION {"citationItems":[{"id":"ITEM-1","itemData":{"DOI":"10.1016/j.rser.2021.111254","ISSN":"18790690","abstract":"Combustion of fuels to generate energy is integral to various human activities, both domestic and industrial. However, the predominance of hydrocarbon fuel usage produces emissions containing pollutants that cause multiple environmental complications and risks to human health. Therefore, replacement of conventional fuels to achieve zero carbon emission is of utmost importance. In terms of carbon-free fuel, ammonia offers several advantages over hydrogen. However, its low burning velocity and high fuel NOx emissions inhibit large-scale usage. Hence, hydrogen and methane have been studied in this review as possible secondary fuels to aid ammonia combustion and address the aforementioned issues. This review starts from the suitability of ammonia fuel as energy vector in terms of physicochemical and combustion characteristics, moving through the kinetics and mechanisms of ammonia-based and ammonia-fuel combustion. The impacts and limitations of each system are also addressed, thus providing a comparison on each system. Particularly, this review assesses and discusses the advantages and mechanisms involved with secondary fuel addition to the ammonia combustion, presenting the role of key reaction differences and the change in key reaction mechanism under different conditions at the level of reaction mechanisms. Finally, this review covers future perspectives and challenges on the usage and development of ammonia-based fuels, emphasizing the maturity of ammonia-based and ammonia-fuel combustion kinetics. Herein, this work summarizes the principles of the combustion reactions of ammonia-based and ammonia-fuel systematically and serves as a theoretical reference of ammonia-fuel combustion kinetics for transitioning into future practical applications where ammonia is an important energy vector.","author":[{"dropping-particle":"","family":"Chai","given":"Wai Siong","non-dropping-particle":"","parse-names":false,"suffix":""},{"dropping-particle":"","family":"Bao","given":"Yulei","non-dropping-particle":"","parse-names":false,"suffix":""},{"dropping-particle":"","family":"Jin","given":"Pengfei","non-dropping-particle":"","parse-names":false,"suffix":""},{"dropping-particle":"","family":"Tang","given":"Guang","non-dropping-particle":"","parse-names":false,"suffix":""},{"dropping-particle":"","family":"Zhou","given":"Lei","non-dropping-particle":"","parse-names":false,"suffix":""}],"container-title":"Renewable and Sustainable Energy Reviews","id":"ITEM-1","issue":"May","issued":{"date-parts":[["2021"]]},"page":"111254","publisher":"Elsevier Ltd","title":"A review on ammonia, ammonia-hydrogen and ammonia-methane fuels","type":"article-journal","volume":"147"},"uris":["http://www.mendeley.com/documents/?uuid=ce053db9-f5d7-467e-9045-1f76ae4659fa"]}],"mendeley":{"formattedCitation":"(Chai &lt;i&gt;et al.&lt;/i&gt; (2021))","plainTextFormattedCitation":"(Chai et al. (2021))","previouslyFormattedCitation":"(Chai &lt;i&gt;et al.&lt;/i&gt; (2021))"},"properties":{"noteIndex":0},"schema":"https://github.com/citation-style-language/schema/raw/master/csl-citation.json"}</w:instrText>
      </w:r>
      <w:r w:rsidR="00375D70" w:rsidRPr="00BA2815">
        <w:rPr>
          <w:rFonts w:ascii="Times" w:cs="Times"/>
          <w:lang w:val="en-GB"/>
        </w:rPr>
        <w:fldChar w:fldCharType="separate"/>
      </w:r>
      <w:r w:rsidR="001463A6" w:rsidRPr="001463A6">
        <w:rPr>
          <w:rFonts w:ascii="Times" w:cs="Times"/>
          <w:noProof/>
          <w:lang w:val="en-GB"/>
        </w:rPr>
        <w:t xml:space="preserve">(Chai </w:t>
      </w:r>
      <w:r w:rsidR="001463A6" w:rsidRPr="001463A6">
        <w:rPr>
          <w:rFonts w:ascii="Times" w:cs="Times"/>
          <w:i/>
          <w:noProof/>
          <w:lang w:val="en-GB"/>
        </w:rPr>
        <w:t>et al.</w:t>
      </w:r>
      <w:r w:rsidR="001463A6" w:rsidRPr="001463A6">
        <w:rPr>
          <w:rFonts w:ascii="Times" w:cs="Times"/>
          <w:noProof/>
          <w:lang w:val="en-GB"/>
        </w:rPr>
        <w:t xml:space="preserve"> (2021))</w:t>
      </w:r>
      <w:r w:rsidR="00375D70" w:rsidRPr="00BA2815">
        <w:rPr>
          <w:rFonts w:ascii="Times" w:cs="Times"/>
          <w:lang w:val="en-GB"/>
        </w:rPr>
        <w:fldChar w:fldCharType="end"/>
      </w:r>
      <w:r w:rsidR="00CA3F4C" w:rsidRPr="00BA2815">
        <w:rPr>
          <w:rFonts w:ascii="Times" w:cs="Times"/>
          <w:lang w:val="en-GB"/>
        </w:rPr>
        <w:t>.</w:t>
      </w:r>
    </w:p>
    <w:p w14:paraId="74A10D5E" w14:textId="5FC7D409" w:rsidR="00CA3F4C" w:rsidRPr="00BA2815" w:rsidRDefault="00CA3F4C" w:rsidP="00CA3F4C">
      <w:pPr>
        <w:rPr>
          <w:rFonts w:ascii="Times" w:cs="Times"/>
          <w:lang w:val="en-GB"/>
        </w:rPr>
      </w:pPr>
      <w:r w:rsidRPr="00BA2815">
        <w:rPr>
          <w:rFonts w:ascii="Times" w:cs="Times"/>
          <w:lang w:val="en-GB"/>
        </w:rPr>
        <w:tab/>
      </w:r>
      <w:r w:rsidR="00807C19" w:rsidRPr="00BA2815">
        <w:rPr>
          <w:rFonts w:ascii="Times" w:cs="Times"/>
          <w:lang w:val="en-GB"/>
        </w:rPr>
        <w:t>Although NH</w:t>
      </w:r>
      <w:r w:rsidR="00807C19" w:rsidRPr="00BA2815">
        <w:rPr>
          <w:rFonts w:ascii="Times" w:cs="Times"/>
          <w:vertAlign w:val="subscript"/>
          <w:lang w:val="en-GB"/>
        </w:rPr>
        <w:t>3</w:t>
      </w:r>
      <w:r w:rsidR="00807C19" w:rsidRPr="00BA2815">
        <w:rPr>
          <w:rFonts w:ascii="Times" w:cs="Times"/>
          <w:lang w:val="en-GB"/>
        </w:rPr>
        <w:t xml:space="preserve"> usage offers </w:t>
      </w:r>
      <w:r w:rsidR="00375D70" w:rsidRPr="00BA2815">
        <w:rPr>
          <w:rFonts w:ascii="Times" w:cs="Times"/>
          <w:lang w:val="en-GB"/>
        </w:rPr>
        <w:t>several</w:t>
      </w:r>
      <w:r w:rsidR="00807C19" w:rsidRPr="00BA2815">
        <w:rPr>
          <w:rFonts w:ascii="Times" w:cs="Times"/>
          <w:lang w:val="en-GB"/>
        </w:rPr>
        <w:t xml:space="preserve"> advantages, NH</w:t>
      </w:r>
      <w:r w:rsidR="00807C19" w:rsidRPr="00BA2815">
        <w:rPr>
          <w:rFonts w:ascii="Times" w:cs="Times"/>
          <w:vertAlign w:val="subscript"/>
          <w:lang w:val="en-GB"/>
        </w:rPr>
        <w:t>3</w:t>
      </w:r>
      <w:r w:rsidR="00807C19" w:rsidRPr="00BA2815">
        <w:rPr>
          <w:rFonts w:ascii="Times" w:cs="Times"/>
          <w:lang w:val="en-GB"/>
        </w:rPr>
        <w:t xml:space="preserve"> exhibits slow burning velocities (S</w:t>
      </w:r>
      <w:r w:rsidR="00807C19" w:rsidRPr="00BA2815">
        <w:rPr>
          <w:rFonts w:ascii="Times" w:cs="Times"/>
          <w:vertAlign w:val="subscript"/>
          <w:lang w:val="en-GB"/>
        </w:rPr>
        <w:t>L</w:t>
      </w:r>
      <w:r w:rsidR="00807C19" w:rsidRPr="00BA2815">
        <w:rPr>
          <w:rFonts w:ascii="Times" w:cs="Times"/>
          <w:lang w:val="en-GB"/>
        </w:rPr>
        <w:t>) often associated to low burning efficiency in engines. Furthermore, although a carbon free fuel, NH</w:t>
      </w:r>
      <w:r w:rsidR="00807C19" w:rsidRPr="00BA2815">
        <w:rPr>
          <w:rFonts w:ascii="Times" w:cs="Times"/>
          <w:vertAlign w:val="subscript"/>
          <w:lang w:val="en-GB"/>
        </w:rPr>
        <w:t>3</w:t>
      </w:r>
      <w:r w:rsidR="00807C19" w:rsidRPr="00BA2815">
        <w:rPr>
          <w:rFonts w:ascii="Times" w:cs="Times"/>
          <w:lang w:val="en-GB"/>
        </w:rPr>
        <w:t xml:space="preserve"> combustion high fuel nitrogen oxides (NO</w:t>
      </w:r>
      <w:r w:rsidR="00807C19" w:rsidRPr="00BA2815">
        <w:rPr>
          <w:rFonts w:ascii="Times" w:cs="Times"/>
          <w:vertAlign w:val="subscript"/>
          <w:lang w:val="en-GB"/>
        </w:rPr>
        <w:t>x</w:t>
      </w:r>
      <w:r w:rsidR="00807C19" w:rsidRPr="00BA2815">
        <w:rPr>
          <w:rFonts w:ascii="Times" w:cs="Times"/>
          <w:lang w:val="en-GB"/>
        </w:rPr>
        <w:t xml:space="preserve">) emissions result in detrimental environmental </w:t>
      </w:r>
      <w:r w:rsidR="00375D70" w:rsidRPr="00BA2815">
        <w:rPr>
          <w:rFonts w:ascii="Times" w:cs="Times"/>
          <w:lang w:val="en-GB"/>
        </w:rPr>
        <w:t xml:space="preserve">issues </w:t>
      </w:r>
      <w:r w:rsidR="00375D70" w:rsidRPr="00BA2815">
        <w:rPr>
          <w:rFonts w:ascii="Times" w:cs="Times"/>
          <w:lang w:val="en-GB"/>
        </w:rPr>
        <w:fldChar w:fldCharType="begin" w:fldLock="1"/>
      </w:r>
      <w:r w:rsidR="00FF060E">
        <w:rPr>
          <w:rFonts w:ascii="Times" w:cs="Times"/>
          <w:lang w:val="en-GB"/>
        </w:rPr>
        <w:instrText>ADDIN CSL_CITATION {"citationItems":[{"id":"ITEM-1","itemData":{"DOI":"10.1016/j.proci.2018.09.029","ISSN":"15407489","abstract":"This paper focuses on the potential use of ammonia as a carbon-free fuel, and covers recent advances in the development of ammonia combustion technology and its underlying chemistry. Fulfilling the COP21 Paris Agreement requires the de-carbonization of energy generation, through utilization of carbon-neutral and overall carbon-free fuels produced from renewable sources. Hydrogen is one of such fuels, which is a potential energy carrier for reducing greenhouse-gas emissions. However, its shipment for long distances and storage for long times present challenges. Ammonia on the other hand, comprises 17.8% of hydrogen by mass and can be produced from renewable hydrogen and nitrogen separated from air. Furthermore, thermal properties of ammonia are similar to those of propane in terms of boiling temperature and condensation pressure, making it attractive as a hydrogen and energy carrier. Ammonia has been produced and utilized for the past 100 years as a fertilizer, chemical raw material, and refrigerant. Ammonia can be used as a fuel but there are several challenges in ammonia combustion, such as low flammability, high NOx emission, and low radiation intensity. Overcoming these challenges requires further research into ammonia flame dynamics and chemistry. This paper discusses recent successful applications of ammonia fuel, in gas turbines, co-fired with pulverize coal, and in industrial furnaces. These applications have been implemented under the Japanese 'Cross-ministerial Strategic Innovation Promotion Program (SIP): Energy Carriers'. In addition, fundamental aspects of ammonia combustion are discussed including characteristics of laminar premixed flames, counterflow twin-flames, and turbulent premixed flames stabilized by a nozzle burner at high pressure. Furthermore, this paper discusses details of the chemistry of ammonia combustion related to NOx production, processes for reducing NOx, and validation of several ammonia oxidation kinetics models. Finally, LES results for a gas-turbine-like swirl-burner are presented, for the purpose of developing low-NOx single-fuelled ammonia gas turbine combustors.","author":[{"dropping-particle":"","family":"Kobayashi","given":"Hideaki","non-dropping-particle":"","parse-names":false,"suffix":""},{"dropping-particle":"","family":"Hayakawa","given":"Akihiro","non-dropping-particle":"","parse-names":false,"suffix":""},{"dropping-particle":"","family":"Somarathne","given":"K.D. Kunkuma A.","non-dropping-particle":"","parse-names":false,"suffix":""},{"dropping-particle":"","family":"Okafor","given":"Ekenechukwu C.","non-dropping-particle":"","parse-names":false,"suffix":""}],"container-title":"Proceedings of the Combustion Institute","id":"ITEM-1","issue":"1","issued":{"date-parts":[["2019"]]},"page":"109-133","title":"Science and technology of ammonia combustion","type":"article-journal","volume":"37"},"uris":["http://www.mendeley.com/documents/?uuid=ebd1e6c4-0d66-4a7f-8364-f6ed2ba8816e"]}],"mendeley":{"formattedCitation":"(Kobayashi &lt;i&gt;et al.&lt;/i&gt; (2019))","plainTextFormattedCitation":"(Kobayashi et al. (2019))","previouslyFormattedCitation":"(Kobayashi &lt;i&gt;et al.&lt;/i&gt; (2019))"},"properties":{"noteIndex":0},"schema":"https://github.com/citation-style-language/schema/raw/master/csl-citation.json"}</w:instrText>
      </w:r>
      <w:r w:rsidR="00375D70" w:rsidRPr="00BA2815">
        <w:rPr>
          <w:rFonts w:ascii="Times" w:cs="Times"/>
          <w:lang w:val="en-GB"/>
        </w:rPr>
        <w:fldChar w:fldCharType="separate"/>
      </w:r>
      <w:r w:rsidR="001463A6" w:rsidRPr="001463A6">
        <w:rPr>
          <w:rFonts w:ascii="Times" w:cs="Times"/>
          <w:noProof/>
          <w:lang w:val="en-GB"/>
        </w:rPr>
        <w:t xml:space="preserve">(Kobayashi </w:t>
      </w:r>
      <w:r w:rsidR="001463A6" w:rsidRPr="001463A6">
        <w:rPr>
          <w:rFonts w:ascii="Times" w:cs="Times"/>
          <w:i/>
          <w:noProof/>
          <w:lang w:val="en-GB"/>
        </w:rPr>
        <w:t>et al.</w:t>
      </w:r>
      <w:r w:rsidR="001463A6" w:rsidRPr="001463A6">
        <w:rPr>
          <w:rFonts w:ascii="Times" w:cs="Times"/>
          <w:noProof/>
          <w:lang w:val="en-GB"/>
        </w:rPr>
        <w:t xml:space="preserve"> (2019))</w:t>
      </w:r>
      <w:r w:rsidR="00375D70" w:rsidRPr="00BA2815">
        <w:rPr>
          <w:rFonts w:ascii="Times" w:cs="Times"/>
          <w:lang w:val="en-GB"/>
        </w:rPr>
        <w:fldChar w:fldCharType="end"/>
      </w:r>
      <w:r w:rsidR="00375D70" w:rsidRPr="00BA2815">
        <w:rPr>
          <w:rFonts w:ascii="Times" w:cs="Times"/>
          <w:lang w:val="en-GB"/>
        </w:rPr>
        <w:t>.</w:t>
      </w:r>
      <w:r w:rsidR="00807C19" w:rsidRPr="00BA2815">
        <w:rPr>
          <w:rFonts w:ascii="Times" w:cs="Times"/>
          <w:lang w:val="en-GB"/>
        </w:rPr>
        <w:t xml:space="preserve"> </w:t>
      </w:r>
      <w:r w:rsidR="00375D70" w:rsidRPr="00BA2815">
        <w:rPr>
          <w:rFonts w:ascii="Times" w:cs="Times"/>
          <w:lang w:val="en-GB"/>
        </w:rPr>
        <w:t>To</w:t>
      </w:r>
      <w:r w:rsidR="00807C19" w:rsidRPr="00BA2815">
        <w:rPr>
          <w:rFonts w:ascii="Times" w:cs="Times"/>
          <w:lang w:val="en-GB"/>
        </w:rPr>
        <w:t xml:space="preserve"> resolve such problematics, NH</w:t>
      </w:r>
      <w:r w:rsidR="00807C19" w:rsidRPr="00BA2815">
        <w:rPr>
          <w:rFonts w:ascii="Times" w:cs="Times"/>
          <w:vertAlign w:val="subscript"/>
          <w:lang w:val="en-GB"/>
        </w:rPr>
        <w:t>3</w:t>
      </w:r>
      <w:r w:rsidR="00807C19" w:rsidRPr="00BA2815">
        <w:rPr>
          <w:rFonts w:ascii="Times" w:cs="Times"/>
          <w:lang w:val="en-GB"/>
        </w:rPr>
        <w:t xml:space="preserve"> blending with H</w:t>
      </w:r>
      <w:r w:rsidR="00807C19" w:rsidRPr="00BA2815">
        <w:rPr>
          <w:rFonts w:ascii="Times" w:cs="Times"/>
          <w:vertAlign w:val="subscript"/>
          <w:lang w:val="en-GB"/>
        </w:rPr>
        <w:t>2</w:t>
      </w:r>
      <w:r w:rsidR="00807C19" w:rsidRPr="00BA2815">
        <w:rPr>
          <w:rFonts w:ascii="Times" w:cs="Times"/>
          <w:lang w:val="en-GB"/>
        </w:rPr>
        <w:t xml:space="preserve"> or/and CH</w:t>
      </w:r>
      <w:r w:rsidR="00807C19" w:rsidRPr="00BA2815">
        <w:rPr>
          <w:rFonts w:ascii="Times" w:cs="Times"/>
          <w:vertAlign w:val="subscript"/>
          <w:lang w:val="en-GB"/>
        </w:rPr>
        <w:t>4</w:t>
      </w:r>
      <w:r w:rsidR="00807C19" w:rsidRPr="00BA2815">
        <w:rPr>
          <w:rFonts w:ascii="Times" w:cs="Times"/>
          <w:lang w:val="en-GB"/>
        </w:rPr>
        <w:t xml:space="preserve"> has been proposed, </w:t>
      </w:r>
      <w:r w:rsidR="00375D70" w:rsidRPr="00BA2815">
        <w:rPr>
          <w:rFonts w:ascii="Times" w:cs="Times"/>
          <w:lang w:val="en-GB"/>
        </w:rPr>
        <w:t>to</w:t>
      </w:r>
      <w:r w:rsidR="00807C19" w:rsidRPr="00BA2815">
        <w:rPr>
          <w:rFonts w:ascii="Times" w:cs="Times"/>
          <w:lang w:val="en-GB"/>
        </w:rPr>
        <w:t xml:space="preserve"> improve combustion efficiency and </w:t>
      </w:r>
      <w:r w:rsidR="007B762C" w:rsidRPr="00BA2815">
        <w:rPr>
          <w:rFonts w:ascii="Times" w:cs="Times"/>
          <w:lang w:val="en-GB"/>
        </w:rPr>
        <w:t>diminish</w:t>
      </w:r>
      <w:r w:rsidR="00807C19" w:rsidRPr="00BA2815">
        <w:rPr>
          <w:rFonts w:ascii="Times" w:cs="Times"/>
          <w:lang w:val="en-GB"/>
        </w:rPr>
        <w:t xml:space="preserve"> environmental impact, which is the purpose of this </w:t>
      </w:r>
      <w:r w:rsidR="007B762C" w:rsidRPr="00BA2815">
        <w:rPr>
          <w:rFonts w:ascii="Times" w:cs="Times"/>
          <w:lang w:val="en-GB"/>
        </w:rPr>
        <w:t>work.</w:t>
      </w:r>
    </w:p>
    <w:p w14:paraId="66FB7E31" w14:textId="3E5ECEEA" w:rsidR="007B762C" w:rsidRPr="00BA2815" w:rsidRDefault="007B762C" w:rsidP="007B762C">
      <w:pPr>
        <w:ind w:firstLine="720"/>
        <w:rPr>
          <w:rFonts w:ascii="Times" w:cs="Times"/>
          <w:lang w:val="en-GB"/>
        </w:rPr>
      </w:pPr>
      <w:r w:rsidRPr="00BA2815">
        <w:rPr>
          <w:rFonts w:ascii="Times" w:cs="Times"/>
          <w:lang w:val="en-GB"/>
        </w:rPr>
        <w:t>Studies of NH</w:t>
      </w:r>
      <w:r w:rsidRPr="00BA2815">
        <w:rPr>
          <w:rFonts w:ascii="Times" w:cs="Times"/>
          <w:vertAlign w:val="subscript"/>
          <w:lang w:val="en-GB"/>
        </w:rPr>
        <w:t>3</w:t>
      </w:r>
      <w:r w:rsidRPr="00BA2815">
        <w:rPr>
          <w:rFonts w:ascii="Times" w:cs="Times"/>
          <w:lang w:val="en-GB"/>
        </w:rPr>
        <w:t xml:space="preserve"> flame enhancement by fuel addition has gained considerable attention over the last decade, although studies remain limited</w:t>
      </w:r>
      <w:r w:rsidR="00375D70" w:rsidRPr="00BA2815">
        <w:rPr>
          <w:rFonts w:ascii="Times" w:cs="Times"/>
          <w:lang w:val="en-GB"/>
        </w:rPr>
        <w:t xml:space="preserve">, with comprehensive reviews of ammonia related work undertaken </w:t>
      </w:r>
      <w:r w:rsidR="00375D70" w:rsidRPr="00BA2815">
        <w:rPr>
          <w:rFonts w:ascii="Times" w:cs="Times"/>
          <w:lang w:val="en-GB"/>
        </w:rPr>
        <w:fldChar w:fldCharType="begin" w:fldLock="1"/>
      </w:r>
      <w:r w:rsidR="00FF060E">
        <w:rPr>
          <w:rFonts w:ascii="Times" w:cs="Times"/>
          <w:lang w:val="en-GB"/>
        </w:rPr>
        <w:instrText>ADDIN CSL_CITATION {"citationItems":[{"id":"ITEM-1","itemData":{"DOI":"10.1016/j.enconman.2021.114460","ISSN":"01968904","abstract":"The worldwide decarbonisation movement has turned ammonia into one of the attractive alternative fuel for power generation. This paper reviews the progress of ammonia combustion technologies in spark ignition engine, compression ignition engine, and gas turbine. Relevant publications from prominent academic journals were acquired from credible scholarly databases and analysed. Ammonia dissociation and separate hydrogen supply were typically employed to deliver hydrogen to enhance ammonia reaction in the spark ignition engine. To achieve satisfactory engine performances with thermal efficiency of around 30%, a hydrogen mass fraction of roughly 10% is required for the ammonia/hydrogen engine. Engine parameters optimisation may be needed to increase hydrogen mass fraction further. Aqueous ammonia elevates heat release rate of full load compression ignition engine by almost 10%. However, prolonged ignition delay could potentially lead to higher engine noise levels. Multiple fuel injection optimisation is seemingly a more promising solution for improving ammonia compression ignition engine performances. In recent years, partial premixed combustion has gained considerable interest in hydrogen/ammonia gas turbine combustion research. This is mainly due to its ability to operate at equivalence ratio as low as 0.4, and in the slight fuel-rich regime. For operation at equivalence ratio 1.05, the nitric oxide concentration was decreased by a factor of approximately 5.9 when compared with that of stoichiometric condition. In all, ammonia offers a practical opportunity for sustainable power generation via internal combustion engines and gas turbine. Ground-breaking combustion technologies are crucial to boost the adoption of ammonia in these engines.","author":[{"dropping-particle":"","family":"Chiong","given":"Meng Choung","non-dropping-particle":"","parse-names":false,"suffix":""},{"dropping-particle":"","family":"Chong","given":"Cheng Tung","non-dropping-particle":"","parse-names":false,"suffix":""},{"dropping-particle":"","family":"Ng","given":"Jo Han","non-dropping-particle":"","parse-names":false,"suffix":""},{"dropping-particle":"","family":"Mashruk","given":"Syed","non-dropping-particle":"","parse-names":false,"suffix":""},{"dropping-particle":"","family":"Chong","given":"William Woei Fong","non-dropping-particle":"","parse-names":false,"suffix":""},{"dropping-particle":"","family":"Samiran","given":"Nor Afzanizam","non-dropping-particle":"","parse-names":false,"suffix":""},{"dropping-particle":"","family":"Mong","given":"Guo Ren","non-dropping-particle":"","parse-names":false,"suffix":""},{"dropping-particle":"","family":"Valera-Medina","given":"Agustin","non-dropping-particle":"","parse-names":false,"suffix":""}],"container-title":"Energy Conversion and Management","id":"ITEM-1","issue":"June","issued":{"date-parts":[["2021"]]},"page":"114460","publisher":"Elsevier Ltd","title":"Advancements of combustion technologies in the ammonia-fuelled engines","type":"article-journal","volume":"244"},"uris":["http://www.mendeley.com/documents/?uuid=1cd97d89-a754-458a-83d4-6089eba00ce0"]},{"id":"ITEM-2","itemData":{"DOI":"10.1016/j.rser.2021.111254","ISSN":"18790690","abstract":"Combustion of fuels to generate energy is integral to various human activities, both domestic and industrial. However, the predominance of hydrocarbon fuel usage produces emissions containing pollutants that cause multiple environmental complications and risks to human health. Therefore, replacement of conventional fuels to achieve zero carbon emission is of utmost importance. In terms of carbon-free fuel, ammonia offers several advantages over hydrogen. However, its low burning velocity and high fuel NOx emissions inhibit large-scale usage. Hence, hydrogen and methane have been studied in this review as possible secondary fuels to aid ammonia combustion and address the aforementioned issues. This review starts from the suitability of ammonia fuel as energy vector in terms of physicochemical and combustion characteristics, moving through the kinetics and mechanisms of ammonia-based and ammonia-fuel combustion. The impacts and limitations of each system are also addressed, thus providing a comparison on each system. Particularly, this review assesses and discusses the advantages and mechanisms involved with secondary fuel addition to the ammonia combustion, presenting the role of key reaction differences and the change in key reaction mechanism under different conditions at the level of reaction mechanisms. Finally, this review covers future perspectives and challenges on the usage and development of ammonia-based fuels, emphasizing the maturity of ammonia-based and ammonia-fuel combustion kinetics. Herein, this work summarizes the principles of the combustion reactions of ammonia-based and ammonia-fuel systematically and serves as a theoretical reference of ammonia-fuel combustion kinetics for transitioning into future practical applications where ammonia is an important energy vector.","author":[{"dropping-particle":"","family":"Chai","given":"Wai Siong","non-dropping-particle":"","parse-names":false,"suffix":""},{"dropping-particle":"","family":"Bao","given":"Yulei","non-dropping-particle":"","parse-names":false,"suffix":""},{"dropping-particle":"","family":"Jin","given":"Pengfei","non-dropping-particle":"","parse-names":false,"suffix":""},{"dropping-particle":"","family":"Tang","given":"Guang","non-dropping-particle":"","parse-names":false,"suffix":""},{"dropping-particle":"","family":"Zhou","given":"Lei","non-dropping-particle":"","parse-names":false,"suffix":""}],"container-title":"Renewable and Sustainable Energy Reviews","id":"ITEM-2","issue":"May","issued":{"date-parts":[["2021"]]},"page":"111254","publisher":"Elsevier Ltd","title":"A review on ammonia, ammonia-hydrogen and ammonia-methane fuels","type":"article-journal","volume":"147"},"uris":["http://www.mendeley.com/documents/?uuid=ce053db9-f5d7-467e-9045-1f76ae4659fa"]},{"id":"ITEM-3","itemData":{"DOI":"10.1016/j.proci.2018.09.029","ISSN":"15407489","abstract":"This paper focuses on the potential use of ammonia as a carbon-free fuel, and covers recent advances in the development of ammonia combustion technology and its underlying chemistry. Fulfilling the COP21 Paris Agreement requires the de-carbonization of energy generation, through utilization of carbon-neutral and overall carbon-free fuels produced from renewable sources. Hydrogen is one of such fuels, which is a potential energy carrier for reducing greenhouse-gas emissions. However, its shipment for long distances and storage for long times present challenges. Ammonia on the other hand, comprises 17.8% of hydrogen by mass and can be produced from renewable hydrogen and nitrogen separated from air. Furthermore, thermal properties of ammonia are similar to those of propane in terms of boiling temperature and condensation pressure, making it attractive as a hydrogen and energy carrier. Ammonia has been produced and utilized for the past 100 years as a fertilizer, chemical raw material, and refrigerant. Ammonia can be used as a fuel but there are several challenges in ammonia combustion, such as low flammability, high NOx emission, and low radiation intensity. Overcoming these challenges requires further research into ammonia flame dynamics and chemistry. This paper discusses recent successful applications of ammonia fuel, in gas turbines, co-fired with pulverize coal, and in industrial furnaces. These applications have been implemented under the Japanese 'Cross-ministerial Strategic Innovation Promotion Program (SIP): Energy Carriers'. In addition, fundamental aspects of ammonia combustion are discussed including characteristics of laminar premixed flames, counterflow twin-flames, and turbulent premixed flames stabilized by a nozzle burner at high pressure. Furthermore, this paper discusses details of the chemistry of ammonia combustion related to NOx production, processes for reducing NOx, and validation of several ammonia oxidation kinetics models. Finally, LES results for a gas-turbine-like swirl-burner are presented, for the purpose of developing low-NOx single-fuelled ammonia gas turbine combustors.","author":[{"dropping-particle":"","family":"Kobayashi","given":"Hideaki","non-dropping-particle":"","parse-names":false,"suffix":""},{"dropping-particle":"","family":"Hayakawa","given":"Akihiro","non-dropping-particle":"","parse-names":false,"suffix":""},{"dropping-particle":"","family":"Somarathne","given":"K.D. Kunkuma A.","non-dropping-particle":"","parse-names":false,"suffix":""},{"dropping-particle":"","family":"Okafor","given":"Ekenechukwu C.","non-dropping-particle":"","parse-names":false,"suffix":""}],"container-title":"Proceedings of the Combustion Institute","id":"ITEM-3","issue":"1","issued":{"date-parts":[["2019"]]},"page":"109-133","title":"Science and technology of ammonia combustion","type":"article-journal","volume":"37"},"uris":["http://www.mendeley.com/documents/?uuid=ebd1e6c4-0d66-4a7f-8364-f6ed2ba8816e"]}],"mendeley":{"formattedCitation":"(Kobayashi &lt;i&gt;et al.&lt;/i&gt; (2019); Chai &lt;i&gt;et al.&lt;/i&gt; (2021); Chiong &lt;i&gt;et al.&lt;/i&gt; (2021))","plainTextFormattedCitation":"(Kobayashi et al. (2019); Chai et al. (2021); Chiong et al. (2021))","previouslyFormattedCitation":"(Kobayashi &lt;i&gt;et al.&lt;/i&gt; (2019); Chai &lt;i&gt;et al.&lt;/i&gt; (2021); Chiong &lt;i&gt;et al.&lt;/i&gt; (2021))"},"properties":{"noteIndex":0},"schema":"https://github.com/citation-style-language/schema/raw/master/csl-citation.json"}</w:instrText>
      </w:r>
      <w:r w:rsidR="00375D70" w:rsidRPr="00BA2815">
        <w:rPr>
          <w:rFonts w:ascii="Times" w:cs="Times"/>
          <w:lang w:val="en-GB"/>
        </w:rPr>
        <w:fldChar w:fldCharType="separate"/>
      </w:r>
      <w:r w:rsidR="001463A6" w:rsidRPr="001463A6">
        <w:rPr>
          <w:rFonts w:ascii="Times" w:cs="Times"/>
          <w:noProof/>
          <w:lang w:val="en-GB"/>
        </w:rPr>
        <w:t xml:space="preserve">(Kobayashi </w:t>
      </w:r>
      <w:r w:rsidR="001463A6" w:rsidRPr="001463A6">
        <w:rPr>
          <w:rFonts w:ascii="Times" w:cs="Times"/>
          <w:i/>
          <w:noProof/>
          <w:lang w:val="en-GB"/>
        </w:rPr>
        <w:t>et al.</w:t>
      </w:r>
      <w:r w:rsidR="001463A6" w:rsidRPr="001463A6">
        <w:rPr>
          <w:rFonts w:ascii="Times" w:cs="Times"/>
          <w:noProof/>
          <w:lang w:val="en-GB"/>
        </w:rPr>
        <w:t xml:space="preserve"> (2019); Chai </w:t>
      </w:r>
      <w:r w:rsidR="001463A6" w:rsidRPr="001463A6">
        <w:rPr>
          <w:rFonts w:ascii="Times" w:cs="Times"/>
          <w:i/>
          <w:noProof/>
          <w:lang w:val="en-GB"/>
        </w:rPr>
        <w:t>et al.</w:t>
      </w:r>
      <w:r w:rsidR="001463A6" w:rsidRPr="001463A6">
        <w:rPr>
          <w:rFonts w:ascii="Times" w:cs="Times"/>
          <w:noProof/>
          <w:lang w:val="en-GB"/>
        </w:rPr>
        <w:t xml:space="preserve"> (2021); Chiong </w:t>
      </w:r>
      <w:r w:rsidR="001463A6" w:rsidRPr="001463A6">
        <w:rPr>
          <w:rFonts w:ascii="Times" w:cs="Times"/>
          <w:i/>
          <w:noProof/>
          <w:lang w:val="en-GB"/>
        </w:rPr>
        <w:t>et al.</w:t>
      </w:r>
      <w:r w:rsidR="001463A6" w:rsidRPr="001463A6">
        <w:rPr>
          <w:rFonts w:ascii="Times" w:cs="Times"/>
          <w:noProof/>
          <w:lang w:val="en-GB"/>
        </w:rPr>
        <w:t xml:space="preserve"> (2021))</w:t>
      </w:r>
      <w:r w:rsidR="00375D70" w:rsidRPr="00BA2815">
        <w:rPr>
          <w:rFonts w:ascii="Times" w:cs="Times"/>
          <w:lang w:val="en-GB"/>
        </w:rPr>
        <w:fldChar w:fldCharType="end"/>
      </w:r>
      <w:r w:rsidR="00375D70" w:rsidRPr="00BA2815">
        <w:rPr>
          <w:rFonts w:ascii="Times" w:cs="Times"/>
          <w:lang w:val="en-GB"/>
        </w:rPr>
        <w:t xml:space="preserve">. </w:t>
      </w:r>
      <w:r w:rsidR="00FC39B3" w:rsidRPr="00BA2815">
        <w:rPr>
          <w:rFonts w:ascii="Times" w:cs="Times"/>
          <w:lang w:val="en-GB"/>
        </w:rPr>
        <w:t xml:space="preserve">However, further work is required to fully characterise the use of these blends. Hence, the present </w:t>
      </w:r>
      <w:r w:rsidR="00FC39B3" w:rsidRPr="00BA2815">
        <w:rPr>
          <w:rFonts w:ascii="Times" w:cs="Times"/>
          <w:lang w:val="en-GB"/>
        </w:rPr>
        <w:t>work attempts to fill some outstanding gaps in the matter. T</w:t>
      </w:r>
      <w:r w:rsidRPr="00BA2815">
        <w:rPr>
          <w:rFonts w:ascii="Times" w:cs="Times"/>
          <w:lang w:val="en-GB"/>
        </w:rPr>
        <w:t xml:space="preserve">he </w:t>
      </w:r>
      <w:r w:rsidR="00E72F69" w:rsidRPr="00BA2815">
        <w:rPr>
          <w:rFonts w:ascii="Times" w:cs="Times"/>
          <w:lang w:val="en-GB"/>
        </w:rPr>
        <w:t>work</w:t>
      </w:r>
      <w:r w:rsidRPr="00BA2815">
        <w:rPr>
          <w:rFonts w:ascii="Times" w:cs="Times"/>
          <w:lang w:val="en-GB"/>
        </w:rPr>
        <w:t xml:space="preserve"> presented herein is structured in three parts. First, the influence of the addition of H</w:t>
      </w:r>
      <w:r w:rsidRPr="00BA2815">
        <w:rPr>
          <w:rFonts w:ascii="Times" w:cs="Times"/>
          <w:vertAlign w:val="subscript"/>
          <w:lang w:val="en-GB"/>
        </w:rPr>
        <w:t>2</w:t>
      </w:r>
      <w:r w:rsidRPr="00BA2815">
        <w:rPr>
          <w:rFonts w:ascii="Times" w:cs="Times"/>
          <w:lang w:val="en-GB"/>
        </w:rPr>
        <w:t xml:space="preserve"> and CH</w:t>
      </w:r>
      <w:r w:rsidRPr="00BA2815">
        <w:rPr>
          <w:rFonts w:ascii="Times" w:cs="Times"/>
          <w:vertAlign w:val="subscript"/>
          <w:lang w:val="en-GB"/>
        </w:rPr>
        <w:t>4</w:t>
      </w:r>
      <w:r w:rsidRPr="00BA2815">
        <w:rPr>
          <w:rFonts w:ascii="Times" w:cs="Times"/>
          <w:lang w:val="en-GB"/>
        </w:rPr>
        <w:t xml:space="preserve"> on NH</w:t>
      </w:r>
      <w:r w:rsidRPr="00BA2815">
        <w:rPr>
          <w:rFonts w:ascii="Times" w:cs="Times"/>
          <w:vertAlign w:val="subscript"/>
          <w:lang w:val="en-GB"/>
        </w:rPr>
        <w:t>3</w:t>
      </w:r>
      <w:r w:rsidRPr="00BA2815">
        <w:rPr>
          <w:rFonts w:ascii="Times" w:cs="Times"/>
          <w:lang w:val="en-GB"/>
        </w:rPr>
        <w:t xml:space="preserve"> flame reactivity is experimentally evaluated using spherically expanding flames, </w:t>
      </w:r>
      <w:r w:rsidR="00375D70" w:rsidRPr="00BA2815">
        <w:rPr>
          <w:rFonts w:ascii="Times" w:cs="Times"/>
          <w:lang w:val="en-GB"/>
        </w:rPr>
        <w:t>to</w:t>
      </w:r>
      <w:r w:rsidRPr="00BA2815">
        <w:rPr>
          <w:rFonts w:ascii="Times" w:cs="Times"/>
          <w:lang w:val="en-GB"/>
        </w:rPr>
        <w:t xml:space="preserve"> measure laminar burning velocities. </w:t>
      </w:r>
      <w:r w:rsidR="00AB1385" w:rsidRPr="00BA2815">
        <w:rPr>
          <w:rFonts w:ascii="Times" w:cs="Times"/>
          <w:lang w:val="en-GB"/>
        </w:rPr>
        <w:t>The resulting work can be used for numerical modelling assessments. Therefore, t</w:t>
      </w:r>
      <w:r w:rsidRPr="00BA2815">
        <w:rPr>
          <w:rFonts w:ascii="Times" w:cs="Times"/>
          <w:lang w:val="en-GB"/>
        </w:rPr>
        <w:t xml:space="preserve">he second part presents results of </w:t>
      </w:r>
      <w:r w:rsidR="00D651F0" w:rsidRPr="00BA2815">
        <w:rPr>
          <w:rFonts w:ascii="Times" w:cs="Times"/>
          <w:lang w:val="en-GB"/>
        </w:rPr>
        <w:t>a spherically expanding turbulent 3-D H</w:t>
      </w:r>
      <w:r w:rsidR="00D651F0" w:rsidRPr="00BA2815">
        <w:rPr>
          <w:rFonts w:ascii="Times" w:cs="Times"/>
          <w:vertAlign w:val="subscript"/>
          <w:lang w:val="en-GB"/>
        </w:rPr>
        <w:t>2</w:t>
      </w:r>
      <w:r w:rsidR="00D651F0" w:rsidRPr="00BA2815">
        <w:rPr>
          <w:rFonts w:ascii="Times" w:cs="Times"/>
          <w:lang w:val="en-GB"/>
        </w:rPr>
        <w:t>/NH</w:t>
      </w:r>
      <w:r w:rsidR="00D651F0" w:rsidRPr="00BA2815">
        <w:rPr>
          <w:rFonts w:ascii="Times" w:cs="Times"/>
          <w:vertAlign w:val="subscript"/>
          <w:lang w:val="en-GB"/>
        </w:rPr>
        <w:t>3</w:t>
      </w:r>
      <w:r w:rsidR="00D651F0" w:rsidRPr="00BA2815">
        <w:rPr>
          <w:rFonts w:ascii="Times" w:cs="Times"/>
          <w:lang w:val="en-GB"/>
        </w:rPr>
        <w:t xml:space="preserve"> flame kernel using DNS, at various equivalence ratios (Φ). Finally,</w:t>
      </w:r>
      <w:r w:rsidR="00AB1385" w:rsidRPr="00BA2815">
        <w:rPr>
          <w:rFonts w:ascii="Times" w:cs="Times"/>
          <w:lang w:val="en-GB"/>
        </w:rPr>
        <w:t xml:space="preserve"> all contributions should enable practical application for design of new burner units that employ these blends. Thus,</w:t>
      </w:r>
      <w:r w:rsidR="00D651F0" w:rsidRPr="00BA2815">
        <w:rPr>
          <w:rFonts w:ascii="Times" w:cs="Times"/>
          <w:lang w:val="en-GB"/>
        </w:rPr>
        <w:t xml:space="preserve"> an industrial scale tangential swirl burner (8</w:t>
      </w:r>
      <w:r w:rsidR="006E659B" w:rsidRPr="00BA2815">
        <w:rPr>
          <w:rFonts w:ascii="Times" w:cs="Times"/>
          <w:lang w:val="en-GB"/>
        </w:rPr>
        <w:t xml:space="preserve"> </w:t>
      </w:r>
      <w:r w:rsidR="00D651F0" w:rsidRPr="00BA2815">
        <w:rPr>
          <w:rFonts w:ascii="Times" w:cs="Times"/>
          <w:lang w:val="en-GB"/>
        </w:rPr>
        <w:t>kW) was employed and chemiluminescence traces of various species of interest (OH*, CH*, NH*, NH2*) are presented</w:t>
      </w:r>
      <w:r w:rsidR="00AB1385" w:rsidRPr="00BA2815">
        <w:rPr>
          <w:rFonts w:ascii="Times" w:cs="Times"/>
          <w:lang w:val="en-GB"/>
        </w:rPr>
        <w:t xml:space="preserve"> in conjunction with</w:t>
      </w:r>
      <w:r w:rsidR="00D651F0" w:rsidRPr="00BA2815">
        <w:rPr>
          <w:rFonts w:ascii="Times" w:cs="Times"/>
          <w:lang w:val="en-GB"/>
        </w:rPr>
        <w:t xml:space="preserve"> exhaust emissions</w:t>
      </w:r>
      <w:r w:rsidR="00AB1385" w:rsidRPr="00BA2815">
        <w:rPr>
          <w:rFonts w:ascii="Times" w:cs="Times"/>
          <w:lang w:val="en-GB"/>
        </w:rPr>
        <w:t>, denoting the complexity of the use of ammonia-blends combustion</w:t>
      </w:r>
      <w:r w:rsidR="00D651F0" w:rsidRPr="00BA2815">
        <w:rPr>
          <w:rFonts w:ascii="Times" w:cs="Times"/>
          <w:lang w:val="en-GB"/>
        </w:rPr>
        <w:t xml:space="preserve">. </w:t>
      </w:r>
    </w:p>
    <w:p w14:paraId="3923322B" w14:textId="1A137034" w:rsidR="00D651F0" w:rsidRPr="00BA2815" w:rsidRDefault="00440FEB" w:rsidP="007B762C">
      <w:pPr>
        <w:ind w:firstLine="720"/>
        <w:rPr>
          <w:rFonts w:ascii="Times" w:cs="Times"/>
          <w:lang w:val="en-GB"/>
        </w:rPr>
      </w:pPr>
      <w:r w:rsidRPr="00BA2815">
        <w:rPr>
          <w:rFonts w:ascii="Times" w:cs="Times"/>
          <w:lang w:val="en-GB"/>
        </w:rPr>
        <w:t>Fundamental combustion properties of premixed NH</w:t>
      </w:r>
      <w:r w:rsidRPr="00BA2815">
        <w:rPr>
          <w:rFonts w:ascii="Times" w:cs="Times"/>
          <w:vertAlign w:val="subscript"/>
          <w:lang w:val="en-GB"/>
        </w:rPr>
        <w:t>3</w:t>
      </w:r>
      <w:r w:rsidRPr="00BA2815">
        <w:rPr>
          <w:rFonts w:ascii="Times" w:cs="Times"/>
          <w:lang w:val="en-GB"/>
        </w:rPr>
        <w:t xml:space="preserve">/air mixtures have been conducted by </w:t>
      </w:r>
      <w:r w:rsidR="007D1617" w:rsidRPr="00BA2815">
        <w:rPr>
          <w:rFonts w:ascii="Times" w:cs="Times"/>
          <w:lang w:val="en-GB"/>
        </w:rPr>
        <w:t xml:space="preserve"> </w:t>
      </w:r>
      <w:r w:rsidR="000D73BF" w:rsidRPr="00BA2815">
        <w:rPr>
          <w:rFonts w:ascii="Times" w:cs="Times"/>
          <w:lang w:val="en-GB"/>
        </w:rPr>
        <w:fldChar w:fldCharType="begin" w:fldLock="1"/>
      </w:r>
      <w:r w:rsidR="00FF060E">
        <w:rPr>
          <w:rFonts w:ascii="Times" w:cs="Times"/>
          <w:lang w:val="en-GB"/>
        </w:rPr>
        <w:instrText>ADDIN CSL_CITATION {"citationItems":[{"id":"ITEM-1","itemData":{"DOI":"10.1016/j.fuel.2015.06.070","ISBN":"00162361","author":[{"dropping-particle":"","family":"Hayakawa","given":"Akihiro","non-dropping-particle":"","parse-names":false,"suffix":""},{"dropping-particle":"","family":"Goto","given":"Takashi","non-dropping-particle":"","parse-names":false,"suffix":""},{"dropping-particle":"","family":"Mimoto","given":"Rentaro","non-dropping-particle":"","parse-names":false,"suffix":""},{"dropping-particle":"","family":"Arakawa","given":"Yoshiyuki","non-dropping-particle":"","parse-names":false,"suffix":""},{"dropping-particle":"","family":"Kudo","given":"Taku","non-dropping-particle":"","parse-names":false,"suffix":""},{"dropping-particle":"","family":"Kobayashi","given":"Hideaki","non-dropping-particle":"","parse-names":false,"suffix":""}],"container-title":"Fuel","id":"ITEM-1","issued":{"date-parts":[["2015"]]},"page":"98-106","title":"Laminar burning velocity and Markstein length of ammonia/air premixed flames at various pressures","type":"article-journal","volume":"159"},"uris":["http://www.mendeley.com/documents/?uuid=4f9c1981-a8cb-4c72-96cf-f577cb639349"]}],"mendeley":{"formattedCitation":"(Hayakawa &lt;i&gt;et al.&lt;/i&gt; (2015))","manualFormatting":"Hayakawa et al. (2015","plainTextFormattedCitation":"(Hayakawa et al. (2015))","previouslyFormattedCitation":"(Hayakawa &lt;i&gt;et al.&lt;/i&gt; (2015))"},"properties":{"noteIndex":0},"schema":"https://github.com/citation-style-language/schema/raw/master/csl-citation.json"}</w:instrText>
      </w:r>
      <w:r w:rsidR="000D73BF" w:rsidRPr="00BA2815">
        <w:rPr>
          <w:rFonts w:ascii="Times" w:cs="Times"/>
          <w:lang w:val="en-GB"/>
        </w:rPr>
        <w:fldChar w:fldCharType="separate"/>
      </w:r>
      <w:r w:rsidR="009269F7" w:rsidRPr="009269F7">
        <w:rPr>
          <w:rFonts w:ascii="Times" w:cs="Times"/>
          <w:noProof/>
          <w:lang w:val="en-GB"/>
        </w:rPr>
        <w:t xml:space="preserve">Hayakawa </w:t>
      </w:r>
      <w:r w:rsidR="009269F7" w:rsidRPr="009269F7">
        <w:rPr>
          <w:rFonts w:ascii="Times" w:cs="Times"/>
          <w:i/>
          <w:noProof/>
          <w:lang w:val="en-GB"/>
        </w:rPr>
        <w:t>et al.</w:t>
      </w:r>
      <w:r w:rsidR="009269F7" w:rsidRPr="009269F7">
        <w:rPr>
          <w:rFonts w:ascii="Times" w:cs="Times"/>
          <w:noProof/>
          <w:lang w:val="en-GB"/>
        </w:rPr>
        <w:t xml:space="preserve"> </w:t>
      </w:r>
      <w:r w:rsidR="008E0872">
        <w:rPr>
          <w:rFonts w:ascii="Times" w:cs="Times"/>
          <w:noProof/>
          <w:lang w:val="en-GB"/>
        </w:rPr>
        <w:t>(</w:t>
      </w:r>
      <w:r w:rsidR="009269F7" w:rsidRPr="009269F7">
        <w:rPr>
          <w:rFonts w:ascii="Times" w:cs="Times"/>
          <w:noProof/>
          <w:lang w:val="en-GB"/>
        </w:rPr>
        <w:t>2015</w:t>
      </w:r>
      <w:r w:rsidR="000D73BF" w:rsidRPr="00BA2815">
        <w:rPr>
          <w:rFonts w:ascii="Times" w:cs="Times"/>
          <w:lang w:val="en-GB"/>
        </w:rPr>
        <w:fldChar w:fldCharType="end"/>
      </w:r>
      <w:r w:rsidR="008E0872">
        <w:rPr>
          <w:rFonts w:ascii="Times" w:cs="Times"/>
          <w:lang w:val="en-GB"/>
        </w:rPr>
        <w:t>)</w:t>
      </w:r>
      <w:r w:rsidR="00830C58">
        <w:rPr>
          <w:rFonts w:ascii="Times" w:cs="Times"/>
          <w:lang w:val="en-GB"/>
        </w:rPr>
        <w:t>,</w:t>
      </w:r>
      <w:r w:rsidRPr="00BA2815">
        <w:rPr>
          <w:rFonts w:ascii="Times" w:cs="Times"/>
          <w:lang w:val="en-GB"/>
        </w:rPr>
        <w:t xml:space="preserve"> experimentally investigating the laminar burning velocity at both atmospheric and elevated pressures</w:t>
      </w:r>
      <w:r w:rsidR="000D73BF" w:rsidRPr="00BA2815">
        <w:rPr>
          <w:rFonts w:ascii="Times" w:cs="Times"/>
          <w:lang w:val="en-GB"/>
        </w:rPr>
        <w:t>, demonstrating that laminar burning velocity of NH</w:t>
      </w:r>
      <w:r w:rsidR="000D73BF" w:rsidRPr="00BA2815">
        <w:rPr>
          <w:rFonts w:ascii="Times" w:cs="Times"/>
          <w:vertAlign w:val="subscript"/>
          <w:lang w:val="en-GB"/>
        </w:rPr>
        <w:t>3</w:t>
      </w:r>
      <w:r w:rsidR="000D73BF" w:rsidRPr="00BA2815">
        <w:rPr>
          <w:rFonts w:ascii="Times" w:cs="Times"/>
          <w:lang w:val="en-GB"/>
        </w:rPr>
        <w:t xml:space="preserve"> decreases with increasing pressure.</w:t>
      </w:r>
      <w:r w:rsidR="00656F58" w:rsidRPr="00656F58">
        <w:rPr>
          <w:rFonts w:ascii="Times" w:cs="Times"/>
          <w:lang w:val="en-GB"/>
        </w:rPr>
        <w:t xml:space="preserve"> </w:t>
      </w:r>
      <w:r w:rsidR="00656F58" w:rsidRPr="00BA2815">
        <w:rPr>
          <w:rFonts w:ascii="Times" w:cs="Times"/>
          <w:lang w:val="en-GB"/>
        </w:rPr>
        <w:fldChar w:fldCharType="begin" w:fldLock="1"/>
      </w:r>
      <w:r w:rsidR="00FF060E">
        <w:rPr>
          <w:rFonts w:ascii="Times" w:cs="Times"/>
          <w:lang w:val="en-GB"/>
        </w:rPr>
        <w:instrText>ADDIN CSL_CITATION {"citationItems":[{"id":"ITEM-1","itemData":{"DOI":"10.1016/j.ijhydene.2015.04.024","ISBN":"03603199","author":[{"dropping-particle":"","family":"Ichikawa","given":"Akinori","non-dropping-particle":"","parse-names":false,"suffix":""},{"dropping-particle":"","family":"Hayakawa","given":"Akihiro","non-dropping-particle":"","parse-names":false,"suffix":""},{"dropping-particle":"","family":"Kitagawa","given":"Yuichi","non-dropping-particle":"","parse-names":false,"suffix":""},{"dropping-particle":"","family":"Kunkuma Amila Somarathne","given":"K D","non-dropping-particle":"","parse-names":false,"suffix":""},{"dropping-particle":"","family":"Kudo","given":"Taku","non-dropping-particle":"","parse-names":false,"suffix":""},{"dropping-particle":"","family":"Kobayashi","given":"Hideaki","non-dropping-particle":"","parse-names":false,"suffix":""}],"container-title":"International Journal of Hydrogen Energy","id":"ITEM-1","issue":"30","issued":{"date-parts":[["2015"]]},"page":"9570-9578","title":"Laminar burning velocity and Markstein length of ammonia/hydrogen/air premixed flames at elevated pressures","type":"article-journal","volume":"40"},"uris":["http://www.mendeley.com/documents/?uuid=c35378c0-abb2-4120-ace9-a6f610bc0ca2"]}],"mendeley":{"formattedCitation":"(Ichikawa &lt;i&gt;et al.&lt;/i&gt; (2015))","manualFormatting":"Ichikawa et al. (2015)","plainTextFormattedCitation":"(Ichikawa et al. (2015))","previouslyFormattedCitation":"(Ichikawa &lt;i&gt;et al.&lt;/i&gt; (2015))"},"properties":{"noteIndex":0},"schema":"https://github.com/citation-style-language/schema/raw/master/csl-citation.json"}</w:instrText>
      </w:r>
      <w:r w:rsidR="00656F58" w:rsidRPr="00BA2815">
        <w:rPr>
          <w:rFonts w:ascii="Times" w:cs="Times"/>
          <w:lang w:val="en-GB"/>
        </w:rPr>
        <w:fldChar w:fldCharType="separate"/>
      </w:r>
      <w:r w:rsidR="00656F58" w:rsidRPr="001463A6">
        <w:rPr>
          <w:rFonts w:ascii="Times" w:cs="Times"/>
          <w:noProof/>
          <w:lang w:val="en-GB"/>
        </w:rPr>
        <w:t xml:space="preserve">Ichikawa </w:t>
      </w:r>
      <w:r w:rsidR="00656F58" w:rsidRPr="001463A6">
        <w:rPr>
          <w:rFonts w:ascii="Times" w:cs="Times"/>
          <w:i/>
          <w:noProof/>
          <w:lang w:val="en-GB"/>
        </w:rPr>
        <w:t>et al.</w:t>
      </w:r>
      <w:r w:rsidR="00656F58" w:rsidRPr="001463A6">
        <w:rPr>
          <w:rFonts w:ascii="Times" w:cs="Times"/>
          <w:noProof/>
          <w:lang w:val="en-GB"/>
        </w:rPr>
        <w:t xml:space="preserve"> (2015)</w:t>
      </w:r>
      <w:r w:rsidR="00656F58" w:rsidRPr="00BA2815">
        <w:rPr>
          <w:rFonts w:ascii="Times" w:cs="Times"/>
          <w:lang w:val="en-GB"/>
        </w:rPr>
        <w:fldChar w:fldCharType="end"/>
      </w:r>
      <w:r w:rsidR="007D1617" w:rsidRPr="00BA2815">
        <w:rPr>
          <w:rFonts w:ascii="Times" w:cs="Times"/>
          <w:lang w:val="en-GB"/>
        </w:rPr>
        <w:t xml:space="preserve"> also studied the effect of pressure on the laminar flame speed and Markstein length of </w:t>
      </w:r>
      <w:r w:rsidR="008E46A3">
        <w:rPr>
          <w:rFonts w:ascii="Times" w:cs="Times"/>
          <w:lang w:val="en-GB"/>
        </w:rPr>
        <w:t>NH</w:t>
      </w:r>
      <w:r w:rsidR="008E46A3">
        <w:rPr>
          <w:rFonts w:ascii="Times" w:cs="Times"/>
          <w:vertAlign w:val="subscript"/>
          <w:lang w:val="en-GB"/>
        </w:rPr>
        <w:t>3</w:t>
      </w:r>
      <w:r w:rsidR="007D1617" w:rsidRPr="00BA2815">
        <w:rPr>
          <w:rFonts w:ascii="Times" w:cs="Times"/>
          <w:lang w:val="en-GB"/>
        </w:rPr>
        <w:t>/air flames</w:t>
      </w:r>
      <w:r w:rsidR="00656F58">
        <w:rPr>
          <w:rFonts w:ascii="Times" w:cs="Times"/>
          <w:lang w:val="en-GB"/>
        </w:rPr>
        <w:t>.</w:t>
      </w:r>
      <w:r w:rsidR="00226FA2" w:rsidRPr="00BA2815">
        <w:rPr>
          <w:rFonts w:ascii="Times" w:cs="Times"/>
          <w:lang w:val="en-GB"/>
        </w:rPr>
        <w:t xml:space="preserve"> </w:t>
      </w:r>
      <w:r w:rsidR="007D1617" w:rsidRPr="00BA2815">
        <w:rPr>
          <w:rFonts w:ascii="Times" w:cs="Times"/>
          <w:lang w:val="en-GB"/>
        </w:rPr>
        <w:t xml:space="preserve">Their experimental studies showed </w:t>
      </w:r>
      <w:r w:rsidR="00303107" w:rsidRPr="00BA2815">
        <w:rPr>
          <w:rFonts w:ascii="Times" w:cs="Times"/>
          <w:lang w:val="en-GB"/>
        </w:rPr>
        <w:t xml:space="preserve">that at </w:t>
      </w:r>
      <w:r w:rsidR="007D1617" w:rsidRPr="00BA2815">
        <w:rPr>
          <w:rFonts w:ascii="Times" w:cs="Times"/>
          <w:lang w:val="en-GB"/>
        </w:rPr>
        <w:t xml:space="preserve">higher pressures, the O/H radical pools are reduced, leading to decrease in flame speed as well as NO </w:t>
      </w:r>
      <w:r w:rsidR="007D1617" w:rsidRPr="00BA2815">
        <w:rPr>
          <w:rFonts w:ascii="Times" w:cs="Times"/>
          <w:lang w:val="en-GB"/>
        </w:rPr>
        <w:fldChar w:fldCharType="begin" w:fldLock="1"/>
      </w:r>
      <w:r w:rsidR="00FF060E">
        <w:rPr>
          <w:rFonts w:ascii="Times" w:cs="Times"/>
          <w:lang w:val="en-GB"/>
        </w:rPr>
        <w:instrText>ADDIN CSL_CITATION {"citationItems":[{"id":"ITEM-1","itemData":{"DOI":"10.1299/mej.14-00402","ISBN":"2187-9745","ISSN":"2187-9745","abstract":"Ammonia is a carbon-free fuel and its application to internal combustion engines is expected. However, few studies on ammonia flames, especially at high pressures, have been carried out because ammonia has not been considered to be a fuel owing to its lower combustion intensity. Most of NOx, which is formed by ammonia combustion, is considered to be the fuel NOx. The objectives of this study were to investigate the fundamental characteristics of NOx experimentally, such as NO emission and chemiluminescence of ammonia/air flames not only at the atmospheric pressure but also under high pressures and to explore NO formation/reduction mechanisms using numerical simulation. Experiments were carried out using a nozzle-type burner. NH2 ammonia ? band spectra were observed, and it was clarified that the color of ammonia flame is mainly determined by the NH2 ammonia ? band and H2O spectra. Burned gas was sampled from ammonia flame stabilized at the burner. The mole fraction of NO decreased with the increase in equivalence ratio at atmospheric pressure. Reaction flow analysis was performed, and it was clarified that the decrease in the mole fraction of NO for rich mixtures was caused by NHi (i = 2, 1, 0). High pressure experiments were performed using a high pressure combustion test facility for stoichiometric ammonia flame. Consequently, the decrease in the mole fraction of NO was experimentally observed and its tendency was found to qualitatively agree with the results of the numerical simulation. It was clarified that the third body reaction of OH + H + M ? H2O + M plays an important role in the reduction of the mole fraction of NO at high pressure.","author":[{"dropping-particle":"","family":"HAYAKAWA","given":"Akihiro","non-dropping-particle":"","parse-names":false,"suffix":""},{"dropping-particle":"","family":"GOTO","given":"Takashi","non-dropping-particle":"","parse-names":false,"suffix":""},{"dropping-particle":"","family":"MIMOTO","given":"Rentaro","non-dropping-particle":"","parse-names":false,"suffix":""},{"dropping-particle":"","family":"KUDO","given":"Taku","non-dropping-particle":"","parse-names":false,"suffix":""},{"dropping-particle":"","family":"KOBAYASHI","given":"Hideaki","non-dropping-particle":"","parse-names":false,"suffix":""}],"container-title":"Mechanical Engineering Journal","id":"ITEM-1","issue":"1","issued":{"date-parts":[["2015"]]},"page":"14-00402-14-00402","title":"NO formation/reduction mechanisms of ammonia/air premixed flames at various equivalence ratios and pressures","type":"article-journal","volume":"2"},"uris":["http://www.mendeley.com/documents/?uuid=784add50-6f44-4e67-9392-e004a4710501"]}],"mendeley":{"formattedCitation":"(HAYAKAWA &lt;i&gt;et al.&lt;/i&gt; (2015))","plainTextFormattedCitation":"(HAYAKAWA et al. (2015))","previouslyFormattedCitation":"(HAYAKAWA &lt;i&gt;et al.&lt;/i&gt; (2015))"},"properties":{"noteIndex":0},"schema":"https://github.com/citation-style-language/schema/raw/master/csl-citation.json"}</w:instrText>
      </w:r>
      <w:r w:rsidR="007D1617" w:rsidRPr="00BA2815">
        <w:rPr>
          <w:rFonts w:ascii="Times" w:cs="Times"/>
          <w:lang w:val="en-GB"/>
        </w:rPr>
        <w:fldChar w:fldCharType="separate"/>
      </w:r>
      <w:r w:rsidR="001463A6" w:rsidRPr="001463A6">
        <w:rPr>
          <w:rFonts w:ascii="Times" w:cs="Times"/>
          <w:noProof/>
          <w:lang w:val="en-GB"/>
        </w:rPr>
        <w:t xml:space="preserve">(HAYAKAWA </w:t>
      </w:r>
      <w:r w:rsidR="001463A6" w:rsidRPr="001463A6">
        <w:rPr>
          <w:rFonts w:ascii="Times" w:cs="Times"/>
          <w:i/>
          <w:noProof/>
          <w:lang w:val="en-GB"/>
        </w:rPr>
        <w:t>et al.</w:t>
      </w:r>
      <w:r w:rsidR="001463A6" w:rsidRPr="001463A6">
        <w:rPr>
          <w:rFonts w:ascii="Times" w:cs="Times"/>
          <w:noProof/>
          <w:lang w:val="en-GB"/>
        </w:rPr>
        <w:t xml:space="preserve"> (2015))</w:t>
      </w:r>
      <w:r w:rsidR="007D1617" w:rsidRPr="00BA2815">
        <w:rPr>
          <w:rFonts w:ascii="Times" w:cs="Times"/>
          <w:lang w:val="en-GB"/>
        </w:rPr>
        <w:fldChar w:fldCharType="end"/>
      </w:r>
      <w:r w:rsidR="007D1617" w:rsidRPr="00BA2815">
        <w:rPr>
          <w:rFonts w:ascii="Times" w:cs="Times"/>
          <w:lang w:val="en-GB"/>
        </w:rPr>
        <w:t xml:space="preserve">. </w:t>
      </w:r>
      <w:r w:rsidR="000D73BF" w:rsidRPr="00BA2815">
        <w:rPr>
          <w:rFonts w:ascii="Times" w:cs="Times"/>
          <w:lang w:val="en-GB"/>
        </w:rPr>
        <w:t>Blends of CH</w:t>
      </w:r>
      <w:r w:rsidR="000D73BF" w:rsidRPr="00BA2815">
        <w:rPr>
          <w:rFonts w:ascii="Times" w:cs="Times"/>
          <w:vertAlign w:val="subscript"/>
          <w:lang w:val="en-GB"/>
        </w:rPr>
        <w:t>4</w:t>
      </w:r>
      <w:r w:rsidR="000D73BF" w:rsidRPr="00BA2815">
        <w:rPr>
          <w:rFonts w:ascii="Times" w:cs="Times"/>
          <w:lang w:val="en-GB"/>
        </w:rPr>
        <w:t>/NH</w:t>
      </w:r>
      <w:r w:rsidR="000D73BF" w:rsidRPr="00BA2815">
        <w:rPr>
          <w:rFonts w:ascii="Times" w:cs="Times"/>
          <w:vertAlign w:val="subscript"/>
          <w:lang w:val="en-GB"/>
        </w:rPr>
        <w:t>3</w:t>
      </w:r>
      <w:r w:rsidR="000D73BF" w:rsidRPr="00BA2815">
        <w:rPr>
          <w:rFonts w:ascii="Times" w:cs="Times"/>
          <w:lang w:val="en-GB"/>
        </w:rPr>
        <w:t xml:space="preserve"> have been investigated </w:t>
      </w:r>
      <w:r w:rsidR="007D1617" w:rsidRPr="00BA2815">
        <w:rPr>
          <w:rFonts w:ascii="Times" w:cs="Times"/>
          <w:lang w:val="en-GB"/>
        </w:rPr>
        <w:t xml:space="preserve">by several authors </w:t>
      </w:r>
      <w:r w:rsidR="007D1617" w:rsidRPr="00BA2815">
        <w:rPr>
          <w:rFonts w:ascii="Times" w:cs="Times"/>
          <w:lang w:val="en-GB"/>
        </w:rPr>
        <w:fldChar w:fldCharType="begin" w:fldLock="1"/>
      </w:r>
      <w:r w:rsidR="00FF060E">
        <w:rPr>
          <w:rFonts w:ascii="Times" w:cs="Times"/>
          <w:lang w:val="en-GB"/>
        </w:rPr>
        <w:instrText>ADDIN CSL_CITATION {"citationItems":[{"id":"ITEM-1","itemData":{"author":[{"dropping-particle":"","family":"Shu","given":"Tao","non-dropping-particle":"","parse-names":false,"suffix":""},{"dropping-particle":"","family":"Xue","given":"Yuan","non-dropping-particle":"","parse-names":false,"suffix":""},{"dropping-particle":"","family":"Zhou","given":"Zijun","non-dropping-particle":"","parse-names":false,"suffix":""},{"dropping-particle":"","family":"Ren","given":"Zhuyin","non-dropping-particle":"","parse-names":false,"suffix":""}],"id":"ITEM-1","issue":"September 2020","issued":{"date-parts":[["2021"]]},"title":"An experimental study of laminar ammonia / methane / air premixed flames using expanding spherical flames","type":"article-journal","volume":"290"},"uris":["http://www.mendeley.com/documents/?uuid=cf984ab7-7405-43a4-81d5-3ccc6948c731"]},{"id":"ITEM-2","itemData":{"DOI":"10.1016/j.combustflame.2019.03.008","ISSN":"0010-2180","abstract":"Ammonia and blends of ammonia with methane are gaining increased interest as fuels for gas turbine applications and hence optimized reduced reaction mechanisms for the fuels are required for the development of combustors. However, there is a scarcity of measured data on the laminar burning velocity of the fuels for optimizing and validating reaction mechanisms especially at high pressures. In this study, an extensive set of measurements of the unstretched laminar burning velocity and Markstein lengths of CH4NH3-air flames at high pressures are reported for the first time and an optimized reduced reaction mechanism is proposed. The experiments were conducted in a constant volume chamber for various ammonia heat fractions in the fuel ranging from 0 to 0.30, equivalence ratios ranging from 0.7 to 1.3, and mixture pressures ranging from 0.10 to 0.50 MPa. The reduced reaction mechanism was developed from a detailed reaction mechanism for CH4NH3-air flames by Okafor et al., and optimized against the present measurements and data in the literature. It is shown that the reduced mechanism models the unstretched laminar burning velocity of NH3/air and CH4NH3-air flames with high fidelity at all studied conditions. It also models satisfactorily NH3, NO and CO concentration in CH4NH3O2N2 oxidation in a laminar flow reactor. Furthermore, the reduced mechanism is demonstrated to predict NO, OH, and NH profiles in a premixed stagnation NH3-air flame satisfactorily. The experimental measurements were also used to validate selected detailed reaction mechanisms. It was found that the significant over-prediction of NO production from NH3 oxidation by GRI Mech 3.0 is primarily due to the influence of the reaction NH+H2OHNO+H2, which in fact may not be important in fuel NO chemistry.","author":[{"dropping-particle":"","family":"Okafor","given":"Ekenechukwu Chijioke","non-dropping-particle":"","parse-names":false,"suffix":""},{"dropping-particle":"","family":"Naito","given":"Yuji","non-dropping-particle":"","parse-names":false,"suffix":""},{"dropping-particle":"","family":"Colson","given":"Sophie","non-dropping-particle":"","parse-names":false,"suffix":""},{"dropping-particle":"","family":"Ichikawa","given":"Akinori","non-dropping-particle":"","parse-names":false,"suffix":""},{"dropping-particle":"","family":"Kudo","given":"Taku","non-dropping-particle":"","parse-names":false,"suffix":""},{"dropping-particle":"","family":"Hayakawa","given":"Akihiro","non-dropping-particle":"","parse-names":false,"suffix":""},{"dropping-particle":"","family":"Kobayashi","given":"Hideaki","non-dropping-particle":"","parse-names":false,"suffix":""}],"container-title":"Combustion and Flame","id":"ITEM-2","issued":{"date-parts":[["2019","4","8"]]},"language":"en","page":"162-175","title":"Measurement and modelling of the laminar burning velocity of methane-ammonia-air flames at high pressures using a reduced reaction mechanism","type":"article-journal","volume":"204"},"uris":["http://www.mendeley.com/documents/?uuid=a49a7e1b-f5d0-4e01-ab27-0071651330b4"]},{"id":"ITEM-3","itemData":{"DOI":"10.1016/j.combustflame.2017.09.002","ISSN":"00102180","author":[{"dropping-particle":"","family":"Okafor","given":"Ekenechukwu C","non-dropping-particle":"","parse-names":false,"suffix":""},{"dropping-particle":"","family":"Naito","given":"Yuji","non-dropping-particle":"","parse-names":false,"suffix":""},{"dropping-particle":"","family":"Colson","given":"Sophie","non-dropping-particle":"","parse-names":false,"suffix":""},{"dropping-particle":"","family":"Ichikawa","given":"Akinori","non-dropping-particle":"","parse-names":false,"suffix":""},{"dropping-particle":"","family":"Kudo","given":"Taku","non-dropping-particle":"","parse-names":false,"suffix":""},{"dropping-particle":"","family":"Hayakawa","given":"Akihiro","non-dropping-particle":"","parse-names":false,"suffix":""},{"dropping-particle":"","family":"Kobayashi","given":"Hideaki","non-dropping-particle":"","parse-names":false,"suffix":""}],"container-title":"Combustion and Flame","id":"ITEM-3","issued":{"date-parts":[["2018","1"]]},"page":"185-198","title":"Experimental and numerical study of the laminar burning velocity of CH4–NH3–air premixed flames","type":"article-journal","volume":"187"},"uris":["http://www.mendeley.com/documents/?uuid=bf0a146a-13c9-4864-92b6-3f89605d812b"]}],"mendeley":{"formattedCitation":"(Okafor &lt;i&gt;et al.&lt;/i&gt; (2018), (2019); Shu &lt;i&gt;et al.&lt;/i&gt; (2021))","plainTextFormattedCitation":"(Okafor et al. (2018), (2019); Shu et al. (2021))","previouslyFormattedCitation":"(Okafor &lt;i&gt;et al.&lt;/i&gt; (2018), (2019); Shu &lt;i&gt;et al.&lt;/i&gt; (2021))"},"properties":{"noteIndex":0},"schema":"https://github.com/citation-style-language/schema/raw/master/csl-citation.json"}</w:instrText>
      </w:r>
      <w:r w:rsidR="007D1617" w:rsidRPr="00BA2815">
        <w:rPr>
          <w:rFonts w:ascii="Times" w:cs="Times"/>
          <w:lang w:val="en-GB"/>
        </w:rPr>
        <w:fldChar w:fldCharType="separate"/>
      </w:r>
      <w:r w:rsidR="001463A6" w:rsidRPr="001463A6">
        <w:rPr>
          <w:rFonts w:ascii="Times" w:cs="Times"/>
          <w:noProof/>
          <w:lang w:val="en-GB"/>
        </w:rPr>
        <w:t xml:space="preserve">(Okafor </w:t>
      </w:r>
      <w:r w:rsidR="001463A6" w:rsidRPr="001463A6">
        <w:rPr>
          <w:rFonts w:ascii="Times" w:cs="Times"/>
          <w:i/>
          <w:noProof/>
          <w:lang w:val="en-GB"/>
        </w:rPr>
        <w:t>et al.</w:t>
      </w:r>
      <w:r w:rsidR="001463A6" w:rsidRPr="001463A6">
        <w:rPr>
          <w:rFonts w:ascii="Times" w:cs="Times"/>
          <w:noProof/>
          <w:lang w:val="en-GB"/>
        </w:rPr>
        <w:t xml:space="preserve"> (2018), (2019); Shu </w:t>
      </w:r>
      <w:r w:rsidR="001463A6" w:rsidRPr="001463A6">
        <w:rPr>
          <w:rFonts w:ascii="Times" w:cs="Times"/>
          <w:i/>
          <w:noProof/>
          <w:lang w:val="en-GB"/>
        </w:rPr>
        <w:t>et al.</w:t>
      </w:r>
      <w:r w:rsidR="001463A6" w:rsidRPr="001463A6">
        <w:rPr>
          <w:rFonts w:ascii="Times" w:cs="Times"/>
          <w:noProof/>
          <w:lang w:val="en-GB"/>
        </w:rPr>
        <w:t xml:space="preserve"> (2021))</w:t>
      </w:r>
      <w:r w:rsidR="007D1617" w:rsidRPr="00BA2815">
        <w:rPr>
          <w:rFonts w:ascii="Times" w:cs="Times"/>
          <w:lang w:val="en-GB"/>
        </w:rPr>
        <w:fldChar w:fldCharType="end"/>
      </w:r>
      <w:r w:rsidR="007D1617" w:rsidRPr="00BA2815">
        <w:rPr>
          <w:rFonts w:ascii="Times" w:cs="Times"/>
          <w:lang w:val="en-GB"/>
        </w:rPr>
        <w:t>, demonstrating a linear relationship between CH</w:t>
      </w:r>
      <w:r w:rsidR="007D1617" w:rsidRPr="00BA2815">
        <w:rPr>
          <w:rFonts w:ascii="Times" w:cs="Times"/>
          <w:vertAlign w:val="subscript"/>
          <w:lang w:val="en-GB"/>
        </w:rPr>
        <w:t>4</w:t>
      </w:r>
      <w:r w:rsidR="007D1617" w:rsidRPr="00BA2815">
        <w:rPr>
          <w:rFonts w:ascii="Times" w:cs="Times"/>
          <w:lang w:val="en-GB"/>
        </w:rPr>
        <w:t xml:space="preserve"> addition and NH</w:t>
      </w:r>
      <w:r w:rsidR="007D1617" w:rsidRPr="00BA2815">
        <w:rPr>
          <w:rFonts w:ascii="Times" w:cs="Times"/>
          <w:vertAlign w:val="subscript"/>
          <w:lang w:val="en-GB"/>
        </w:rPr>
        <w:t>3</w:t>
      </w:r>
      <w:r w:rsidR="007D1617" w:rsidRPr="00BA2815">
        <w:rPr>
          <w:rFonts w:ascii="Times" w:cs="Times"/>
          <w:lang w:val="en-GB"/>
        </w:rPr>
        <w:t>/CH</w:t>
      </w:r>
      <w:r w:rsidR="007D1617" w:rsidRPr="00BA2815">
        <w:rPr>
          <w:rFonts w:ascii="Times" w:cs="Times"/>
          <w:vertAlign w:val="subscript"/>
          <w:lang w:val="en-GB"/>
        </w:rPr>
        <w:t>4</w:t>
      </w:r>
      <w:r w:rsidR="007D1617" w:rsidRPr="00BA2815">
        <w:rPr>
          <w:rFonts w:ascii="Times" w:cs="Times"/>
          <w:lang w:val="en-GB"/>
        </w:rPr>
        <w:t xml:space="preserve"> flame speed. </w:t>
      </w:r>
      <w:r w:rsidR="00656F58" w:rsidRPr="00BA2815">
        <w:rPr>
          <w:rFonts w:ascii="Times" w:cs="Times"/>
          <w:lang w:val="en-GB"/>
        </w:rPr>
        <w:t xml:space="preserve">velocities </w:t>
      </w:r>
      <w:r w:rsidR="00656F58" w:rsidRPr="00BA2815">
        <w:rPr>
          <w:rFonts w:ascii="Times" w:cs="Times"/>
          <w:lang w:val="en-GB"/>
        </w:rPr>
        <w:fldChar w:fldCharType="begin" w:fldLock="1"/>
      </w:r>
      <w:r w:rsidR="00FF060E">
        <w:rPr>
          <w:rFonts w:ascii="Times" w:cs="Times"/>
          <w:lang w:val="en-GB"/>
        </w:rPr>
        <w:instrText>ADDIN CSL_CITATION {"citationItems":[{"id":"ITEM-1","itemData":{"DOI":"10.1016/j.combustflame.2017.09.002","ISSN":"00102180","author":[{"dropping-particle":"","family":"Okafor","given":"Ekenechukwu C","non-dropping-particle":"","parse-names":false,"suffix":""},{"dropping-particle":"","family":"Naito","given":"Yuji","non-dropping-particle":"","parse-names":false,"suffix":""},{"dropping-particle":"","family":"Colson","given":"Sophie","non-dropping-particle":"","parse-names":false,"suffix":""},{"dropping-particle":"","family":"Ichikawa","given":"Akinori","non-dropping-particle":"","parse-names":false,"suffix":""},{"dropping-particle":"","family":"Kudo","given":"Taku","non-dropping-particle":"","parse-names":false,"suffix":""},{"dropping-particle":"","family":"Hayakawa","given":"Akihiro","non-dropping-particle":"","parse-names":false,"suffix":""},{"dropping-particle":"","family":"Kobayashi","given":"Hideaki","non-dropping-particle":"","parse-names":false,"suffix":""}],"container-title":"Combustion and Flame","id":"ITEM-1","issued":{"date-parts":[["2018","1"]]},"page":"185-198","title":"Experimental and numerical study of the laminar burning velocity of CH4–NH3–air premixed flames","type":"article-journal","volume":"187"},"uris":["http://www.mendeley.com/documents/?uuid=bf0a146a-13c9-4864-92b6-3f89605d812b"]}],"mendeley":{"formattedCitation":"(Okafor &lt;i&gt;et al.&lt;/i&gt; (2018))","manualFormatting":"Okafor et al. (2018)","plainTextFormattedCitation":"(Okafor et al. (2018))","previouslyFormattedCitation":"(Okafor &lt;i&gt;et al.&lt;/i&gt; (2018))"},"properties":{"noteIndex":0},"schema":"https://github.com/citation-style-language/schema/raw/master/csl-citation.json"}</w:instrText>
      </w:r>
      <w:r w:rsidR="00656F58" w:rsidRPr="00BA2815">
        <w:rPr>
          <w:rFonts w:ascii="Times" w:cs="Times"/>
          <w:lang w:val="en-GB"/>
        </w:rPr>
        <w:fldChar w:fldCharType="separate"/>
      </w:r>
      <w:r w:rsidR="00656F58" w:rsidRPr="001463A6">
        <w:rPr>
          <w:rFonts w:ascii="Times" w:cs="Times"/>
          <w:noProof/>
          <w:lang w:val="en-GB"/>
        </w:rPr>
        <w:t xml:space="preserve">Okafor </w:t>
      </w:r>
      <w:r w:rsidR="00656F58" w:rsidRPr="001463A6">
        <w:rPr>
          <w:rFonts w:ascii="Times" w:cs="Times"/>
          <w:i/>
          <w:noProof/>
          <w:lang w:val="en-GB"/>
        </w:rPr>
        <w:t>et al.</w:t>
      </w:r>
      <w:r w:rsidR="00656F58" w:rsidRPr="001463A6">
        <w:rPr>
          <w:rFonts w:ascii="Times" w:cs="Times"/>
          <w:noProof/>
          <w:lang w:val="en-GB"/>
        </w:rPr>
        <w:t xml:space="preserve"> (2018)</w:t>
      </w:r>
      <w:r w:rsidR="00656F58" w:rsidRPr="00BA2815">
        <w:rPr>
          <w:rFonts w:ascii="Times" w:cs="Times"/>
          <w:lang w:val="en-GB"/>
        </w:rPr>
        <w:fldChar w:fldCharType="end"/>
      </w:r>
      <w:r w:rsidR="00E5123F">
        <w:rPr>
          <w:rFonts w:ascii="Times" w:cs="Times"/>
          <w:lang w:val="en-GB"/>
        </w:rPr>
        <w:t xml:space="preserve"> </w:t>
      </w:r>
      <w:r w:rsidR="007D1617" w:rsidRPr="00BA2815">
        <w:rPr>
          <w:rFonts w:ascii="Times" w:cs="Times"/>
          <w:lang w:val="en-GB"/>
        </w:rPr>
        <w:t xml:space="preserve">conducted experimental and numerical studies of the laminar burning velocities. A detailed reaction mechanism based on the GRI 3.0 and the mechanism by </w:t>
      </w:r>
      <w:r w:rsidR="007D1617" w:rsidRPr="00BA2815">
        <w:rPr>
          <w:rFonts w:ascii="Times" w:cs="Times"/>
          <w:lang w:val="en-GB"/>
        </w:rPr>
        <w:fldChar w:fldCharType="begin" w:fldLock="1"/>
      </w:r>
      <w:r w:rsidR="00FF060E">
        <w:rPr>
          <w:rFonts w:ascii="Times" w:cs="Times"/>
          <w:lang w:val="en-GB"/>
        </w:rPr>
        <w:instrText>ADDIN CSL_CITATION {"citationItems":[{"id":"ITEM-1","itemData":{"DOI":"10.1016/j.combustflame.2009.03.005","ISSN":"00102180","abstract":"An experimental and modeling study of 11 premixed NH3/CH4/O2/Ar flames at low pressure (4.0 kPa) with the same equivalence ratio of 1.0 is reported. Combustion intermediates and products are identified using tunable synchrotron vacuum ultraviolet (VUV) photoionization and molecular-beam mass spectrometry. Mole fraction profiles of the flame species including reactants, intermediates and products are determined by scanning burner position at some selected photon energies near ionization thresholds. Temperature profiles are measured by a Pt/Pt-13%Rh thermocouple. A comprehensive kinetic mechanism has been proposed. On the basis of the new observations, some intermediates are introduced. The flames with different mole ratios (R) of NH3/CH4 (R0.0, R0.1, R0.5, R0.9 and R1.0) are modeled using an updated detailed reaction mechanism for oxidation of CH4/NH3 mixtures. With R increasing, the reaction zone is widened, and the mole fractions of H2O, NO and N2 increase while those of H2, CO, CO2 and NO2 have reverse tendencies. The structural features by the modeling results are in good agreement with experimental measurements. Sensitivity and flow rate analyses have been performed to determine the main reaction pathways of CH4 and NH3 oxidation and their mutual interaction. © 2009 The Combustion Institute. Published by Elsevier Inc. All rights reserved.","author":[{"dropping-particle":"","family":"Tian","given":"Zhenyu","non-dropping-particle":"","parse-names":false,"suffix":""},{"dropping-particle":"","family":"Li","given":"Yuyang","non-dropping-particle":"","parse-names":false,"suffix":""},{"dropping-particle":"","family":"Zhang","given":"Lidong","non-dropping-particle":"","parse-names":false,"suffix":""},{"dropping-particle":"","family":"Glarborg","given":"Peter","non-dropping-particle":"","parse-names":false,"suffix":""},{"dropping-particle":"","family":"Qi","given":"Fei","non-dropping-particle":"","parse-names":false,"suffix":""}],"container-title":"Combustion and Flame","id":"ITEM-1","issue":"7","issued":{"date-parts":[["2009"]]},"page":"1413-1426","publisher":"The Combustion Institute. Published by Elsevier Inc. All rights reserved.","title":"An experimental and kinetic modeling study of premixed NH3/CH4/O2/Ar flames at low pressure","type":"article-journal","volume":"156"},"uris":["http://www.mendeley.com/documents/?uuid=4d8f3d85-f526-429e-a16e-782b4538960b"]}],"mendeley":{"formattedCitation":"(Tian &lt;i&gt;et al.&lt;/i&gt; (2009))","manualFormatting":"Tian et al. (2009)","plainTextFormattedCitation":"(Tian et al. (2009))","previouslyFormattedCitation":"(Tian &lt;i&gt;et al.&lt;/i&gt; (2009))"},"properties":{"noteIndex":0},"schema":"https://github.com/citation-style-language/schema/raw/master/csl-citation.json"}</w:instrText>
      </w:r>
      <w:r w:rsidR="007D1617" w:rsidRPr="00BA2815">
        <w:rPr>
          <w:rFonts w:ascii="Times" w:cs="Times"/>
          <w:lang w:val="en-GB"/>
        </w:rPr>
        <w:fldChar w:fldCharType="separate"/>
      </w:r>
      <w:r w:rsidR="001463A6" w:rsidRPr="001463A6">
        <w:rPr>
          <w:rFonts w:ascii="Times" w:cs="Times"/>
          <w:noProof/>
          <w:lang w:val="en-GB"/>
        </w:rPr>
        <w:t xml:space="preserve">Tian </w:t>
      </w:r>
      <w:r w:rsidR="001463A6" w:rsidRPr="001463A6">
        <w:rPr>
          <w:rFonts w:ascii="Times" w:cs="Times"/>
          <w:i/>
          <w:noProof/>
          <w:lang w:val="en-GB"/>
        </w:rPr>
        <w:t>et al.</w:t>
      </w:r>
      <w:r w:rsidR="001463A6" w:rsidRPr="001463A6">
        <w:rPr>
          <w:rFonts w:ascii="Times" w:cs="Times"/>
          <w:noProof/>
          <w:lang w:val="en-GB"/>
        </w:rPr>
        <w:t xml:space="preserve"> (2009)</w:t>
      </w:r>
      <w:r w:rsidR="007D1617" w:rsidRPr="00BA2815">
        <w:rPr>
          <w:rFonts w:ascii="Times" w:cs="Times"/>
          <w:lang w:val="en-GB"/>
        </w:rPr>
        <w:fldChar w:fldCharType="end"/>
      </w:r>
      <w:r w:rsidR="007D1617" w:rsidRPr="00BA2815">
        <w:rPr>
          <w:rFonts w:ascii="Times" w:cs="Times"/>
          <w:lang w:val="en-GB"/>
        </w:rPr>
        <w:t xml:space="preserve"> was then developed.</w:t>
      </w:r>
      <w:r w:rsidR="00303107" w:rsidRPr="00BA2815">
        <w:rPr>
          <w:rFonts w:ascii="Times" w:cs="Times"/>
          <w:lang w:val="en-GB"/>
        </w:rPr>
        <w:t xml:space="preserve"> </w:t>
      </w:r>
      <w:r w:rsidR="00303107" w:rsidRPr="00BA2815">
        <w:rPr>
          <w:rFonts w:ascii="Times" w:cs="Times"/>
          <w:lang w:val="en-GB"/>
        </w:rPr>
        <w:fldChar w:fldCharType="begin" w:fldLock="1"/>
      </w:r>
      <w:r w:rsidR="00FF060E">
        <w:rPr>
          <w:rFonts w:ascii="Times" w:cs="Times"/>
          <w:lang w:val="en-GB"/>
        </w:rPr>
        <w:instrText>ADDIN CSL_CITATION {"citationItems":[{"id":"ITEM-1","itemData":{"DOI":"10.1016/j.ijhydene.2009.11.071","ISBN":"03603199","author":[{"dropping-particle":"","family":"Lee","given":"J H","non-dropping-particle":"","parse-names":false,"suffix":""},{"dropping-particle":"","family":"Kim","given":"J H","non-dropping-particle":"","parse-names":false,"suffix":""},{"dropping-particle":"","family":"Park","given":"J H","non-dropping-particle":"","parse-names":false,"suffix":""},{"dropping-particle":"","family":"Kwon","given":"O C","non-dropping-particle":"","parse-names":false,"suffix":""}],"container-title":"International Journal of Hydrogen Energy","id":"ITEM-1","issue":"3","issued":{"date-parts":[["2010"]]},"page":"1054-1064","title":"Studies on properties of laminar premixed hydrogen-added ammonia/air flames for hydrogen production","type":"article-journal","volume":"35"},"uris":["http://www.mendeley.com/documents/?uuid=dd2c4f54-752b-4882-8ed7-bd1083672d5b"]}],"mendeley":{"formattedCitation":"(Lee &lt;i&gt;et al.&lt;/i&gt; (2010))","manualFormatting":"Lee et al. (2010)","plainTextFormattedCitation":"(Lee et al. (2010))","previouslyFormattedCitation":"(Lee &lt;i&gt;et al.&lt;/i&gt; (2010))"},"properties":{"noteIndex":0},"schema":"https://github.com/citation-style-language/schema/raw/master/csl-citation.json"}</w:instrText>
      </w:r>
      <w:r w:rsidR="00303107" w:rsidRPr="00BA2815">
        <w:rPr>
          <w:rFonts w:ascii="Times" w:cs="Times"/>
          <w:lang w:val="en-GB"/>
        </w:rPr>
        <w:fldChar w:fldCharType="separate"/>
      </w:r>
      <w:r w:rsidR="001463A6" w:rsidRPr="001463A6">
        <w:rPr>
          <w:rFonts w:ascii="Times" w:cs="Times"/>
          <w:noProof/>
          <w:lang w:val="en-GB"/>
        </w:rPr>
        <w:t xml:space="preserve">Lee </w:t>
      </w:r>
      <w:r w:rsidR="001463A6" w:rsidRPr="001463A6">
        <w:rPr>
          <w:rFonts w:ascii="Times" w:cs="Times"/>
          <w:i/>
          <w:noProof/>
          <w:lang w:val="en-GB"/>
        </w:rPr>
        <w:t>et al.</w:t>
      </w:r>
      <w:r w:rsidR="001463A6" w:rsidRPr="001463A6">
        <w:rPr>
          <w:rFonts w:ascii="Times" w:cs="Times"/>
          <w:noProof/>
          <w:lang w:val="en-GB"/>
        </w:rPr>
        <w:t xml:space="preserve"> (2010)</w:t>
      </w:r>
      <w:r w:rsidR="00303107" w:rsidRPr="00BA2815">
        <w:rPr>
          <w:rFonts w:ascii="Times" w:cs="Times"/>
          <w:lang w:val="en-GB"/>
        </w:rPr>
        <w:fldChar w:fldCharType="end"/>
      </w:r>
      <w:r w:rsidR="00303107" w:rsidRPr="00BA2815">
        <w:rPr>
          <w:rFonts w:ascii="Times" w:cs="Times"/>
          <w:lang w:val="en-GB"/>
        </w:rPr>
        <w:t xml:space="preserve"> studied experimentally and numerically the unstretched laminar flame speeds and the flame stretch response of premixed H</w:t>
      </w:r>
      <w:r w:rsidR="00303107" w:rsidRPr="00BA2815">
        <w:rPr>
          <w:rFonts w:ascii="Times" w:cs="Times"/>
          <w:vertAlign w:val="subscript"/>
          <w:lang w:val="en-GB"/>
        </w:rPr>
        <w:t>2</w:t>
      </w:r>
      <w:r w:rsidR="00303107" w:rsidRPr="00BA2815">
        <w:rPr>
          <w:rFonts w:ascii="Times" w:cs="Times"/>
          <w:lang w:val="en-GB"/>
        </w:rPr>
        <w:t>/NH</w:t>
      </w:r>
      <w:r w:rsidR="00303107" w:rsidRPr="00BA2815">
        <w:rPr>
          <w:rFonts w:ascii="Times" w:cs="Times"/>
          <w:vertAlign w:val="subscript"/>
          <w:lang w:val="en-GB"/>
        </w:rPr>
        <w:t>3</w:t>
      </w:r>
      <w:r w:rsidR="00303107" w:rsidRPr="00BA2815">
        <w:rPr>
          <w:rFonts w:ascii="Times" w:cs="Times"/>
          <w:lang w:val="en-GB"/>
        </w:rPr>
        <w:t>/air flames. The study found that at fuel rich conditions, the flame speed is significantly reduced with increasing flame stretch and in fuel lean conditions the opposite behaviour is observed. As for unstretched laminar flame speed, significant increase was observed with addition of H</w:t>
      </w:r>
      <w:r w:rsidR="00303107" w:rsidRPr="00BA2815">
        <w:rPr>
          <w:rFonts w:ascii="Times" w:cs="Times"/>
          <w:vertAlign w:val="subscript"/>
          <w:lang w:val="en-GB"/>
        </w:rPr>
        <w:t>2</w:t>
      </w:r>
      <w:r w:rsidR="00303107" w:rsidRPr="00BA2815">
        <w:rPr>
          <w:rFonts w:ascii="Times" w:cs="Times"/>
          <w:lang w:val="en-GB"/>
        </w:rPr>
        <w:t>. The study also found that NOx and N</w:t>
      </w:r>
      <w:r w:rsidR="00303107" w:rsidRPr="00BA2815">
        <w:rPr>
          <w:rFonts w:ascii="Times" w:cs="Times"/>
          <w:vertAlign w:val="subscript"/>
          <w:lang w:val="en-GB"/>
        </w:rPr>
        <w:t>2</w:t>
      </w:r>
      <w:r w:rsidR="00303107" w:rsidRPr="00BA2815">
        <w:rPr>
          <w:rFonts w:ascii="Times" w:cs="Times"/>
          <w:lang w:val="en-GB"/>
        </w:rPr>
        <w:t xml:space="preserve">O emissions increased with addition of </w:t>
      </w:r>
      <w:r w:rsidR="00157CFB" w:rsidRPr="00BA2815">
        <w:rPr>
          <w:rFonts w:ascii="Times" w:cs="Times"/>
          <w:lang w:val="en-GB"/>
        </w:rPr>
        <w:t>H</w:t>
      </w:r>
      <w:r w:rsidR="00157CFB" w:rsidRPr="00BA2815">
        <w:rPr>
          <w:rFonts w:ascii="Times" w:cs="Times"/>
          <w:vertAlign w:val="subscript"/>
          <w:lang w:val="en-GB"/>
        </w:rPr>
        <w:t>2</w:t>
      </w:r>
      <w:r w:rsidR="00303107" w:rsidRPr="00BA2815">
        <w:rPr>
          <w:rFonts w:ascii="Times" w:cs="Times"/>
          <w:lang w:val="en-GB"/>
        </w:rPr>
        <w:t xml:space="preserve">, however for fuel rich conditions, the extend of increase </w:t>
      </w:r>
      <w:r w:rsidR="00120710">
        <w:rPr>
          <w:rFonts w:ascii="Times" w:cs="Times"/>
          <w:lang w:val="en-GB"/>
        </w:rPr>
        <w:t>was</w:t>
      </w:r>
      <w:r w:rsidR="00120710" w:rsidRPr="00BA2815">
        <w:rPr>
          <w:rFonts w:ascii="Times" w:cs="Times"/>
          <w:lang w:val="en-GB"/>
        </w:rPr>
        <w:t xml:space="preserve"> </w:t>
      </w:r>
      <w:r w:rsidR="00303107" w:rsidRPr="00BA2815">
        <w:rPr>
          <w:rFonts w:ascii="Times" w:cs="Times"/>
          <w:lang w:val="en-GB"/>
        </w:rPr>
        <w:t xml:space="preserve">much lower compared to fuel lean conditions. This is because at rich conditions, </w:t>
      </w:r>
      <w:proofErr w:type="spellStart"/>
      <w:r w:rsidR="00303107" w:rsidRPr="00BA2815">
        <w:rPr>
          <w:rFonts w:ascii="Times" w:cs="Times"/>
          <w:lang w:val="en-GB"/>
        </w:rPr>
        <w:t>NH</w:t>
      </w:r>
      <w:r w:rsidR="00303107" w:rsidRPr="00BA2815">
        <w:rPr>
          <w:rFonts w:ascii="Times" w:cs="Times"/>
          <w:vertAlign w:val="subscript"/>
          <w:lang w:val="en-GB"/>
        </w:rPr>
        <w:t>i</w:t>
      </w:r>
      <w:proofErr w:type="spellEnd"/>
      <w:r w:rsidR="00303107" w:rsidRPr="00BA2815">
        <w:rPr>
          <w:rFonts w:ascii="Times" w:cs="Times"/>
          <w:lang w:val="en-GB"/>
        </w:rPr>
        <w:t xml:space="preserve"> +</w:t>
      </w:r>
      <w:proofErr w:type="spellStart"/>
      <w:r w:rsidR="00303107" w:rsidRPr="00BA2815">
        <w:rPr>
          <w:rFonts w:ascii="Times" w:cs="Times"/>
          <w:lang w:val="en-GB"/>
        </w:rPr>
        <w:t>NH</w:t>
      </w:r>
      <w:r w:rsidR="00303107" w:rsidRPr="00BA2815">
        <w:rPr>
          <w:rFonts w:ascii="Times" w:cs="Times"/>
          <w:vertAlign w:val="subscript"/>
          <w:lang w:val="en-GB"/>
        </w:rPr>
        <w:t>i</w:t>
      </w:r>
      <w:proofErr w:type="spellEnd"/>
      <w:r w:rsidR="00303107" w:rsidRPr="00BA2815">
        <w:rPr>
          <w:rFonts w:ascii="Times" w:cs="Times"/>
          <w:vertAlign w:val="subscript"/>
          <w:lang w:val="en-GB"/>
        </w:rPr>
        <w:t xml:space="preserve"> </w:t>
      </w:r>
      <w:r w:rsidR="00303107" w:rsidRPr="00BA2815">
        <w:rPr>
          <w:rFonts w:ascii="Times" w:cs="Times"/>
          <w:lang w:val="en-GB"/>
        </w:rPr>
        <w:t xml:space="preserve">(where </w:t>
      </w:r>
      <w:proofErr w:type="spellStart"/>
      <w:r w:rsidR="00303107" w:rsidRPr="00BA2815">
        <w:rPr>
          <w:rFonts w:ascii="Times" w:cs="Times"/>
          <w:lang w:val="en-GB"/>
        </w:rPr>
        <w:t>i</w:t>
      </w:r>
      <w:proofErr w:type="spellEnd"/>
      <w:r w:rsidR="00303107" w:rsidRPr="00BA2815">
        <w:rPr>
          <w:rFonts w:ascii="Times" w:cs="Times"/>
          <w:lang w:val="en-GB"/>
        </w:rPr>
        <w:t xml:space="preserve"> is 1, 2) combination reactions dominate the kinetics, providing a route for </w:t>
      </w:r>
      <w:proofErr w:type="spellStart"/>
      <w:r w:rsidR="00303107" w:rsidRPr="00BA2815">
        <w:rPr>
          <w:rFonts w:ascii="Times" w:cs="Times"/>
          <w:lang w:val="en-GB"/>
        </w:rPr>
        <w:t>NH</w:t>
      </w:r>
      <w:r w:rsidR="00303107" w:rsidRPr="00BA2815">
        <w:rPr>
          <w:rFonts w:ascii="Times" w:cs="Times"/>
          <w:vertAlign w:val="subscript"/>
          <w:lang w:val="en-GB"/>
        </w:rPr>
        <w:t>i</w:t>
      </w:r>
      <w:proofErr w:type="spellEnd"/>
      <w:r w:rsidR="00303107" w:rsidRPr="00BA2815">
        <w:rPr>
          <w:rFonts w:ascii="Times" w:cs="Times"/>
          <w:lang w:val="en-GB"/>
        </w:rPr>
        <w:t xml:space="preserve"> conversion to N</w:t>
      </w:r>
      <w:r w:rsidR="00303107" w:rsidRPr="00BA2815">
        <w:rPr>
          <w:rFonts w:ascii="Times" w:cs="Times"/>
          <w:vertAlign w:val="subscript"/>
          <w:lang w:val="en-GB"/>
        </w:rPr>
        <w:t>2</w:t>
      </w:r>
      <w:r w:rsidR="00303107" w:rsidRPr="00BA2815">
        <w:rPr>
          <w:rFonts w:ascii="Times" w:cs="Times"/>
          <w:lang w:val="en-GB"/>
        </w:rPr>
        <w:t xml:space="preserve"> without involving NO </w:t>
      </w:r>
      <w:r w:rsidR="00303107" w:rsidRPr="00BA2815">
        <w:rPr>
          <w:rFonts w:ascii="Times" w:cs="Times"/>
          <w:lang w:val="en-GB"/>
        </w:rPr>
        <w:fldChar w:fldCharType="begin" w:fldLock="1"/>
      </w:r>
      <w:r w:rsidR="00FF060E">
        <w:rPr>
          <w:rFonts w:ascii="Times" w:cs="Times"/>
          <w:lang w:val="en-GB"/>
        </w:rPr>
        <w:instrText xml:space="preserve">ADDIN CSL_CITATION {"citationItems":[{"id":"ITEM-1","itemData":{"DOI":"10.1002/kin.550160603","ISSN":"10974601","abstract":"We report laser absorption measurements of NH3 decay within the flame front region of rich, atmospheric pressure ammonia flames. These data are combined with earlier OH, NH, and NH2 measurements to obtain new estimates for the oscillator strength of NH2. This value, fi = 6.4 × 10−5 for the PQ1,7 line in the (0,9,0) </w:instrText>
      </w:r>
      <w:r w:rsidR="00FF060E">
        <w:rPr>
          <w:rFonts w:ascii="Times" w:cs="Times" w:hint="eastAsia"/>
          <w:lang w:val="en-GB"/>
        </w:rPr>
        <w:instrText>←</w:instrText>
      </w:r>
      <w:r w:rsidR="00FF060E">
        <w:rPr>
          <w:rFonts w:ascii="Times" w:cs="Times"/>
          <w:lang w:val="en-GB"/>
        </w:rPr>
        <w:instrText xml:space="preserve"> (0,0.0) vibrational band of the A2A1 </w:instrText>
      </w:r>
      <w:r w:rsidR="00FF060E">
        <w:rPr>
          <w:rFonts w:ascii="Times" w:cs="Times" w:hint="eastAsia"/>
          <w:lang w:val="en-GB"/>
        </w:rPr>
        <w:instrText>←</w:instrText>
      </w:r>
      <w:r w:rsidR="00FF060E">
        <w:rPr>
          <w:rFonts w:ascii="Times" w:cs="Times"/>
          <w:lang w:val="en-GB"/>
        </w:rPr>
        <w:instrText xml:space="preserve"> X2B1 transition, suggests ΔH °f(NH) </w:instrText>
      </w:r>
      <w:r w:rsidR="00FF060E">
        <w:rPr>
          <w:rFonts w:ascii="Cambria Math" w:hAnsi="Cambria Math" w:cs="Cambria Math"/>
          <w:lang w:val="en-GB"/>
        </w:rPr>
        <w:instrText>≅</w:instrText>
      </w:r>
      <w:r w:rsidR="00FF060E">
        <w:rPr>
          <w:rFonts w:ascii="Times" w:cs="Times"/>
          <w:lang w:val="en-GB"/>
        </w:rPr>
        <w:instrText xml:space="preserve"> 87 kcal/mol. The ammonia profiles were also combined with previous data on NO, NH, NH2, and OH to provide an extensive database at fuel equivalence ratios (ø) of 1.28, 1.50, and 1.81 for comparison to our kinetic model predictions. This modeling</w:instrText>
      </w:r>
      <w:r w:rsidR="00FF060E">
        <w:rPr>
          <w:rFonts w:ascii="Times" w:cs="Times" w:hint="eastAsia"/>
          <w:lang w:val="en-GB"/>
        </w:rPr>
        <w:instrText xml:space="preserve"> used a one</w:instrText>
      </w:r>
      <w:r w:rsidR="00FF060E">
        <w:rPr>
          <w:rFonts w:ascii="Times" w:cs="Times" w:hint="eastAsia"/>
          <w:lang w:val="en-GB"/>
        </w:rPr>
        <w:instrText>‐</w:instrText>
      </w:r>
      <w:r w:rsidR="00FF060E">
        <w:rPr>
          <w:rFonts w:ascii="Times" w:cs="Times" w:hint="eastAsia"/>
          <w:lang w:val="en-GB"/>
        </w:rPr>
        <w:instrText>dimensional flame code which explicitly accounts for the diffusional component in our flame experiments. Modeling results using a conventional mechanism predicted concentration profiles which deviated markedly from our observations. It was pos</w:instrText>
      </w:r>
      <w:r w:rsidR="00FF060E">
        <w:rPr>
          <w:rFonts w:ascii="Times" w:cs="Times"/>
          <w:lang w:val="en-GB"/>
        </w:rPr>
        <w:instrText>sible to obtain much more satisfactory fits by postulating reactions between various NHi (i = 1, 2) species to form N—N bonds. The N2Hj (j = 1–3) species could then lose H atoms via dissociation to ultimately form N2. Inclusion of these reactions in the mechanism allowed us to predict concentration—distance profiles for five different species at three different equivalence ratios that are in good agreement with experiment. The most important component of this mechanism is the recognition that the NHi + NHi reactions dominate the kinetics in rich flames. A most satisfying aspect of these calculations is that the key rate constants in the NHi + NHi sequence were estimated using simple RRK theory. Copyright © 1984 John Wiley &amp; Sons, Inc.","author":[{"droppin</w:instrText>
      </w:r>
      <w:r w:rsidR="00FF060E">
        <w:rPr>
          <w:rFonts w:ascii="Times" w:cs="Times" w:hint="eastAsia"/>
          <w:lang w:val="en-GB"/>
        </w:rPr>
        <w:instrText>g-particle":"","family":"Dean","given":"Anthony M.","non-dropping-particle":"","parse-names":false,"suffix":""},{"dropping-particle":"","family":"Chou","given":"Mau</w:instrText>
      </w:r>
      <w:r w:rsidR="00FF060E">
        <w:rPr>
          <w:rFonts w:ascii="Times" w:cs="Times" w:hint="eastAsia"/>
          <w:lang w:val="en-GB"/>
        </w:rPr>
        <w:instrText>‐</w:instrText>
      </w:r>
      <w:r w:rsidR="00FF060E">
        <w:rPr>
          <w:rFonts w:ascii="Times" w:cs="Times" w:hint="eastAsia"/>
          <w:lang w:val="en-GB"/>
        </w:rPr>
        <w:instrText xml:space="preserve">Song </w:instrText>
      </w:r>
      <w:r w:rsidR="00FF060E">
        <w:rPr>
          <w:rFonts w:ascii="Times" w:cs="Times" w:hint="eastAsia"/>
          <w:lang w:val="en-GB"/>
        </w:rPr>
        <w:instrText>‐</w:instrText>
      </w:r>
      <w:r w:rsidR="00FF060E">
        <w:rPr>
          <w:rFonts w:ascii="Times" w:cs="Times" w:hint="eastAsia"/>
          <w:lang w:val="en-GB"/>
        </w:rPr>
        <w:instrText>S","non-dropping-particle":"","parse-names":false,"suffix":""},{"dropping-particle":</w:instrText>
      </w:r>
      <w:r w:rsidR="00FF060E">
        <w:rPr>
          <w:rFonts w:ascii="Times" w:cs="Times"/>
          <w:lang w:val="en-GB"/>
        </w:rPr>
        <w:instrText>"","family":"Stern","given":"David","non-dropping-particle":"","parse-names":false,"suffix":""}],"container-title":"International Journal of Chemical Kinetics","id":"ITEM-1","issue":"6","issued":{"date-parts":[["1984"]]},"page":"633-653","title":"Kinetics of rich ammonia flames","type":"article-journal","volume":"16"},"uris":["http://www.mendeley.com/documents/?uuid=490b6225-625c-4a53-a6b3-1adb6efb78d3"]}],"mendeley":{"formattedCitation":"(Dean, Chou and Stern (1984))","plainTextFormattedCitation":"(Dean, Chou and Stern (1984))","previouslyFormattedCitation":"(Dean, Chou and Stern (1984))"},"properties":{"noteIndex":0},"schema":"https://github.com/citation-style-language/schema/raw/master/csl-citation.json"}</w:instrText>
      </w:r>
      <w:r w:rsidR="00303107" w:rsidRPr="00BA2815">
        <w:rPr>
          <w:rFonts w:ascii="Times" w:cs="Times"/>
          <w:lang w:val="en-GB"/>
        </w:rPr>
        <w:fldChar w:fldCharType="separate"/>
      </w:r>
      <w:r w:rsidR="001463A6" w:rsidRPr="001463A6">
        <w:rPr>
          <w:rFonts w:ascii="Times" w:cs="Times"/>
          <w:noProof/>
          <w:lang w:val="en-GB"/>
        </w:rPr>
        <w:t>(Dean, Chou and Stern (1984))</w:t>
      </w:r>
      <w:r w:rsidR="00303107" w:rsidRPr="00BA2815">
        <w:rPr>
          <w:rFonts w:ascii="Times" w:cs="Times"/>
          <w:lang w:val="en-GB"/>
        </w:rPr>
        <w:fldChar w:fldCharType="end"/>
      </w:r>
      <w:r w:rsidR="00303107" w:rsidRPr="00BA2815">
        <w:rPr>
          <w:rFonts w:ascii="Times" w:cs="Times"/>
          <w:lang w:val="en-GB"/>
        </w:rPr>
        <w:t xml:space="preserve">.  </w:t>
      </w:r>
    </w:p>
    <w:p w14:paraId="0125DD41" w14:textId="5A95274C" w:rsidR="00052DE1" w:rsidRPr="00512A50" w:rsidRDefault="00A56747" w:rsidP="00512A50">
      <w:pPr>
        <w:ind w:firstLine="720"/>
        <w:rPr>
          <w:rFonts w:ascii="Times" w:cs="Times"/>
          <w:lang w:val="en-GB"/>
        </w:rPr>
      </w:pPr>
      <w:r w:rsidRPr="00BA2815">
        <w:rPr>
          <w:rFonts w:ascii="Times" w:cs="Times"/>
          <w:lang w:val="en-GB"/>
        </w:rPr>
        <w:t xml:space="preserve">Combination of </w:t>
      </w:r>
      <w:r w:rsidR="008E46A3">
        <w:rPr>
          <w:rFonts w:ascii="Times" w:cs="Times"/>
          <w:lang w:val="en-GB"/>
        </w:rPr>
        <w:t>CH</w:t>
      </w:r>
      <w:r w:rsidR="008E46A3" w:rsidRPr="001E018D">
        <w:rPr>
          <w:rFonts w:ascii="Times" w:cs="Times"/>
          <w:vertAlign w:val="subscript"/>
          <w:lang w:val="en-GB"/>
        </w:rPr>
        <w:t>4</w:t>
      </w:r>
      <w:r w:rsidR="008E46A3" w:rsidRPr="00BA2815">
        <w:rPr>
          <w:rFonts w:ascii="Times" w:cs="Times"/>
          <w:lang w:val="en-GB"/>
        </w:rPr>
        <w:t xml:space="preserve"> </w:t>
      </w:r>
      <w:r w:rsidRPr="00BA2815">
        <w:rPr>
          <w:rFonts w:ascii="Times" w:cs="Times"/>
          <w:lang w:val="en-GB"/>
        </w:rPr>
        <w:t xml:space="preserve">and </w:t>
      </w:r>
      <w:r w:rsidR="008E46A3">
        <w:rPr>
          <w:rFonts w:ascii="Times" w:cs="Times"/>
          <w:lang w:val="en-GB"/>
        </w:rPr>
        <w:t>NH</w:t>
      </w:r>
      <w:r w:rsidR="008E46A3">
        <w:rPr>
          <w:rFonts w:ascii="Times" w:cs="Times"/>
          <w:vertAlign w:val="subscript"/>
          <w:lang w:val="en-GB"/>
        </w:rPr>
        <w:t>3</w:t>
      </w:r>
      <w:r w:rsidR="008E46A3" w:rsidRPr="00BA2815">
        <w:rPr>
          <w:rFonts w:ascii="Times" w:cs="Times"/>
          <w:lang w:val="en-GB"/>
        </w:rPr>
        <w:t xml:space="preserve"> </w:t>
      </w:r>
      <w:r w:rsidR="009B3019" w:rsidRPr="00BA2815">
        <w:rPr>
          <w:rFonts w:ascii="Times" w:cs="Times"/>
          <w:lang w:val="en-GB"/>
        </w:rPr>
        <w:t xml:space="preserve">at lean conditions yielded </w:t>
      </w:r>
      <w:r w:rsidR="00460F1F" w:rsidRPr="00BA2815">
        <w:rPr>
          <w:rFonts w:ascii="Times" w:cs="Times"/>
          <w:lang w:val="en-GB"/>
        </w:rPr>
        <w:t>low CO</w:t>
      </w:r>
      <w:r w:rsidR="00460F1F" w:rsidRPr="00BA2815">
        <w:rPr>
          <w:rFonts w:ascii="Times" w:cs="Times"/>
          <w:vertAlign w:val="subscript"/>
          <w:lang w:val="en-GB"/>
        </w:rPr>
        <w:t>2</w:t>
      </w:r>
      <w:r w:rsidR="00460F1F" w:rsidRPr="00BA2815">
        <w:rPr>
          <w:rFonts w:ascii="Times" w:cs="Times"/>
          <w:lang w:val="en-GB"/>
        </w:rPr>
        <w:t xml:space="preserve"> emissions </w:t>
      </w:r>
      <w:r w:rsidR="00504501" w:rsidRPr="00BA2815">
        <w:rPr>
          <w:rFonts w:ascii="Times" w:cs="Times"/>
          <w:lang w:val="en-GB"/>
        </w:rPr>
        <w:t>with the penalty of high NO</w:t>
      </w:r>
      <w:r w:rsidR="00504501" w:rsidRPr="00BA2815">
        <w:rPr>
          <w:rFonts w:ascii="Times" w:cs="Times"/>
          <w:vertAlign w:val="subscript"/>
          <w:lang w:val="en-GB"/>
        </w:rPr>
        <w:t>x</w:t>
      </w:r>
      <w:r w:rsidR="009456E1" w:rsidRPr="00BA2815">
        <w:rPr>
          <w:rFonts w:ascii="Times" w:cs="Times"/>
          <w:lang w:val="en-GB"/>
        </w:rPr>
        <w:t xml:space="preserve"> </w:t>
      </w:r>
      <w:r w:rsidR="00B40771" w:rsidRPr="00BA2815">
        <w:rPr>
          <w:rFonts w:ascii="Times" w:cs="Times"/>
          <w:lang w:val="en-GB"/>
        </w:rPr>
        <w:fldChar w:fldCharType="begin" w:fldLock="1"/>
      </w:r>
      <w:r w:rsidR="00FF060E">
        <w:rPr>
          <w:rFonts w:ascii="Times" w:cs="Times"/>
          <w:lang w:val="en-GB"/>
        </w:rPr>
        <w:instrText>ADDIN CSL_CITATION {"citationItems":[{"id":"ITEM-1","itemData":{"DOI":"10.1016/S0010-2180(02)00413-3","ISSN":"00102180","abstract":"This paper reports on a combined experimental and modeling investigation of NOx formation in laminar, ammonia-seeded, nitrogen-diluted, methane diffusion flames. The methane-ammonia mixture is a surrogate for biomass fuels, which contain significant fuel-bound nitrogen. The experiments use flue-gas sampling to measure the concentration of stable species in the exhaust gas. The computations use adaptive mesh refinement (AMR) to capture fine-scale features of the flame. The model includes a detailed chemical mechanism, differential diffusion, buoyancy, and radiative losses. The model shows good agreement with the measurements over the full range of experimental NH3 seeding amounts. As more NH3 is added, a greater percentage is converted to N2 rather than to NO. The simulation results are analyzed to trace the changes in NO formation mechanisms with increasing amounts of ammonia in the fuel. © 2002 by The Combustion Institute.","author":[{"dropping-particle":"","family":"Sullivan","given":"Neal","non-dropping-particle":"","parse-names":false,"suffix":""},{"dropping-particle":"","family":"Jensen","given":"Anker","non-dropping-particle":"","parse-names":false,"suffix":""},{"dropping-particle":"","family":"Glarborg","given":"Peter","non-dropping-particle":"","parse-names":false,"suffix":""},{"dropping-particle":"","family":"Day","given":"Marcus S.","non-dropping-particle":"","parse-names":false,"suffix":""},{"dropping-particle":"","family":"Grcar","given":"Joseph F.","non-dropping-particle":"","parse-names":false,"suffix":""},{"dropping-particle":"","family":"Bell","given":"John B.","non-dropping-particle":"","parse-names":false,"suffix":""},{"dropping-particle":"","family":"Pope","given":"Christopher J.","non-dropping-particle":"","parse-names":false,"suffix":""},{"dropping-particle":"","family":"Kee","given":"Robert J.","non-dropping-particle":"","parse-names":false,"suffix":""}],"container-title":"Combustion and Flame","id":"ITEM-1","issued":{"date-parts":[["2002"]]},"title":"Ammonia conversion and NOx formation in laminar coflowing nonpremixed methane-air flames","type":"article-journal"},"uris":["http://www.mendeley.com/documents/?uuid=ecbd1c48-caa6-47da-9aa0-00fcd12a914f"]},{"id":"ITEM-2","itemData":{"DOI":"10.1016/j.apenergy.2019.113676","ISSN":"03062619","author":[{"dropping-particle":"","family":"Sorrentino","given":"Giancarlo","non-dropping-particle":"","parse-names":false,"suffix":""},{"dropping-particle":"","family":"Sabia","given":"Pino","non-dropping-particle":"","parse-names":false,"suffix":""},{"dropping-particle":"","family":"Bozza","given":"Pio","non-dropping-particle":"","parse-names":false,"suffix":""},{"dropping-particle":"","family":"Ragucci","given":"Raffaele","non-dropping-particle":"","parse-names":false,"suffix":""},{"dropping-particle":"","family":"Joannon","given":"Mara","non-dropping-particle":"de","parse-names":false,"suffix":""}],"container-title":"Applied Energy","id":"ITEM-2","issued":{"date-parts":[["2019"]]},"title":"Low-NOx conversion of pure ammonia in a cyclonic burner under locally diluted and preheated conditions","type":"article-journal"},"uris":["http://www.mendeley.com/documents/?uuid=fd1d09e9-8ffd-4e7c-829c-a59cb6cf8f8a"]}],"mendeley":{"formattedCitation":"(Sullivan &lt;i&gt;et al.&lt;/i&gt; (2002); Sorrentino &lt;i&gt;et al.&lt;/i&gt; (2019))","plainTextFormattedCitation":"(Sullivan et al. (2002); Sorrentino et al. (2019))","previouslyFormattedCitation":"(Sullivan &lt;i&gt;et al.&lt;/i&gt; (2002); Sorrentino &lt;i&gt;et al.&lt;/i&gt; (2019))"},"properties":{"noteIndex":0},"schema":"https://github.com/citation-style-language/schema/raw/master/csl-citation.json"}</w:instrText>
      </w:r>
      <w:r w:rsidR="00B40771" w:rsidRPr="00BA2815">
        <w:rPr>
          <w:rFonts w:ascii="Times" w:cs="Times"/>
          <w:lang w:val="en-GB"/>
        </w:rPr>
        <w:fldChar w:fldCharType="separate"/>
      </w:r>
      <w:r w:rsidR="001463A6" w:rsidRPr="001463A6">
        <w:rPr>
          <w:rFonts w:ascii="Times" w:cs="Times"/>
          <w:noProof/>
          <w:lang w:val="en-GB"/>
        </w:rPr>
        <w:t xml:space="preserve">(Sullivan </w:t>
      </w:r>
      <w:r w:rsidR="001463A6" w:rsidRPr="001463A6">
        <w:rPr>
          <w:rFonts w:ascii="Times" w:cs="Times"/>
          <w:i/>
          <w:noProof/>
          <w:lang w:val="en-GB"/>
        </w:rPr>
        <w:t>et al.</w:t>
      </w:r>
      <w:r w:rsidR="001463A6" w:rsidRPr="001463A6">
        <w:rPr>
          <w:rFonts w:ascii="Times" w:cs="Times"/>
          <w:noProof/>
          <w:lang w:val="en-GB"/>
        </w:rPr>
        <w:t xml:space="preserve"> (2002); Sorrentino </w:t>
      </w:r>
      <w:r w:rsidR="001463A6" w:rsidRPr="001463A6">
        <w:rPr>
          <w:rFonts w:ascii="Times" w:cs="Times"/>
          <w:i/>
          <w:noProof/>
          <w:lang w:val="en-GB"/>
        </w:rPr>
        <w:t>et al.</w:t>
      </w:r>
      <w:r w:rsidR="001463A6" w:rsidRPr="001463A6">
        <w:rPr>
          <w:rFonts w:ascii="Times" w:cs="Times"/>
          <w:noProof/>
          <w:lang w:val="en-GB"/>
        </w:rPr>
        <w:t xml:space="preserve"> (2019))</w:t>
      </w:r>
      <w:r w:rsidR="00B40771" w:rsidRPr="00BA2815">
        <w:rPr>
          <w:rFonts w:ascii="Times" w:cs="Times"/>
          <w:lang w:val="en-GB"/>
        </w:rPr>
        <w:fldChar w:fldCharType="end"/>
      </w:r>
      <w:r w:rsidR="00026681" w:rsidRPr="00BA2815">
        <w:rPr>
          <w:rFonts w:ascii="Times" w:cs="Times"/>
          <w:lang w:val="en-GB"/>
        </w:rPr>
        <w:t xml:space="preserve">, </w:t>
      </w:r>
      <w:r w:rsidR="005E61F7" w:rsidRPr="00BA2815">
        <w:rPr>
          <w:rFonts w:ascii="Times" w:cs="Times"/>
          <w:lang w:val="en-GB"/>
        </w:rPr>
        <w:t xml:space="preserve">while rich conditions </w:t>
      </w:r>
      <w:r w:rsidR="00484F70" w:rsidRPr="00BA2815">
        <w:rPr>
          <w:rFonts w:ascii="Times" w:cs="Times"/>
          <w:lang w:val="en-GB"/>
        </w:rPr>
        <w:t>reduced NO</w:t>
      </w:r>
      <w:r w:rsidR="00484F70" w:rsidRPr="00BA2815">
        <w:rPr>
          <w:rFonts w:ascii="Times" w:cs="Times"/>
          <w:vertAlign w:val="subscript"/>
          <w:lang w:val="en-GB"/>
        </w:rPr>
        <w:t>x</w:t>
      </w:r>
      <w:r w:rsidR="00484F70" w:rsidRPr="00BA2815">
        <w:rPr>
          <w:rFonts w:ascii="Times" w:cs="Times"/>
          <w:lang w:val="en-GB"/>
        </w:rPr>
        <w:t xml:space="preserve"> </w:t>
      </w:r>
      <w:r w:rsidR="000F5AF2" w:rsidRPr="00BA2815">
        <w:rPr>
          <w:rFonts w:ascii="Times" w:cs="Times"/>
          <w:lang w:val="en-GB"/>
        </w:rPr>
        <w:t>emissions at the expense of</w:t>
      </w:r>
      <w:r w:rsidR="00A608B6" w:rsidRPr="00BA2815">
        <w:rPr>
          <w:rFonts w:ascii="Times" w:cs="Times"/>
          <w:lang w:val="en-GB"/>
        </w:rPr>
        <w:t xml:space="preserve"> producing more CO</w:t>
      </w:r>
      <w:r w:rsidR="00B40771" w:rsidRPr="00BA2815">
        <w:rPr>
          <w:rFonts w:ascii="Times" w:cs="Times"/>
          <w:lang w:val="en-GB"/>
        </w:rPr>
        <w:t xml:space="preserve"> </w:t>
      </w:r>
      <w:r w:rsidR="00B40771" w:rsidRPr="00BA2815">
        <w:rPr>
          <w:rFonts w:ascii="Times" w:cs="Times"/>
          <w:lang w:val="en-GB"/>
        </w:rPr>
        <w:fldChar w:fldCharType="begin" w:fldLock="1"/>
      </w:r>
      <w:r w:rsidR="00FF060E">
        <w:rPr>
          <w:rFonts w:ascii="Times" w:cs="Times"/>
          <w:lang w:val="en-GB"/>
        </w:rPr>
        <w:instrText>ADDIN CSL_CITATION {"citationItems":[{"id":"ITEM-1","itemData":{"DOI":"10.1115/GT2019-91404","ISBN":"9780791858608","abstract":"Following on from successful experimental trials employing ammonia/hydrogen blends in a model gas turbine combustor, with favorable NOx and unburned fuel emissions, a detailed numerical study has been undertaken to assess the viability of using steelworks by-product ammonia in gas turbines. Every metric ton (tonne) of steel manufactured using a blast furnace results in approximately 1.5 kg of by-product ammonia, usually present in a vapor form, from the cleansing of coke oven gas (COG). This study numerically investigates the potential to utilize this by-product for power generation. Ammonia combustion presents some major challenges, including poor reactivity and a propensity for excessive NOx emissions. Ammonia combustion has been shown to be greatly enhanced through the addition of support fuels, hydrogen and methane (both major components of COG). CHEMKIN-PRO is employed to demonstrate the optimal ratio of ammonia vapor, and alternatively anhydrous ammonia recovered from the vapor, to COG or methane at equivalence ratios between 1.0 and 1.4 under an elevated inlet temperature of 550K. Aspen Plus was used to design a Brayton-Rankine cycle with integrated recuperation, and overall cycle efficiencies were calculated for a range of favorable equivalence ratios, identified from the combustion models. The results have been used to specify a series of emissions experiments in a model gas turbine combustor.","author":[{"dropping-particle":"","family":"Hewlett","given":"S. G.","non-dropping-particle":"","parse-names":false,"suffix":""},{"dropping-particle":"","family":"Valera-Medina","given":"A.","non-dropping-particle":"","parse-names":false,"suffix":""},{"dropping-particle":"","family":"Pugh","given":"D. G.","non-dropping-particle":"","parse-names":false,"suffix":""},{"dropping-particle":"","family":"Bowen","given":"P. J.","non-dropping-particle":"","parse-names":false,"suffix":""}],"container-title":"Proceedings of the ASME Turbo Expo","id":"ITEM-1","issued":{"date-parts":[["2019"]]},"page":"GT2019-91404","publisher-place":"Phoenix, Arizona","title":"Gas turbine co-firing of steelworks ammonia with coke oven gas or methane: A fundamental and cycle analysis","type":"paper-conference","volume":"3"},"uris":["http://www.mendeley.com/documents/?uuid=38a422ab-7cf6-4ee2-bd75-a623fbd9d64c"]}],"mendeley":{"formattedCitation":"(Hewlett &lt;i&gt;et al.&lt;/i&gt; (2019))","plainTextFormattedCitation":"(Hewlett et al. (2019))","previouslyFormattedCitation":"(Hewlett &lt;i&gt;et al.&lt;/i&gt; (2019))"},"properties":{"noteIndex":0},"schema":"https://github.com/citation-style-language/schema/raw/master/csl-citation.json"}</w:instrText>
      </w:r>
      <w:r w:rsidR="00B40771" w:rsidRPr="00BA2815">
        <w:rPr>
          <w:rFonts w:ascii="Times" w:cs="Times"/>
          <w:lang w:val="en-GB"/>
        </w:rPr>
        <w:fldChar w:fldCharType="separate"/>
      </w:r>
      <w:r w:rsidR="001463A6" w:rsidRPr="001463A6">
        <w:rPr>
          <w:rFonts w:ascii="Times" w:cs="Times"/>
          <w:noProof/>
          <w:lang w:val="en-GB"/>
        </w:rPr>
        <w:t xml:space="preserve">(Hewlett </w:t>
      </w:r>
      <w:r w:rsidR="001463A6" w:rsidRPr="001463A6">
        <w:rPr>
          <w:rFonts w:ascii="Times" w:cs="Times"/>
          <w:i/>
          <w:noProof/>
          <w:lang w:val="en-GB"/>
        </w:rPr>
        <w:t>et al.</w:t>
      </w:r>
      <w:r w:rsidR="001463A6" w:rsidRPr="001463A6">
        <w:rPr>
          <w:rFonts w:ascii="Times" w:cs="Times"/>
          <w:noProof/>
          <w:lang w:val="en-GB"/>
        </w:rPr>
        <w:t xml:space="preserve"> (2019))</w:t>
      </w:r>
      <w:r w:rsidR="00B40771" w:rsidRPr="00BA2815">
        <w:rPr>
          <w:rFonts w:ascii="Times" w:cs="Times"/>
          <w:lang w:val="en-GB"/>
        </w:rPr>
        <w:fldChar w:fldCharType="end"/>
      </w:r>
      <w:r w:rsidR="00A608B6" w:rsidRPr="00BA2815">
        <w:rPr>
          <w:rFonts w:ascii="Times" w:cs="Times"/>
          <w:lang w:val="en-GB"/>
        </w:rPr>
        <w:t>.</w:t>
      </w:r>
      <w:r w:rsidR="00700F88" w:rsidRPr="00BA2815">
        <w:rPr>
          <w:rFonts w:ascii="Times" w:cs="Times"/>
          <w:lang w:val="en-GB"/>
        </w:rPr>
        <w:t xml:space="preserve"> </w:t>
      </w:r>
      <w:r w:rsidR="008E46A3">
        <w:rPr>
          <w:rFonts w:ascii="Times" w:cs="Times"/>
          <w:lang w:val="en-GB"/>
        </w:rPr>
        <w:t>NH</w:t>
      </w:r>
      <w:r w:rsidR="008E46A3">
        <w:rPr>
          <w:rFonts w:ascii="Times" w:cs="Times"/>
          <w:vertAlign w:val="subscript"/>
          <w:lang w:val="en-GB"/>
        </w:rPr>
        <w:t>3</w:t>
      </w:r>
      <w:r w:rsidR="00564B0B" w:rsidRPr="00BA2815">
        <w:rPr>
          <w:rFonts w:ascii="Times" w:cs="Times"/>
          <w:lang w:val="en-GB"/>
        </w:rPr>
        <w:t>/</w:t>
      </w:r>
      <w:r w:rsidR="008E46A3">
        <w:rPr>
          <w:rFonts w:ascii="Times" w:cs="Times"/>
          <w:lang w:val="en-GB"/>
        </w:rPr>
        <w:t>H</w:t>
      </w:r>
      <w:r w:rsidR="008E46A3">
        <w:rPr>
          <w:rFonts w:ascii="Times" w:cs="Times"/>
          <w:vertAlign w:val="subscript"/>
          <w:lang w:val="en-GB"/>
        </w:rPr>
        <w:t>2</w:t>
      </w:r>
      <w:r w:rsidR="008E46A3" w:rsidRPr="00BA2815">
        <w:rPr>
          <w:rFonts w:ascii="Times" w:cs="Times"/>
          <w:lang w:val="en-GB"/>
        </w:rPr>
        <w:t xml:space="preserve"> </w:t>
      </w:r>
      <w:r w:rsidR="00564B0B" w:rsidRPr="00BA2815">
        <w:rPr>
          <w:rFonts w:ascii="Times" w:cs="Times"/>
          <w:lang w:val="en-GB"/>
        </w:rPr>
        <w:t xml:space="preserve">blends at different </w:t>
      </w:r>
      <w:r w:rsidR="008D6F2F" w:rsidRPr="00BA2815">
        <w:rPr>
          <w:rFonts w:ascii="Times" w:cs="Times"/>
          <w:lang w:val="en-GB"/>
        </w:rPr>
        <w:t xml:space="preserve">volumetric concentrations </w:t>
      </w:r>
      <w:r w:rsidR="003027E1" w:rsidRPr="00BA2815">
        <w:rPr>
          <w:rFonts w:ascii="Times" w:cs="Times"/>
          <w:lang w:val="en-GB"/>
        </w:rPr>
        <w:t xml:space="preserve">were studied to </w:t>
      </w:r>
      <w:r w:rsidR="00704AFB">
        <w:rPr>
          <w:rFonts w:ascii="Times" w:cs="Times"/>
          <w:lang w:val="en-GB"/>
        </w:rPr>
        <w:t>recognise</w:t>
      </w:r>
      <w:r w:rsidR="00704AFB" w:rsidRPr="00BA2815">
        <w:rPr>
          <w:rFonts w:ascii="Times" w:cs="Times"/>
          <w:lang w:val="en-GB"/>
        </w:rPr>
        <w:t xml:space="preserve"> </w:t>
      </w:r>
      <w:r w:rsidR="00F40114" w:rsidRPr="00BA2815">
        <w:rPr>
          <w:rFonts w:ascii="Times" w:cs="Times"/>
          <w:lang w:val="en-GB"/>
        </w:rPr>
        <w:t xml:space="preserve">the 80/20 and 70/30 </w:t>
      </w:r>
      <w:r w:rsidR="0056687D">
        <w:rPr>
          <w:rFonts w:ascii="Times" w:cs="Times"/>
          <w:lang w:val="en-GB"/>
        </w:rPr>
        <w:t xml:space="preserve">vol. % </w:t>
      </w:r>
      <w:r w:rsidR="00F40114" w:rsidRPr="00BA2815">
        <w:rPr>
          <w:rFonts w:ascii="Times" w:cs="Times"/>
          <w:lang w:val="en-GB"/>
        </w:rPr>
        <w:t xml:space="preserve">blends as the most stable </w:t>
      </w:r>
      <w:r w:rsidR="003B1443" w:rsidRPr="00BA2815">
        <w:rPr>
          <w:rFonts w:ascii="Times" w:cs="Times"/>
          <w:lang w:val="en-GB"/>
        </w:rPr>
        <w:fldChar w:fldCharType="begin" w:fldLock="1"/>
      </w:r>
      <w:r w:rsidR="00FF060E">
        <w:rPr>
          <w:rFonts w:ascii="Times" w:cs="Times"/>
          <w:lang w:val="en-GB"/>
        </w:rPr>
        <w:instrText>ADDIN CSL_CITATION {"citationItems":[{"id":"ITEM-1","itemData":{"DOI":"10.1016/j.ijhydene.2019.02.041","ISSN":"03603199","abstract":"Energy storage is one of the highest priority challenges in transitioning to a low-carbon economy. Fluctuating, intermittent primary renewable sources such as wind and solar require low-carbon storage options to enable effective load matching, ensuring security of supply. Chemical storage is one such option, with low or zero carbon fuels such as hydrogen, alcohols and ammonia having been proposed. Ammonia provides zero-carbon hydrogen storage whilst offering liquefaction at relatively low pressures and atmospheric temperatures, enabling ease of transportation in a pre-existing infrastructure. Ammonia can also be used directly as a fuel in power plants such as gas turbines to avoid complete conversion back to hydrogen. It is a relatively unreactive fuel, and so it is of interest to explore the potential utilisation of ammonia/hydrogen mixtures. Hence, the goal of this paper is to provide a first assessment of the suitability of a chosen 70%NH 3 –30%H 2 (%vol) blend for utilisation within a gas turbine environment, based on primary combustion diagnostics including combustion stability – via OH chemiluminescence - and emissions (NO x and NH 3 ). An established optical generic swirl-burner enabled studies of the influence of equivalence ratio (φ &gt; 1), ambient temperature (&lt;484 ± 10 K) and bypass air, with a focus on NO x reduction, one of the main challenges for ammonia combustion. A numerical GT cycle model is developed alongside the experimental investigation. The results demonstrate that the blend has considerable potential as a fuel substitute with reasonable combustion stability and significant reduction of emissions for the cases without bypass air, due to increased chemical reactivity of unburned ammonia. However, emissions are still above those recommended for gas turbine cycles, with a theoretical cycle that still produces low efficiencies compared to DLN methane, highlighting the requirement for new injection techniques to reduce NO x /unburned NH 3 in the flue gases whilst ensuring increased power outputs.","author":[{"dropping-particle":"","family":"Valera-Medina","given":"A.","non-dropping-particle":"","parse-names":false,"suffix":""},{"dropping-particle":"","family":"Gutesa","given":"M.","non-dropping-particle":"","parse-names":false,"suffix":""},{"dropping-particle":"","family":"Xiao","given":"H.","non-dropping-particle":"","parse-names":false,"suffix":""},{"dropping-particle":"","family":"Pugh","given":"D.","non-dropping-particle":"","parse-names":false,"suffix":""},{"dropping-particle":"","family":"Giles","given":"A.","non-dropping-particle":"","parse-names":false,"suffix":""},{"dropping-particle":"","family":"Goktepe","given":"B.","non-dropping-particle":"","parse-names":false,"suffix":""},{"dropping-particle":"","family":"Marsh","given":"R.","non-dropping-particle":"","parse-names":false,"suffix":""},{"dropping-particle":"","family":"Bowen","given":"P.","non-dropping-particle":"","parse-names":false,"suffix":""}],"container-title":"International Journal of Hydrogen Energy","id":"ITEM-1","issue":"16","issued":{"date-parts":[["2019","3"]]},"page":"8615-8626","title":"Premixed ammonia/hydrogen swirl combustion under rich fuel conditions for gas turbines operation","type":"article-journal","volume":"44"},"uris":["http://www.mendeley.com/documents/?uuid=0b081b36-65b2-46c5-a871-af0ffd733c7c"]}],"mendeley":{"formattedCitation":"(Valera-Medina &lt;i&gt;et al.&lt;/i&gt; (2019))","plainTextFormattedCitation":"(Valera-Medina et al. (2019))","previouslyFormattedCitation":"(Valera-Medina &lt;i&gt;et al.&lt;/i&gt; (2019))"},"properties":{"noteIndex":0},"schema":"https://github.com/citation-style-language/schema/raw/master/csl-citation.json"}</w:instrText>
      </w:r>
      <w:r w:rsidR="003B1443" w:rsidRPr="00BA2815">
        <w:rPr>
          <w:rFonts w:ascii="Times" w:cs="Times"/>
          <w:lang w:val="en-GB"/>
        </w:rPr>
        <w:fldChar w:fldCharType="separate"/>
      </w:r>
      <w:r w:rsidR="001463A6" w:rsidRPr="001463A6">
        <w:rPr>
          <w:rFonts w:ascii="Times" w:cs="Times"/>
          <w:noProof/>
          <w:lang w:val="en-GB"/>
        </w:rPr>
        <w:t xml:space="preserve">(Valera-Medina </w:t>
      </w:r>
      <w:r w:rsidR="001463A6" w:rsidRPr="001463A6">
        <w:rPr>
          <w:rFonts w:ascii="Times" w:cs="Times"/>
          <w:i/>
          <w:noProof/>
          <w:lang w:val="en-GB"/>
        </w:rPr>
        <w:t>et al.</w:t>
      </w:r>
      <w:r w:rsidR="001463A6" w:rsidRPr="001463A6">
        <w:rPr>
          <w:rFonts w:ascii="Times" w:cs="Times"/>
          <w:noProof/>
          <w:lang w:val="en-GB"/>
        </w:rPr>
        <w:t xml:space="preserve"> (2019))</w:t>
      </w:r>
      <w:r w:rsidR="003B1443" w:rsidRPr="00BA2815">
        <w:rPr>
          <w:rFonts w:ascii="Times" w:cs="Times"/>
          <w:lang w:val="en-GB"/>
        </w:rPr>
        <w:fldChar w:fldCharType="end"/>
      </w:r>
      <w:r w:rsidR="00EE73BE" w:rsidRPr="00BA2815">
        <w:rPr>
          <w:rFonts w:ascii="Times" w:cs="Times"/>
          <w:lang w:val="en-GB"/>
        </w:rPr>
        <w:t xml:space="preserve"> </w:t>
      </w:r>
      <w:r w:rsidR="00855BD7" w:rsidRPr="00BA2815">
        <w:rPr>
          <w:rFonts w:ascii="Times" w:cs="Times"/>
          <w:lang w:val="en-GB"/>
        </w:rPr>
        <w:t>with low NO</w:t>
      </w:r>
      <w:r w:rsidR="00855BD7" w:rsidRPr="00BA2815">
        <w:rPr>
          <w:rFonts w:ascii="Times" w:cs="Times"/>
          <w:vertAlign w:val="subscript"/>
          <w:lang w:val="en-GB"/>
        </w:rPr>
        <w:t>x</w:t>
      </w:r>
      <w:r w:rsidR="00855BD7" w:rsidRPr="00BA2815">
        <w:rPr>
          <w:rFonts w:ascii="Times" w:cs="Times"/>
          <w:lang w:val="en-GB"/>
        </w:rPr>
        <w:t xml:space="preserve"> </w:t>
      </w:r>
      <w:r w:rsidR="00855BD7" w:rsidRPr="00BA2815">
        <w:rPr>
          <w:rFonts w:ascii="Times" w:cs="Times"/>
          <w:lang w:val="en-GB"/>
        </w:rPr>
        <w:lastRenderedPageBreak/>
        <w:t>production at high equivalence ratios close to 1.2.</w:t>
      </w:r>
      <w:r w:rsidR="00A76D45" w:rsidRPr="00BA2815">
        <w:rPr>
          <w:rFonts w:ascii="Times" w:cs="Times"/>
          <w:lang w:val="en-GB"/>
        </w:rPr>
        <w:t xml:space="preserve"> To the authors best knowledge, </w:t>
      </w:r>
      <w:r w:rsidR="004B6BE9" w:rsidRPr="00BA2815">
        <w:rPr>
          <w:rFonts w:ascii="Times" w:cs="Times"/>
          <w:lang w:val="en-GB"/>
        </w:rPr>
        <w:t>CH</w:t>
      </w:r>
      <w:r w:rsidR="004B6BE9" w:rsidRPr="00BA2815">
        <w:rPr>
          <w:rFonts w:ascii="Times" w:cs="Times"/>
          <w:vertAlign w:val="subscript"/>
          <w:lang w:val="en-GB"/>
        </w:rPr>
        <w:t>4</w:t>
      </w:r>
      <w:r w:rsidR="004B6BE9" w:rsidRPr="00BA2815">
        <w:rPr>
          <w:rFonts w:ascii="Times" w:cs="Times"/>
          <w:lang w:val="en-GB"/>
        </w:rPr>
        <w:t>/NH</w:t>
      </w:r>
      <w:r w:rsidR="004B6BE9" w:rsidRPr="00BA2815">
        <w:rPr>
          <w:rFonts w:ascii="Times" w:cs="Times"/>
          <w:vertAlign w:val="subscript"/>
          <w:lang w:val="en-GB"/>
        </w:rPr>
        <w:t>3</w:t>
      </w:r>
      <w:r w:rsidR="004B6BE9" w:rsidRPr="00BA2815">
        <w:rPr>
          <w:rFonts w:ascii="Times" w:cs="Times"/>
          <w:lang w:val="en-GB"/>
        </w:rPr>
        <w:t>/H</w:t>
      </w:r>
      <w:r w:rsidR="004B6BE9" w:rsidRPr="00BA2815">
        <w:rPr>
          <w:rFonts w:ascii="Times" w:cs="Times"/>
          <w:vertAlign w:val="subscript"/>
          <w:lang w:val="en-GB"/>
        </w:rPr>
        <w:t>2</w:t>
      </w:r>
      <w:r w:rsidR="004B6BE9" w:rsidRPr="00BA2815">
        <w:rPr>
          <w:rFonts w:ascii="Times" w:cs="Times"/>
          <w:lang w:val="en-GB"/>
        </w:rPr>
        <w:t xml:space="preserve"> as tertia</w:t>
      </w:r>
      <w:r w:rsidR="00842430" w:rsidRPr="00BA2815">
        <w:rPr>
          <w:rFonts w:ascii="Times" w:cs="Times"/>
          <w:lang w:val="en-GB"/>
        </w:rPr>
        <w:t>ry</w:t>
      </w:r>
      <w:r w:rsidR="004B6BE9" w:rsidRPr="00BA2815">
        <w:rPr>
          <w:rFonts w:ascii="Times" w:cs="Times"/>
          <w:lang w:val="en-GB"/>
        </w:rPr>
        <w:t xml:space="preserve"> </w:t>
      </w:r>
      <w:r w:rsidR="00783140" w:rsidRPr="00BA2815">
        <w:rPr>
          <w:rFonts w:ascii="Times" w:cs="Times"/>
          <w:lang w:val="en-GB"/>
        </w:rPr>
        <w:t xml:space="preserve">blends at </w:t>
      </w:r>
      <w:r w:rsidR="00B61F15" w:rsidRPr="00BA2815">
        <w:rPr>
          <w:rFonts w:ascii="Times" w:cs="Times"/>
          <w:lang w:val="en-GB"/>
        </w:rPr>
        <w:t>different volumetric percentages</w:t>
      </w:r>
      <w:r w:rsidR="004E32BE" w:rsidRPr="00BA2815">
        <w:rPr>
          <w:rFonts w:ascii="Times" w:cs="Times"/>
          <w:lang w:val="en-GB"/>
        </w:rPr>
        <w:t xml:space="preserve"> </w:t>
      </w:r>
      <w:r w:rsidR="00E43C7A" w:rsidRPr="00BA2815">
        <w:rPr>
          <w:rFonts w:ascii="Times" w:cs="Times"/>
          <w:lang w:val="en-GB"/>
        </w:rPr>
        <w:t>and at</w:t>
      </w:r>
      <w:r w:rsidR="004E32BE" w:rsidRPr="00BA2815">
        <w:rPr>
          <w:rFonts w:ascii="Times" w:cs="Times"/>
          <w:lang w:val="en-GB"/>
        </w:rPr>
        <w:t xml:space="preserve"> Φ = 1.2</w:t>
      </w:r>
      <w:r w:rsidR="00562F27" w:rsidRPr="00BA2815">
        <w:rPr>
          <w:rFonts w:ascii="Times" w:cs="Times"/>
          <w:lang w:val="en-GB"/>
        </w:rPr>
        <w:t xml:space="preserve"> are reported here for </w:t>
      </w:r>
      <w:r w:rsidR="00052DE1" w:rsidRPr="00BA2815">
        <w:rPr>
          <w:rFonts w:ascii="Times" w:cs="Times"/>
          <w:lang w:val="en-GB"/>
        </w:rPr>
        <w:t xml:space="preserve">the </w:t>
      </w:r>
      <w:r w:rsidR="00562F27" w:rsidRPr="00BA2815">
        <w:rPr>
          <w:rFonts w:ascii="Times" w:cs="Times"/>
          <w:lang w:val="en-GB"/>
        </w:rPr>
        <w:t>first time</w:t>
      </w:r>
      <w:r w:rsidR="00052DE1" w:rsidRPr="00BA2815">
        <w:rPr>
          <w:rFonts w:ascii="Times" w:cs="Times"/>
          <w:lang w:val="en-GB"/>
        </w:rPr>
        <w:t>.</w:t>
      </w:r>
    </w:p>
    <w:p w14:paraId="1031679E" w14:textId="77777777" w:rsidR="008E46A3" w:rsidRPr="00B67A62" w:rsidRDefault="008E46A3" w:rsidP="00E80267">
      <w:pPr>
        <w:rPr>
          <w:rFonts w:asciiTheme="majorBidi" w:hAnsiTheme="majorBidi" w:cstheme="majorBidi"/>
          <w:b/>
          <w:bCs/>
          <w:u w:val="single"/>
          <w:lang w:val="en-GB"/>
        </w:rPr>
      </w:pPr>
    </w:p>
    <w:p w14:paraId="77D53E29" w14:textId="07320A82" w:rsidR="00303EB9" w:rsidRPr="00EA0AA8" w:rsidRDefault="002F0B30" w:rsidP="00B67A62">
      <w:pPr>
        <w:pStyle w:val="Heading1"/>
        <w:rPr>
          <w:u w:val="none"/>
        </w:rPr>
      </w:pPr>
      <w:r w:rsidRPr="00EA0AA8">
        <w:rPr>
          <w:u w:val="none"/>
        </w:rPr>
        <w:t>PART I: LAMINAR FLAME SPEED MEASUREMENTS</w:t>
      </w:r>
    </w:p>
    <w:p w14:paraId="230984C2" w14:textId="244CFAD2" w:rsidR="00E80267" w:rsidRPr="00B67A62" w:rsidRDefault="00E80267" w:rsidP="00B67A62">
      <w:pPr>
        <w:pStyle w:val="Heading2"/>
      </w:pPr>
      <w:r w:rsidRPr="00B67A62">
        <w:t xml:space="preserve">Experimental </w:t>
      </w:r>
      <w:r w:rsidR="00C521A3" w:rsidRPr="00B67A62">
        <w:t>Specifications &amp; Set-Up</w:t>
      </w:r>
    </w:p>
    <w:p w14:paraId="1119570F" w14:textId="7718391C" w:rsidR="008D163B" w:rsidRPr="00BA2815" w:rsidRDefault="00F24FD5" w:rsidP="00B74ADE">
      <w:pPr>
        <w:ind w:firstLine="720"/>
        <w:rPr>
          <w:rFonts w:ascii="Times" w:cs="Times"/>
          <w:lang w:val="en-GB"/>
        </w:rPr>
      </w:pPr>
      <w:r w:rsidRPr="00BA2815">
        <w:rPr>
          <w:rFonts w:ascii="Times" w:cs="Times"/>
          <w:lang w:val="en-GB"/>
        </w:rPr>
        <w:t>Laminar flame speed measurements were performed using a constant-volume spherical vessel. Details of the rig and post-processing technique</w:t>
      </w:r>
      <w:r w:rsidR="00FA6950">
        <w:rPr>
          <w:rFonts w:ascii="Times" w:cs="Times"/>
          <w:lang w:val="en-GB"/>
        </w:rPr>
        <w:t xml:space="preserve"> are described by </w:t>
      </w:r>
      <w:r w:rsidR="00FF060E">
        <w:rPr>
          <w:rFonts w:ascii="Times" w:cs="Times"/>
          <w:lang w:val="en-GB"/>
        </w:rPr>
        <w:fldChar w:fldCharType="begin" w:fldLock="1"/>
      </w:r>
      <w:r w:rsidR="008A36D0">
        <w:rPr>
          <w:rFonts w:ascii="Times" w:cs="Times"/>
          <w:lang w:val="en-GB"/>
        </w:rPr>
        <w:instrText>ADDIN CSL_CITATION {"citationItems":[{"id":"ITEM-1","itemData":{"DOI":"10.1016/S0010-2180(02)00413-3","ISSN":"00102180","abstract":"This paper reports on a combined experimental and modeling investigation of NOx formation in laminar, ammonia-seeded, nitrogen-diluted, methane diffusion flames. The methane-ammonia mixture is a surrogate for biomass fuels, which contain significant fuel-bound nitrogen. The experiments use flue-gas sampling to measure the concentration of stable species in the exhaust gas. The computations use adaptive mesh refinement (AMR) to capture fine-scale features of the flame. The model includes a detailed chemical mechanism, differential diffusion, buoyancy, and radiative losses. The model shows good agreement with the measurements over the full range of experimental NH3 seeding amounts. As more NH3 is added, a greater percentage is converted to N2 rather than to NO. The simulation results are analyzed to trace the changes in NO formation mechanisms with increasing amounts of ammonia in the fuel. © 2002 by The Combustion Institute.","author":[{"dropping-particle":"","family":"Sullivan","given":"Neal","non-dropping-particle":"","parse-names":false,"suffix":""},{"dropping-particle":"","family":"Jensen","given":"Anker","non-dropping-particle":"","parse-names":false,"suffix":""},{"dropping-particle":"","family":"Glarborg","given":"Peter","non-dropping-particle":"","parse-names":false,"suffix":""},{"dropping-particle":"","family":"Day","given":"Marcus S.","non-dropping-particle":"","parse-names":false,"suffix":""},{"dropping-particle":"","family":"Grcar","given":"Joseph F.","non-dropping-particle":"","parse-names":false,"suffix":""},{"dropping-particle":"","family":"Bell","given":"John B.","non-dropping-particle":"","parse-names":false,"suffix":""},{"dropping-particle":"","family":"Pope","given":"Christopher J.","non-dropping-particle":"","parse-names":false,"suffix":""},{"dropping-particle":"","family":"Kee","given":"Robert J.","non-dropping-particle":"","parse-names":false,"suffix":""}],"container-title":"Combustion and Flame","id":"ITEM-1","issued":{"date-parts":[["2002"]]},"title":"Ammonia conversion and NOx formation in laminar coflowing nonpremixed methane-air flames","type":"article-journal"},"uris":["http://www.mendeley.com/documents/?uuid=ecbd1c48-caa6-47da-9aa0-00fcd12a914f"]},{"id":"ITEM-2","itemData":{"DOI":"10.1016/j.apenergy.2019.113676","ISSN":"03062619","author":[{"dropping-particle":"","family":"Sorrentino","given":"Giancarlo","non-dropping-particle":"","parse-names":false,"suffix":""},{"dropping-particle":"","family":"Sabia","given":"Pino","non-dropping-particle":"","parse-names":false,"suffix":""},{"dropping-particle":"","family":"Bozza","given":"Pio","non-dropping-particle":"","parse-names":false,"suffix":""},{"dropping-particle":"","family":"Ragucci","given":"Raffaele","non-dropping-particle":"","parse-names":false,"suffix":""},{"dropping-particle":"","family":"Joannon","given":"Mara","non-dropping-particle":"de","parse-names":false,"suffix":""}],"container-title":"Applied Energy","id":"ITEM-2","issued":{"date-parts":[["2019"]]},"title":"Low-NOx conversion of pure ammonia in a cyclonic burner under locally diluted and preheated conditions","type":"article-journal"},"uris":["http://www.mendeley.com/documents/?uuid=fd1d09e9-8ffd-4e7c-829c-a59cb6cf8f8a"]}],"mendeley":{"formattedCitation":"(Sullivan &lt;i&gt;et al.&lt;/i&gt; (2002); Sorrentino &lt;i&gt;et al.&lt;/i&gt; (2019))","manualFormatting":"Sullivan et al. (2002) and Sorrentino et al. (2019)","plainTextFormattedCitation":"(Sullivan et al. (2002); Sorrentino et al. (2019))","previouslyFormattedCitation":"(Sullivan &lt;i&gt;et al.&lt;/i&gt; (2002); Sorrentino &lt;i&gt;et al.&lt;/i&gt; (2019))"},"properties":{"noteIndex":0},"schema":"https://github.com/citation-style-language/schema/raw/master/csl-citation.json"}</w:instrText>
      </w:r>
      <w:r w:rsidR="00FF060E">
        <w:rPr>
          <w:rFonts w:ascii="Times" w:cs="Times"/>
          <w:lang w:val="en-GB"/>
        </w:rPr>
        <w:fldChar w:fldCharType="separate"/>
      </w:r>
      <w:r w:rsidR="00FF060E" w:rsidRPr="00FF060E">
        <w:rPr>
          <w:rFonts w:ascii="Times" w:cs="Times"/>
          <w:noProof/>
          <w:lang w:val="en-GB"/>
        </w:rPr>
        <w:t xml:space="preserve">Sullivan </w:t>
      </w:r>
      <w:r w:rsidR="00FF060E" w:rsidRPr="00FF060E">
        <w:rPr>
          <w:rFonts w:ascii="Times" w:cs="Times"/>
          <w:i/>
          <w:noProof/>
          <w:lang w:val="en-GB"/>
        </w:rPr>
        <w:t>et al.</w:t>
      </w:r>
      <w:r w:rsidR="00FF060E" w:rsidRPr="00FF060E">
        <w:rPr>
          <w:rFonts w:ascii="Times" w:cs="Times"/>
          <w:noProof/>
          <w:lang w:val="en-GB"/>
        </w:rPr>
        <w:t xml:space="preserve"> (2002)</w:t>
      </w:r>
      <w:r w:rsidR="009939F6">
        <w:rPr>
          <w:rFonts w:ascii="Times" w:cs="Times"/>
          <w:noProof/>
          <w:lang w:val="en-GB"/>
        </w:rPr>
        <w:t xml:space="preserve"> and</w:t>
      </w:r>
      <w:r w:rsidR="00FF060E" w:rsidRPr="00FF060E">
        <w:rPr>
          <w:rFonts w:ascii="Times" w:cs="Times"/>
          <w:noProof/>
          <w:lang w:val="en-GB"/>
        </w:rPr>
        <w:t xml:space="preserve"> Sorrentino </w:t>
      </w:r>
      <w:r w:rsidR="00FF060E" w:rsidRPr="00FF060E">
        <w:rPr>
          <w:rFonts w:ascii="Times" w:cs="Times"/>
          <w:i/>
          <w:noProof/>
          <w:lang w:val="en-GB"/>
        </w:rPr>
        <w:t>et al.</w:t>
      </w:r>
      <w:r w:rsidR="00FF060E" w:rsidRPr="00FF060E">
        <w:rPr>
          <w:rFonts w:ascii="Times" w:cs="Times"/>
          <w:noProof/>
          <w:lang w:val="en-GB"/>
        </w:rPr>
        <w:t xml:space="preserve"> (2019)</w:t>
      </w:r>
      <w:r w:rsidR="00FF060E">
        <w:rPr>
          <w:rFonts w:ascii="Times" w:cs="Times"/>
          <w:lang w:val="en-GB"/>
        </w:rPr>
        <w:fldChar w:fldCharType="end"/>
      </w:r>
      <w:r w:rsidRPr="00BA2815">
        <w:rPr>
          <w:rFonts w:ascii="Times" w:cs="Times"/>
          <w:lang w:val="en-GB"/>
        </w:rPr>
        <w:t>, and thus only a summary is presented here. The spherical vessel has a nominal internal volume of 4.2 L (ID 200mm), with four orthogonal 70 mm</w:t>
      </w:r>
      <w:r w:rsidR="00EF1773" w:rsidRPr="00BA2815">
        <w:rPr>
          <w:rFonts w:ascii="Times" w:cs="Times"/>
          <w:lang w:val="en-GB"/>
        </w:rPr>
        <w:t xml:space="preserve"> quartz viewing windows with PID temperature control. High-speed Schlieren imaging of flame propagation was achieved using a C</w:t>
      </w:r>
      <w:r w:rsidR="00C521A3" w:rsidRPr="00BA2815">
        <w:rPr>
          <w:rFonts w:ascii="Times" w:cs="Times"/>
          <w:lang w:val="en-GB"/>
        </w:rPr>
        <w:t>MOS</w:t>
      </w:r>
      <w:r w:rsidR="00EF1773" w:rsidRPr="00BA2815">
        <w:rPr>
          <w:rFonts w:ascii="Times" w:cs="Times"/>
          <w:lang w:val="en-GB"/>
        </w:rPr>
        <w:t xml:space="preserve"> high speed camera (PHANTOM V1210 (±0.05%)) set to a suitable fast frame capture rate (5000-10000 fps) and facilitating a spatial resolution of ~0.1 mm per pixel. Flame propagation rates were calculated by edge-detection algorithms written into a bespoke MATLAB script. Reactants were introduced into the chamber using batched thermal mass flow controllers (Brooks 5850S</w:t>
      </w:r>
      <w:r w:rsidR="00C521A3" w:rsidRPr="00BA2815">
        <w:rPr>
          <w:rFonts w:ascii="Times" w:cs="Times"/>
          <w:lang w:val="en-GB"/>
        </w:rPr>
        <w:t xml:space="preserve"> (±1%</w:t>
      </w:r>
      <w:r w:rsidR="00EF1773" w:rsidRPr="00BA2815">
        <w:rPr>
          <w:rFonts w:ascii="Times" w:cs="Times"/>
          <w:lang w:val="en-GB"/>
        </w:rPr>
        <w:t>)</w:t>
      </w:r>
      <w:r w:rsidR="008429B7">
        <w:rPr>
          <w:rFonts w:ascii="Times" w:cs="Times"/>
          <w:lang w:val="en-GB"/>
        </w:rPr>
        <w:t xml:space="preserve">, </w:t>
      </w:r>
      <w:r w:rsidR="00A3436F">
        <w:rPr>
          <w:rFonts w:ascii="Times" w:cs="Times"/>
          <w:lang w:val="en-GB"/>
        </w:rPr>
        <w:t>USA</w:t>
      </w:r>
      <w:r w:rsidR="00303EB9" w:rsidRPr="00BA2815">
        <w:rPr>
          <w:rFonts w:ascii="Times" w:cs="Times"/>
          <w:lang w:val="en-GB"/>
        </w:rPr>
        <w:t>)</w:t>
      </w:r>
      <w:r w:rsidR="00EF1773" w:rsidRPr="00BA2815">
        <w:rPr>
          <w:rFonts w:ascii="Times" w:cs="Times"/>
          <w:lang w:val="en-GB"/>
        </w:rPr>
        <w:t>. Mass fractions were calculated as a function of initial pressure (P), fuel-air equivalence ratio (Φ), and temperature (T), with mixture concentrations confirmed by partial pressure.</w:t>
      </w:r>
      <w:r w:rsidR="00C521A3" w:rsidRPr="00BA2815">
        <w:rPr>
          <w:rFonts w:ascii="Times" w:cs="Times"/>
          <w:lang w:val="en-GB"/>
        </w:rPr>
        <w:t xml:space="preserve"> Internal fans were used to pre-mix the reactants, and capacitor-discharge ignition was achieved via fine electrodes mounted to 45° to the measurement plane. Experiments were triggered by a simultaneous TTL signal to the ignition system and data acquisition systems after quiescence had been attained.</w:t>
      </w:r>
      <w:r w:rsidR="00B121EE" w:rsidRPr="00BA2815">
        <w:rPr>
          <w:rFonts w:ascii="Times" w:cs="Times"/>
          <w:lang w:val="en-GB"/>
        </w:rPr>
        <w:t xml:space="preserve"> </w:t>
      </w:r>
      <w:r w:rsidR="008D163B" w:rsidRPr="00BA2815">
        <w:rPr>
          <w:rFonts w:ascii="Times" w:cs="Times"/>
          <w:lang w:val="en-GB"/>
        </w:rPr>
        <w:t>High-purity fuel components of CH</w:t>
      </w:r>
      <w:r w:rsidR="008D163B" w:rsidRPr="00BA2815">
        <w:rPr>
          <w:rFonts w:ascii="Times" w:cs="Times"/>
          <w:vertAlign w:val="subscript"/>
          <w:lang w:val="en-GB"/>
        </w:rPr>
        <w:t>4</w:t>
      </w:r>
      <w:r w:rsidR="008D163B" w:rsidRPr="00BA2815">
        <w:rPr>
          <w:rFonts w:ascii="Times" w:cs="Times"/>
          <w:lang w:val="en-GB"/>
        </w:rPr>
        <w:t xml:space="preserve"> (&gt;99.995%), H</w:t>
      </w:r>
      <w:r w:rsidR="008D163B" w:rsidRPr="00BA2815">
        <w:rPr>
          <w:rFonts w:ascii="Times" w:cs="Times"/>
          <w:vertAlign w:val="subscript"/>
          <w:lang w:val="en-GB"/>
        </w:rPr>
        <w:t>2</w:t>
      </w:r>
      <w:r w:rsidR="008D163B" w:rsidRPr="00BA2815">
        <w:rPr>
          <w:rFonts w:ascii="Times" w:cs="Times"/>
          <w:lang w:val="en-GB"/>
        </w:rPr>
        <w:t xml:space="preserve"> (&gt;99.95%), NH</w:t>
      </w:r>
      <w:r w:rsidR="008D163B" w:rsidRPr="00BA2815">
        <w:rPr>
          <w:rFonts w:ascii="Times" w:cs="Times"/>
          <w:vertAlign w:val="subscript"/>
          <w:lang w:val="en-GB"/>
        </w:rPr>
        <w:t>3</w:t>
      </w:r>
      <w:r w:rsidR="008D163B" w:rsidRPr="00BA2815">
        <w:rPr>
          <w:rFonts w:ascii="Times" w:cs="Times"/>
          <w:lang w:val="en-GB"/>
        </w:rPr>
        <w:t xml:space="preserve"> (99.95%) and dry-zero grade compressed air</w:t>
      </w:r>
      <w:r w:rsidR="008E46A3">
        <w:rPr>
          <w:rFonts w:ascii="Times" w:cs="Times"/>
          <w:lang w:val="en-GB"/>
        </w:rPr>
        <w:t xml:space="preserve"> (</w:t>
      </w:r>
      <w:proofErr w:type="spellStart"/>
      <w:r w:rsidR="008E46A3">
        <w:rPr>
          <w:rFonts w:ascii="Times" w:cs="Times"/>
          <w:lang w:val="en-GB"/>
        </w:rPr>
        <w:t>AirLiquide</w:t>
      </w:r>
      <w:proofErr w:type="spellEnd"/>
      <w:r w:rsidR="008E46A3">
        <w:rPr>
          <w:rFonts w:ascii="Times" w:cs="Times"/>
          <w:lang w:val="en-GB"/>
        </w:rPr>
        <w:t>, 20.9% O</w:t>
      </w:r>
      <w:r w:rsidR="008E46A3">
        <w:rPr>
          <w:rFonts w:ascii="Times" w:cs="Times"/>
          <w:vertAlign w:val="subscript"/>
          <w:lang w:val="en-GB"/>
        </w:rPr>
        <w:t>2</w:t>
      </w:r>
      <w:r w:rsidR="008E46A3">
        <w:rPr>
          <w:rFonts w:ascii="Times" w:cs="Times"/>
          <w:lang w:val="en-GB"/>
        </w:rPr>
        <w:t>)</w:t>
      </w:r>
      <w:r w:rsidR="008D163B" w:rsidRPr="00BA2815">
        <w:rPr>
          <w:rFonts w:ascii="Times" w:cs="Times"/>
          <w:lang w:val="en-GB"/>
        </w:rPr>
        <w:t xml:space="preserve"> were used to perform the experiments. Measurements were performed at initial conditions of 298 K (± 3K) and 0.1MPa (± </w:t>
      </w:r>
      <w:r w:rsidR="00F24AEE" w:rsidRPr="00BA2815">
        <w:rPr>
          <w:rFonts w:ascii="Times" w:cs="Times"/>
          <w:lang w:val="en-GB"/>
        </w:rPr>
        <w:t>1</w:t>
      </w:r>
      <w:r w:rsidR="00F24AEE">
        <w:rPr>
          <w:rFonts w:ascii="Times" w:cs="Times"/>
          <w:lang w:val="en-GB"/>
        </w:rPr>
        <w:t>×</w:t>
      </w:r>
      <w:r w:rsidR="00F24AEE" w:rsidRPr="00BA2815">
        <w:rPr>
          <w:rFonts w:ascii="Times" w:cs="Times"/>
          <w:lang w:val="en-GB"/>
        </w:rPr>
        <w:t>10</w:t>
      </w:r>
      <w:r w:rsidR="008D163B" w:rsidRPr="00BA2815">
        <w:rPr>
          <w:rFonts w:ascii="Times" w:cs="Times"/>
          <w:vertAlign w:val="superscript"/>
          <w:lang w:val="en-GB"/>
        </w:rPr>
        <w:t>-3</w:t>
      </w:r>
      <w:r w:rsidR="008D163B" w:rsidRPr="00BA2815">
        <w:rPr>
          <w:rFonts w:ascii="Times" w:cs="Times"/>
          <w:lang w:val="en-GB"/>
        </w:rPr>
        <w:t>Mpa). To investigate the influence of H</w:t>
      </w:r>
      <w:r w:rsidR="008D163B" w:rsidRPr="00BA2815">
        <w:rPr>
          <w:rFonts w:ascii="Times" w:cs="Times"/>
          <w:vertAlign w:val="subscript"/>
          <w:lang w:val="en-GB"/>
        </w:rPr>
        <w:t>2</w:t>
      </w:r>
      <w:r w:rsidR="008D163B" w:rsidRPr="00BA2815">
        <w:rPr>
          <w:rFonts w:ascii="Times" w:cs="Times"/>
          <w:lang w:val="en-GB"/>
        </w:rPr>
        <w:t xml:space="preserve"> and CH</w:t>
      </w:r>
      <w:r w:rsidR="008D163B" w:rsidRPr="00BA2815">
        <w:rPr>
          <w:rFonts w:ascii="Times" w:cs="Times"/>
          <w:vertAlign w:val="subscript"/>
          <w:lang w:val="en-GB"/>
        </w:rPr>
        <w:t>4</w:t>
      </w:r>
      <w:r w:rsidR="008D163B" w:rsidRPr="00BA2815">
        <w:rPr>
          <w:rFonts w:ascii="Times" w:cs="Times"/>
          <w:lang w:val="en-GB"/>
        </w:rPr>
        <w:t xml:space="preserve"> on NH</w:t>
      </w:r>
      <w:r w:rsidR="008D163B" w:rsidRPr="00BA2815">
        <w:rPr>
          <w:rFonts w:ascii="Times" w:cs="Times"/>
          <w:vertAlign w:val="subscript"/>
          <w:lang w:val="en-GB"/>
        </w:rPr>
        <w:t>3</w:t>
      </w:r>
      <w:r w:rsidR="008D163B" w:rsidRPr="00BA2815">
        <w:rPr>
          <w:rFonts w:ascii="Times" w:cs="Times"/>
          <w:lang w:val="en-GB"/>
        </w:rPr>
        <w:t xml:space="preserve"> flame propagation, molar ratios were varied (0-60%, vol.), at Φ=0.8, 1.0, 1.2</w:t>
      </w:r>
      <w:r w:rsidR="00775162" w:rsidRPr="00BA2815">
        <w:rPr>
          <w:rFonts w:ascii="Times" w:cs="Times"/>
          <w:lang w:val="en-GB"/>
        </w:rPr>
        <w:t xml:space="preserve">, to provide a comparison of the change in flame speed with each of the binary blends. To minimize the influence of spark and pressure effects, a flame radius range of 7 to 20 mm was employed, </w:t>
      </w:r>
      <w:r w:rsidR="00B121EE" w:rsidRPr="00BA2815">
        <w:rPr>
          <w:rFonts w:ascii="Times" w:cs="Times"/>
          <w:lang w:val="en-GB"/>
        </w:rPr>
        <w:t>satisfying analysis proposed by</w:t>
      </w:r>
      <w:r w:rsidR="00CF24C8">
        <w:rPr>
          <w:rFonts w:ascii="Times" w:cs="Times"/>
          <w:lang w:val="en-GB"/>
        </w:rPr>
        <w:t xml:space="preserve"> </w:t>
      </w:r>
      <w:r w:rsidR="00F23919" w:rsidRPr="00BA2815">
        <w:rPr>
          <w:rFonts w:ascii="Times" w:cs="Times"/>
          <w:lang w:val="en-GB"/>
        </w:rPr>
        <w:fldChar w:fldCharType="begin" w:fldLock="1"/>
      </w:r>
      <w:r w:rsidR="00DA5EB3">
        <w:rPr>
          <w:rFonts w:ascii="Times" w:cs="Times"/>
          <w:lang w:val="en-GB"/>
        </w:rPr>
        <w:instrText xml:space="preserve">ADDIN CSL_CITATION {"citationItems":[{"id":"ITEM-1","itemData":{"DOI":"10.1016/j.combustflame.2009.01.013","ISSN":"00102180","abstract":"The effect of nonspherical (i.e. cylindrical) bomb geometry on the evolution of outwardly propagating flames and the determination of laminar flame speeds using the conventional constant-pressure technique is investigated experimentally and theoretically. The cylindrical chamber boundary modifies the propagation rate through the interaction of the wall with the flow induced by thermal expansion across the flame (even with constant pressure), which leads to significant distortion of the flame surface for large flame radii. These departures from the unconfined case, especially the resulting nonzero burned gas velocities, can lead to significant errors in flame speeds calculated using the conventional assumptions, especially for large flame radii. For example, at a flame radius of 0.5 times the wall radius, the flame speed calculated neglecting confinement effects can be low by </w:instrText>
      </w:r>
      <w:r w:rsidR="00DA5EB3">
        <w:rPr>
          <w:rFonts w:ascii="Cambria Math" w:hAnsi="Cambria Math" w:cs="Cambria Math"/>
          <w:lang w:val="en-GB"/>
        </w:rPr>
        <w:instrText>∼</w:instrText>
      </w:r>
      <w:r w:rsidR="00DA5EB3">
        <w:rPr>
          <w:rFonts w:ascii="Times" w:cs="Times"/>
          <w:lang w:val="en-GB"/>
        </w:rPr>
        <w:instrText xml:space="preserve">15% (even with constant pressure). A methodology to estimate the effect of nonzero burned gas velocities on the measured flame speed in cylindrical chambers is presented. Modeling and experiments indicate that the effect of confinement can be neglected for flame radii less than 0.3 times the wall radius while still achieving acceptable accuracy (within 3%). The methodology is applied to correct the flame speed for nonzero burned gas speeds, in order to extend the range of flame radii useful for flame speed measurements. Under the proposed scaling, the burned gas speed can be well approximated as a function of only flame radius for a given chamber geometry - i.e. the correction function need only be determined once for an apparatus and then it can be used for any mixture. Results indicate that the flow correction can be used to extract flame speeds for flame radii up to 0.5 times the wall radius with somewhat larger, yet still acceptable uncertainties for the cases studied. Flow-corrected burning velocities are measured for hydrogen and syngas mixtures at atmospheric and elevated pressures. Flow-corrected flame speeds in the small cylindrical chamber used here agree well with previously reported flame speeds from large spherical chambers. Previous papers presenting burning velocities from cylindrical chambers report performing data analysis on flame radii less than 0.5 or 0.6 times the wall radius, where the flame speed calculated neglecting confinement effects may be low by </w:instrText>
      </w:r>
      <w:r w:rsidR="00DA5EB3">
        <w:rPr>
          <w:rFonts w:ascii="Cambria Math" w:hAnsi="Cambria Math" w:cs="Cambria Math"/>
          <w:lang w:val="en-GB"/>
        </w:rPr>
        <w:instrText>∼</w:instrText>
      </w:r>
      <w:r w:rsidR="00DA5EB3">
        <w:rPr>
          <w:rFonts w:ascii="Times" w:cs="Times"/>
          <w:lang w:val="en-GB"/>
        </w:rPr>
        <w:instrText>15 or 20%, respectively. For cylindrical chambers, data analysis should be restricted to flame radii less th…","author":[{"dropping-particle":"","family":"Burke","given":"Michael P.","non-dropping-particle":"","parse-names":false,"suffix":""},{"dropping-particle":"","family":"Chen","given":"Zheng","non-dropping-particle":"","parse-names":false,"suffix":""},{"dropping-particle":"","family":"Ju","given":"Yiguang","non-dropping-particle":"","parse-names":false,"suffix":""},{"dropping-particle":"","family":"Dryer","given":"Frederick L.","non-dropping-particle":"","parse-names":false,"suffix":""}],"container-title":"Combustion and Flame","id":"ITEM-1","issue":"4","issued":{"date-parts":[["2009"]]},"page":"771-779","title":"Effect of cylindrical confinement on the determination of laminar flame speeds using outwardly propagating flames","type":"article-journal","volume":"156"},"uris":["http://www.mendeley.com/documents/?uuid=3f18ac9b-e962-4154-91a4-2a0c840cc864"]}],"mendeley":{"formattedCitation":"(Burke &lt;i&gt;et al.&lt;/i&gt; (2009))","manualFormatting":"Burke et al. (2009)","plainTextFormattedCitation":"(Burke et al. (2009))","previouslyFormattedCitation":"(Burke &lt;i&gt;et al.&lt;/i&gt; (2009))"},"properties":{"noteIndex":0},"schema":"https://github.com/citation-style-language/schema/raw/master/csl-citation.json"}</w:instrText>
      </w:r>
      <w:r w:rsidR="00F23919" w:rsidRPr="00BA2815">
        <w:rPr>
          <w:rFonts w:ascii="Times" w:cs="Times"/>
          <w:lang w:val="en-GB"/>
        </w:rPr>
        <w:fldChar w:fldCharType="separate"/>
      </w:r>
      <w:r w:rsidR="001463A6" w:rsidRPr="001463A6">
        <w:rPr>
          <w:rFonts w:ascii="Times" w:cs="Times"/>
          <w:noProof/>
          <w:lang w:val="en-GB"/>
        </w:rPr>
        <w:t xml:space="preserve">Burke </w:t>
      </w:r>
      <w:r w:rsidR="001463A6" w:rsidRPr="001463A6">
        <w:rPr>
          <w:rFonts w:ascii="Times" w:cs="Times"/>
          <w:i/>
          <w:noProof/>
          <w:lang w:val="en-GB"/>
        </w:rPr>
        <w:t>et al.</w:t>
      </w:r>
      <w:r w:rsidR="001463A6" w:rsidRPr="001463A6">
        <w:rPr>
          <w:rFonts w:ascii="Times" w:cs="Times"/>
          <w:noProof/>
          <w:lang w:val="en-GB"/>
        </w:rPr>
        <w:t xml:space="preserve"> (2009)</w:t>
      </w:r>
      <w:r w:rsidR="00F23919" w:rsidRPr="00BA2815">
        <w:rPr>
          <w:rFonts w:ascii="Times" w:cs="Times"/>
          <w:lang w:val="en-GB"/>
        </w:rPr>
        <w:fldChar w:fldCharType="end"/>
      </w:r>
      <w:r w:rsidR="00B121EE" w:rsidRPr="00BA2815">
        <w:rPr>
          <w:rFonts w:ascii="Times" w:cs="Times"/>
          <w:lang w:val="en-GB"/>
        </w:rPr>
        <w:t xml:space="preserve"> and </w:t>
      </w:r>
      <w:r w:rsidR="00F23919" w:rsidRPr="00BA2815">
        <w:rPr>
          <w:rFonts w:ascii="Times" w:cs="Times"/>
          <w:lang w:val="en-GB"/>
        </w:rPr>
        <w:fldChar w:fldCharType="begin" w:fldLock="1"/>
      </w:r>
      <w:r w:rsidR="00DA5EB3">
        <w:rPr>
          <w:rFonts w:ascii="Times" w:cs="Times"/>
          <w:lang w:val="en-GB"/>
        </w:rPr>
        <w:instrText>ADDIN CSL_CITATION {"citationItems":[{"id":"ITEM-1","itemData":{"DOI":"10.1016/j.combustflame.2015.02.012","ISSN":"15562921","abstract":"The present work investigates the accuracy of laminar flame speeds measured from outwardly propagating spherical flames. We focus on methane/air mixtures at normal temperature and pressure, for which there is a variety of data sets reported in the literature. It is observed that there are large discrepancies in laminar flame speed measurement, which makes these experimental data unhelpful for restraining the uncertainty of chemical models. Different sources of uncertainty/inaccuracy (including mixture preparation, ignition, buoyancy, instability, confinement, radiation, nonlinear stretch behavior, and extrapolation) are discussed and their contributions to large discrepancies in laminar flame speed measurement are assessed with the help of 1-D simulation. It is found that the uncertainty in equivalence ratio can bring large inconsistency in laminar flame speed measurement, especially for off-stoichiometric mixtures and experiments using pressure gauge with normal or low accuracy. For fuel-rich methane/air mixtures, the large deviations in laminar flame speed measurement could be partly caused by nonlinear stretch behavior and extrapolation. The change of the influence of different sources of uncertainty with initial pressure, initial temperature, and fuel carbon number is also discussed. Furthermore, it is shown that the discrepancy in raw experimental data can be possibly hidden after extrapolation is conducted. Therefore, the data used for extrapolation as well as extracted results should be reported and compared with simulation or other experiments. The recommendations on the laminar flame speeds measurement using the propagating spherical flames are also provided.","author":[{"dropping-particle":"","family":"Chen","given":"Zheng","non-dropping-particle":"","parse-names":false,"suffix":""}],"container-title":"Combustion and Flame","id":"ITEM-1","issue":"6","issued":{"date-parts":[["2015"]]},"page":"2442-2453","publisher":"The Combustion Institute","title":"On the accuracy of laminar flame speeds measured from outwardly propagating spherical flames: Methane/air at normal temperature and pressure","type":"article-journal","volume":"162"},"uris":["http://www.mendeley.com/documents/?uuid=af958a39-2684-4dfd-b3c5-ea1a9feefc61"]}],"mendeley":{"formattedCitation":"(Chen (2015))","manualFormatting":"Chen (2015)","plainTextFormattedCitation":"(Chen (2015))","previouslyFormattedCitation":"(Chen (2015))"},"properties":{"noteIndex":0},"schema":"https://github.com/citation-style-language/schema/raw/master/csl-citation.json"}</w:instrText>
      </w:r>
      <w:r w:rsidR="00F23919" w:rsidRPr="00BA2815">
        <w:rPr>
          <w:rFonts w:ascii="Times" w:cs="Times"/>
          <w:lang w:val="en-GB"/>
        </w:rPr>
        <w:fldChar w:fldCharType="separate"/>
      </w:r>
      <w:r w:rsidR="001463A6" w:rsidRPr="001463A6">
        <w:rPr>
          <w:rFonts w:ascii="Times" w:cs="Times"/>
          <w:noProof/>
          <w:lang w:val="en-GB"/>
        </w:rPr>
        <w:t>Chen (2015)</w:t>
      </w:r>
      <w:r w:rsidR="00F23919" w:rsidRPr="00BA2815">
        <w:rPr>
          <w:rFonts w:ascii="Times" w:cs="Times"/>
          <w:lang w:val="en-GB"/>
        </w:rPr>
        <w:fldChar w:fldCharType="end"/>
      </w:r>
      <w:r w:rsidR="00B121EE" w:rsidRPr="00BA2815">
        <w:rPr>
          <w:rFonts w:ascii="Times" w:cs="Times"/>
          <w:lang w:val="en-GB"/>
        </w:rPr>
        <w:t>. For an outwardly propagating spherical flame, the stretched flame speed (S</w:t>
      </w:r>
      <w:r w:rsidR="00B121EE" w:rsidRPr="00BA2815">
        <w:rPr>
          <w:rFonts w:ascii="Times" w:cs="Times"/>
          <w:vertAlign w:val="subscript"/>
          <w:lang w:val="en-GB"/>
        </w:rPr>
        <w:t>n</w:t>
      </w:r>
      <w:r w:rsidR="00B121EE" w:rsidRPr="00BA2815">
        <w:rPr>
          <w:rFonts w:ascii="Times" w:cs="Times"/>
          <w:lang w:val="en-GB"/>
        </w:rPr>
        <w:t xml:space="preserve">) is expressed as the temporal derivative of the Schlieren flame radius. </w:t>
      </w:r>
      <w:r w:rsidR="00775162" w:rsidRPr="00BA2815">
        <w:rPr>
          <w:rFonts w:ascii="Times" w:cs="Times"/>
          <w:lang w:val="en-GB"/>
        </w:rPr>
        <w:t xml:space="preserve">A quasi-steady non-linear association between </w:t>
      </w:r>
      <w:r w:rsidR="00B121EE" w:rsidRPr="00BA2815">
        <w:rPr>
          <w:rFonts w:ascii="Times" w:cs="Times"/>
          <w:lang w:val="en-GB"/>
        </w:rPr>
        <w:t>S</w:t>
      </w:r>
      <w:r w:rsidR="00B121EE" w:rsidRPr="00BA2815">
        <w:rPr>
          <w:rFonts w:ascii="Times" w:cs="Times"/>
          <w:vertAlign w:val="subscript"/>
          <w:lang w:val="en-GB"/>
        </w:rPr>
        <w:t>n</w:t>
      </w:r>
      <w:r w:rsidR="00B121EE" w:rsidRPr="00BA2815">
        <w:rPr>
          <w:rFonts w:ascii="Times" w:cs="Times"/>
          <w:lang w:val="en-GB"/>
        </w:rPr>
        <w:t xml:space="preserve"> and stretch, as proposed by </w:t>
      </w:r>
      <w:r w:rsidR="00F23919" w:rsidRPr="00BA2815">
        <w:rPr>
          <w:rFonts w:ascii="Times" w:cs="Times"/>
          <w:lang w:val="en-GB"/>
        </w:rPr>
        <w:fldChar w:fldCharType="begin" w:fldLock="1"/>
      </w:r>
      <w:r w:rsidR="003A326D">
        <w:rPr>
          <w:rFonts w:ascii="Times" w:cs="Times"/>
          <w:lang w:val="en-GB"/>
        </w:rPr>
        <w:instrText>ADDIN CSL_CITATION {"citationItems":[{"id":"ITEM-1","itemData":{"DOI":"10.1016/j.combustflame.2009.04.004","ISSN":"00102180","abstract":"Various factors affecting the determination of laminar flames speeds from outwardly propagating spherical flames in a constant-pressure combustion chamber were considered, with emphasis on the nonlinear variation of the stretched flame speed to the flame stretch rate, and the associated need to nonlinearly extrapolate the stretched flame speed to yield an accurate determination of the laminar flame speed and Markstein length. Experiments were conducted for lean and rich n-butane/air flames at 1 atm initial pressure, demonstrating the complex and nonlinear nature of the dynamics of flame evolution, and the strong influences of the ignition transient and chamber confinement during the initial and final periods of the flame propagation, respectively. These experimental data were analyzed using the nonlinear relation between the stretched flame speed and stretch rate, yielding laminar flame speeds that agree well with data determined from alternate flame configurations. It is further suggested that the fidelity in the extraction of the laminar flame speed from expanding spherical flames can be facilitated by using small ignition energy and a large combustion chamber. © 2009 The Combustion Institute. Published by Elsevier Inc. All rights reserved.","author":[{"dropping-particle":"","family":"Kelley","given":"A. P.","non-dropping-particle":"","parse-names":false,"suffix":""},{"dropping-particle":"","family":"Law","given":"C. K.","non-dropping-particle":"","parse-names":false,"suffix":""}],"container-title":"Combustion and Flame","id":"ITEM-1","issue":"9","issued":{"date-parts":[["2009"]]},"page":"1844-1851","title":"Nonlinear effects in the extraction of laminar flame speeds from expanding spherical flames","type":"article-journal","volume":"156"},"uris":["http://www.mendeley.com/documents/?uuid=8ae9772d-1d9d-4ae5-8d96-bfee075eb5ed"]}],"mendeley":{"formattedCitation":"(Kelley and Law (2009))","manualFormatting":"Kelley and Law (2009)","plainTextFormattedCitation":"(Kelley and Law (2009))","previouslyFormattedCitation":"(Kelley and Law (2009))"},"properties":{"noteIndex":0},"schema":"https://github.com/citation-style-language/schema/raw/master/csl-citation.json"}</w:instrText>
      </w:r>
      <w:r w:rsidR="00F23919" w:rsidRPr="00BA2815">
        <w:rPr>
          <w:rFonts w:ascii="Times" w:cs="Times"/>
          <w:lang w:val="en-GB"/>
        </w:rPr>
        <w:fldChar w:fldCharType="separate"/>
      </w:r>
      <w:r w:rsidR="001463A6" w:rsidRPr="001463A6">
        <w:rPr>
          <w:rFonts w:ascii="Times" w:cs="Times"/>
          <w:noProof/>
          <w:lang w:val="en-GB"/>
        </w:rPr>
        <w:t>Kelley and Law (2009)</w:t>
      </w:r>
      <w:r w:rsidR="00F23919" w:rsidRPr="00BA2815">
        <w:rPr>
          <w:rFonts w:ascii="Times" w:cs="Times"/>
          <w:lang w:val="en-GB"/>
        </w:rPr>
        <w:fldChar w:fldCharType="end"/>
      </w:r>
      <w:r w:rsidR="00B121EE" w:rsidRPr="00BA2815">
        <w:rPr>
          <w:rFonts w:ascii="Times" w:cs="Times"/>
          <w:lang w:val="en-GB"/>
        </w:rPr>
        <w:t xml:space="preserve"> was utilized to obtain an extrapolated unstretched flame speed (</w:t>
      </w:r>
      <w:proofErr w:type="spellStart"/>
      <w:r w:rsidR="00B121EE" w:rsidRPr="00BA2815">
        <w:rPr>
          <w:rFonts w:ascii="Times" w:cs="Times"/>
          <w:lang w:val="en-GB"/>
        </w:rPr>
        <w:t>S</w:t>
      </w:r>
      <w:r w:rsidR="00B121EE" w:rsidRPr="00BA2815">
        <w:rPr>
          <w:rFonts w:ascii="Times" w:cs="Times"/>
          <w:vertAlign w:val="subscript"/>
          <w:lang w:val="en-GB"/>
        </w:rPr>
        <w:t>u</w:t>
      </w:r>
      <w:proofErr w:type="spellEnd"/>
      <w:r w:rsidR="00B121EE" w:rsidRPr="00BA2815">
        <w:rPr>
          <w:rFonts w:ascii="Times" w:cs="Times"/>
          <w:lang w:val="en-GB"/>
        </w:rPr>
        <w:t xml:space="preserve">). </w:t>
      </w:r>
      <w:r w:rsidR="00233933" w:rsidRPr="00BA2815">
        <w:rPr>
          <w:rFonts w:ascii="Times" w:cs="Times"/>
          <w:lang w:val="en-GB"/>
        </w:rPr>
        <w:t>Burned gas expansion is then accounted for to obtain representative values of laminar burning velocities (</w:t>
      </w:r>
      <w:r w:rsidR="00C026CD" w:rsidRPr="00BA2815">
        <w:rPr>
          <w:rFonts w:ascii="Times" w:cs="Times"/>
          <w:lang w:val="en-GB"/>
        </w:rPr>
        <w:t>S</w:t>
      </w:r>
      <w:r w:rsidR="00233933" w:rsidRPr="00BA2815">
        <w:rPr>
          <w:rFonts w:ascii="Times" w:cs="Times"/>
          <w:vertAlign w:val="subscript"/>
          <w:lang w:val="en-GB"/>
        </w:rPr>
        <w:t>L</w:t>
      </w:r>
      <w:r w:rsidR="00233933" w:rsidRPr="00BA2815">
        <w:rPr>
          <w:rFonts w:ascii="Times" w:cs="Times"/>
          <w:lang w:val="en-GB"/>
        </w:rPr>
        <w:t>).</w:t>
      </w:r>
    </w:p>
    <w:p w14:paraId="558EA614" w14:textId="77777777" w:rsidR="00194538" w:rsidRPr="00BA2815" w:rsidRDefault="00194538" w:rsidP="00E80267">
      <w:pPr>
        <w:rPr>
          <w:rFonts w:ascii="Times" w:cs="Times"/>
          <w:b/>
          <w:lang w:val="en-GB"/>
        </w:rPr>
      </w:pPr>
    </w:p>
    <w:p w14:paraId="5025CA23" w14:textId="18C19570" w:rsidR="00233933" w:rsidRPr="00BA2815" w:rsidRDefault="00233933" w:rsidP="00B67A62">
      <w:pPr>
        <w:pStyle w:val="Heading2"/>
      </w:pPr>
      <w:r w:rsidRPr="00B67A62">
        <w:t>Results and Discussion</w:t>
      </w:r>
    </w:p>
    <w:p w14:paraId="5743FC10" w14:textId="13128752" w:rsidR="00E80267" w:rsidRPr="00BA2815" w:rsidRDefault="0048158C" w:rsidP="00B74ADE">
      <w:pPr>
        <w:ind w:firstLine="720"/>
        <w:rPr>
          <w:rFonts w:ascii="Times" w:cs="Times"/>
          <w:lang w:val="en-GB"/>
        </w:rPr>
      </w:pPr>
      <w:r w:rsidRPr="00BA2815">
        <w:rPr>
          <w:rFonts w:ascii="Times" w:cs="Times"/>
          <w:lang w:val="en-GB"/>
        </w:rPr>
        <w:t>Fig. 1 presents the measured laminar burning velocities of the tested binary blends ([a</w:t>
      </w:r>
      <w:r w:rsidR="0087653A" w:rsidRPr="00BA2815">
        <w:rPr>
          <w:rFonts w:ascii="Times" w:cs="Times"/>
          <w:lang w:val="en-GB"/>
        </w:rPr>
        <w:t>] Φ=0.8, [b] Φ=1.0, [c] Φ=1.2) alongside values attained numerically.</w:t>
      </w:r>
      <w:r w:rsidR="0087653A" w:rsidRPr="003A7B57">
        <w:rPr>
          <w:rFonts w:ascii="Times" w:cs="Times"/>
          <w:lang w:val="en-GB"/>
        </w:rPr>
        <w:t xml:space="preserve"> </w:t>
      </w:r>
      <w:r w:rsidR="00F23919" w:rsidRPr="00BA2815">
        <w:rPr>
          <w:rFonts w:ascii="Times" w:cs="Times"/>
          <w:lang w:val="en-GB"/>
        </w:rPr>
        <w:fldChar w:fldCharType="begin" w:fldLock="1"/>
      </w:r>
      <w:r w:rsidR="003A326D" w:rsidRPr="003A7B57">
        <w:rPr>
          <w:rFonts w:ascii="Times" w:cs="Times"/>
          <w:lang w:val="en-GB"/>
        </w:rPr>
        <w:instrText>ADDIN CSL_CITATION {"citationItems":[{"id":"ITEM-1","itemData":{"DOI":"10.1016/j.combustflame.2019.03.008","ISSN":"0010-2180","abstract":"Ammonia and blends of ammonia with methane are gaining increased interest as fuels for gas turbine applications and hence optimized reduced reaction mechanisms for the fuels are required for the development of combustors. However, there is a scarcity of measured data on the laminar burning velocity of the fuels for optimizing and validating reaction mechanisms especially at high pressures. In this study, an extensive set of measurements of the unstretched laminar burning velocity and Markstein lengths of CH4NH3-air flames at high pressures are reported for the first time and an optimized reduced reaction mechanism is proposed. The experiments were conducted in a constant volume chamber for various ammonia heat fractions in the fuel ranging from 0 to 0.30, equivalence ratios ranging from 0.7 to 1.3, and mixture pressures ranging from 0.10 to 0.50 MPa. The reduced reaction mechanism was developed from a detailed reaction mechanism for CH4NH3-air flames by Okafor et al., and optimized against the present measurements and data in the literature. It is shown that the reduced mechanism models the unstretched laminar burning velocity of NH3/air and CH4NH3-air flames with high fidelity at all studied conditions. It also models satisfactorily NH3, NO and CO concentration in CH4NH3O2N2 oxidation in a laminar flow reactor. Furthermore, the reduced mechanism is demonstrated to predict NO, OH, and NH profiles in a premixed stagnation NH3-air flame satisfactorily. The experimental measurements were also used to validate selected detailed reaction mechanisms. It was found that the significant over-prediction of NO production from NH3 oxidation by GRI Mech 3.0 is primarily due to the influence of the reaction NH+H2OHNO+H2, which in fact may not be important in fuel NO chemistry.","author":[{"dropping-particle":"","family":"Okafor","given":"Ekenechukwu Chijioke","non-dropping-particle":"","parse-names":false,"suffix":""},{"dropping-particle":"","family":"Naito","given":"Yuji","non-dropping-particle":"","parse-names":false,"suffix":""},{"dropping-particle":"","family":"Colson","given":"Sophie","non-dropping-particle":"","parse-names":false,"suffix":""},{"dropping-particle":"","family":"Ichikawa","given":"Akinori","non-dropping-particle":"","parse-names":false,"suffix":""},{"dropping-particle":"","family":"Kudo","given":"Taku","non-dropping-particle":"","parse-names":false,"suffix":""},{"dropping-particle":"","family":"Hayakawa","given":"Akihiro","non-dropping-particle":"","parse-names":false,"suffix":""},{"dropping-particle":"","family":"Kobayashi","given":"Hideaki","non-dropping-particle":"","parse-names":false,"suffix":""}],"container-title":"Combustion and Flame","id":"I</w:instrText>
      </w:r>
      <w:r w:rsidR="003A326D">
        <w:rPr>
          <w:rFonts w:ascii="Times" w:cs="Times"/>
          <w:lang w:val="fr-FR"/>
        </w:rPr>
        <w:instrText>TEM-1","issued":{"date-parts":[["2019","4","8"]]},"language":"en","page":"162-175","title":"Measurement and modelling of the laminar burning velocity of methane-ammonia-air flames at high pressures using a reduced reaction mechanism","type":"article-journal","volume":"204"},"uris":["http://www.mendeley.com/documents/?uuid=a49a7e1b-f5d0-4e01-ab27-0071651330b4"]}],"mendeley":{"formattedCitation":"(Okafor &lt;i&gt;et al.&lt;/i&gt; (2019))","manualFormatting":"Okafor et al. (2019)","plainTextFormattedCitation":"(Okafor et al. (2019))","previouslyFormattedCitation":"(Okafor &lt;i&gt;et al.&lt;/i&gt; (2019))"},"properties":{"noteIndex":0},"schema":"https://github.com/citation-style-language/schema/raw/master/csl-citation.json"}</w:instrText>
      </w:r>
      <w:r w:rsidR="00F23919" w:rsidRPr="00BA2815">
        <w:rPr>
          <w:rFonts w:ascii="Times" w:cs="Times"/>
          <w:lang w:val="en-GB"/>
        </w:rPr>
        <w:fldChar w:fldCharType="separate"/>
      </w:r>
      <w:r w:rsidR="001463A6" w:rsidRPr="001463A6">
        <w:rPr>
          <w:rFonts w:ascii="Times" w:cs="Times"/>
          <w:noProof/>
          <w:lang w:val="fr-FR"/>
        </w:rPr>
        <w:t xml:space="preserve">Okafor </w:t>
      </w:r>
      <w:r w:rsidR="001463A6" w:rsidRPr="001463A6">
        <w:rPr>
          <w:rFonts w:ascii="Times" w:cs="Times"/>
          <w:i/>
          <w:noProof/>
          <w:lang w:val="fr-FR"/>
        </w:rPr>
        <w:t>et al.</w:t>
      </w:r>
      <w:r w:rsidR="001463A6" w:rsidRPr="001463A6">
        <w:rPr>
          <w:rFonts w:ascii="Times" w:cs="Times"/>
          <w:noProof/>
          <w:lang w:val="fr-FR"/>
        </w:rPr>
        <w:t xml:space="preserve"> (2019)</w:t>
      </w:r>
      <w:r w:rsidR="00F23919" w:rsidRPr="00BA2815">
        <w:rPr>
          <w:rFonts w:ascii="Times" w:cs="Times"/>
          <w:lang w:val="en-GB"/>
        </w:rPr>
        <w:fldChar w:fldCharType="end"/>
      </w:r>
      <w:r w:rsidR="0087653A" w:rsidRPr="001E018D">
        <w:rPr>
          <w:rFonts w:ascii="Times" w:cs="Times"/>
          <w:lang w:val="fr-FR"/>
        </w:rPr>
        <w:t xml:space="preserve">, </w:t>
      </w:r>
      <w:r w:rsidR="00F23919" w:rsidRPr="00BA2815">
        <w:rPr>
          <w:rFonts w:ascii="Times" w:cs="Times"/>
          <w:lang w:val="en-GB"/>
        </w:rPr>
        <w:fldChar w:fldCharType="begin" w:fldLock="1"/>
      </w:r>
      <w:r w:rsidR="003A326D">
        <w:rPr>
          <w:rFonts w:ascii="Times" w:cs="Times"/>
          <w:lang w:val="fr-FR"/>
        </w:rPr>
        <w:instrText>ADDIN CSL_CITATION {"citationItems":[{"id":"ITEM-1","itemData":{"DOI":"10.1021/acs.energyfuels.8b01056","ISSN":"15205029","abstract":"This work introduces a newly developed reaction mechanism for the oxidation of ammonia in freely propagating and burner-stabilized premixed flames as well as shock-tube, jet-stirred reactor, and plug-flow reactor experiments. The paper mainly focuses on pure ammonia and ammonia-hydrogen fuel blends. The reaction mechanism also considers the formation of nitrogen oxides as well as the reduction of nitrogen oxides depending upon the conditions of the surrounding gas phase. Doping of the fuel blend with NO2 can result in acceleration of H2 autoignition via the reaction NO2 + HO2 HONO + O2, followed by the thermal decomposition of HONO, or deceleration of H2 oxidation via NO2 + OH NO + HO2. The concentration of HO2 is decisive for the active reaction pathway. The formation of NO in burner-stabilized premixed flames is shown to demonstrate the capability of the mechanism to be integrated into a mechanism for hydrocarbon oxidation.","author":[{"dropping-particle":"","family":"Shrestha","given":"Krishna P.","non-dropping-particle":"","parse-names":false,"suffix":""},{"dropping-particle":"","family":"Seidel","given":"Lars","non-dropping-particle":"","parse-names":false,"suffix":""},{"dropping-particle":"","family":"Zeuch","given":"Thomas","non-dropping-particle":"","parse-names":false,"suffix":""},{"dropping-particle":"","family":"Mauss","given":"Fabian","non-dropping-particle":"","parse-names":false,"suffix":""}],"container-title":"Energy and Fuels","id":"ITEM-1","issue":"10","issued":{"date-parts":[["2018"]]},"page":"10202-10217","title":"Detailed Kinetic Mechanism for the Oxidation of Ammonia Including the Formation and Reduction of Nitrogen Oxides","type":"article-journal","volume":"32"},"uris":["http://www.mendeley.com/documents/?uuid=c14b1a74-501c-4855-a6dd-4b0eec69b113"]}],"mendeley":{"formattedCitation":"(Shrestha &lt;i&gt;et al.&lt;/i&gt; (2018))","manualFormatting":"Shrestha et al. (2018)","plainTextFormattedCitation":"(Shrestha et al. (2018))","previouslyFormattedCitation":"(Shrestha &lt;i&gt;et al.&lt;/i&gt; (2018))"},"properties":{"noteIndex":0},"schema":"https://github.com/citation-style-language/schema/raw/master/csl-citation.json"}</w:instrText>
      </w:r>
      <w:r w:rsidR="00F23919" w:rsidRPr="00BA2815">
        <w:rPr>
          <w:rFonts w:ascii="Times" w:cs="Times"/>
          <w:lang w:val="en-GB"/>
        </w:rPr>
        <w:fldChar w:fldCharType="separate"/>
      </w:r>
      <w:r w:rsidR="001463A6" w:rsidRPr="001463A6">
        <w:rPr>
          <w:rFonts w:ascii="Times" w:cs="Times"/>
          <w:noProof/>
          <w:lang w:val="fr-FR"/>
        </w:rPr>
        <w:t xml:space="preserve">Shrestha </w:t>
      </w:r>
      <w:r w:rsidR="001463A6" w:rsidRPr="001463A6">
        <w:rPr>
          <w:rFonts w:ascii="Times" w:cs="Times"/>
          <w:i/>
          <w:noProof/>
          <w:lang w:val="fr-FR"/>
        </w:rPr>
        <w:t>et al.</w:t>
      </w:r>
      <w:r w:rsidR="001463A6" w:rsidRPr="001463A6">
        <w:rPr>
          <w:rFonts w:ascii="Times" w:cs="Times"/>
          <w:noProof/>
          <w:lang w:val="fr-FR"/>
        </w:rPr>
        <w:t xml:space="preserve"> (2018)</w:t>
      </w:r>
      <w:r w:rsidR="00F23919" w:rsidRPr="00BA2815">
        <w:rPr>
          <w:rFonts w:ascii="Times" w:cs="Times"/>
          <w:lang w:val="en-GB"/>
        </w:rPr>
        <w:fldChar w:fldCharType="end"/>
      </w:r>
      <w:r w:rsidR="0087653A" w:rsidRPr="001E018D">
        <w:rPr>
          <w:rFonts w:ascii="Times" w:cs="Times"/>
          <w:lang w:val="fr-FR"/>
        </w:rPr>
        <w:t xml:space="preserve">, and </w:t>
      </w:r>
      <w:r w:rsidR="00E351F2" w:rsidRPr="00BA2815">
        <w:rPr>
          <w:rFonts w:ascii="Times" w:cs="Times"/>
          <w:lang w:val="en-GB"/>
        </w:rPr>
        <w:fldChar w:fldCharType="begin" w:fldLock="1"/>
      </w:r>
      <w:r w:rsidR="00BE1BA4">
        <w:rPr>
          <w:rFonts w:ascii="Times" w:cs="Times"/>
          <w:lang w:val="fr-FR"/>
        </w:rPr>
        <w:instrText xml:space="preserve">ADDIN CSL_CITATION {"citationItems":[{"id":"ITEM-1","itemData":{"DOI":"10.1039/c9re00429g","ISSN":"20589883","abstract":"A complete understanding of the mechanism of ammonia pyrolysis and oxidation in the full range of operating conditions displayed by industrial applications is one of the challenges of modern combustion kinetics. In this work, a wide-range investigation of the oxidation mechanism of ammonia was performed. Experimental campaigns were carried out in a jet-stirred reactor and a flow reactor under lean conditions (0.01 ≤ Φ ≤ 0.375), such to cover the full range of operating temperatures (500 K ≤ T ≤ 2000 K). Ammonia conversion and the formation of products and intermediates were analyzed. At the same time, the ammonia decomposition reaction, H-abstractions and the decomposition of the HNO intermediate were evaluated ab initio, and the related rates were included in a comprehensive kinetic model, developed according to a first-principles approach. Low-temperature reactor experiments highlighted a delayed reactivity of ammonia, in spite of the high amount of oxygen. A very slow increase in NH3 consumption rate with temperature was observed, and a full reactant consumption was possible only </w:instrText>
      </w:r>
      <w:r w:rsidR="00BE1BA4">
        <w:rPr>
          <w:rFonts w:ascii="Cambria Math" w:hAnsi="Cambria Math" w:cs="Cambria Math"/>
          <w:lang w:val="fr-FR"/>
        </w:rPr>
        <w:instrText>∼</w:instrText>
      </w:r>
      <w:r w:rsidR="00BE1BA4">
        <w:rPr>
          <w:rFonts w:ascii="Times" w:cs="Times"/>
          <w:lang w:val="fr-FR"/>
        </w:rPr>
        <w:instrText>150-200 K after the reactivity onset. The use of flux analysis and sensitivity analysis allowed explaining this effect with the terminating effect of the H-abstraction on NH3 by O, acting in the reverse direction because of the high amounts of HO. The central role of HNO was observed at low temperatures (T &lt; 1200 K), and H-abstractions from it by HO, NO and NH were found to control reactivity, especially at higher pressures. On the other side, the formation of HNO intermediate via NH + O = HNO + H and its decomposition were found to be crucial at higher temperatures, affecting both NO/N ratio and flame propagation.","author":[{"dropping-particle":"","family":"Stagni","given":"Alessandro","non-dropping-particle":"","parse-names":false,"suffi</w:instrText>
      </w:r>
      <w:r w:rsidR="00BE1BA4" w:rsidRPr="003A7B57">
        <w:rPr>
          <w:rFonts w:ascii="Times" w:cs="Times"/>
          <w:lang w:val="en-GB"/>
        </w:rPr>
        <w:instrText>x":""},{"dropping-particle":"","family":"Cavallotti","given":"Carlo","non-dropping-particle":"","parse-names":false,"suffix":""},{"dropping-particle":"","family":"Arunthanayothin","given":"Suphaporn","non-dropping-particle":"","parse-names":false,"suffix":""},{"dropping-particle":"","family":"Song","given":"Yu","non-dropping-particle":"","parse-names":false,"suffix":""},{"dropping-particle":"","family":"Herbinet","given":"Olivier","non-dropping-particle":"","parse-names":false,"suffix":""},{"dropping-particle":"","family":"Battin-Leclerc","given":"Frédérique","non-dropping-particle":"","parse-names":false,"suffix":""},{"dropping-particle":"","family":"Faravelli","given":"Tiziano","non-dropping-particle":"","parse-names":false,"suffix":""}],"container-title":"Reaction Chemistry and Engineering","id":"ITEM-1","issue":"4","issued":{"date-parts":[["2020"]]},"page":"696-711","publisher":"Royal Society of Chemistry","title":"An experimental, theoretical and kinetic-modeling study of the gas-phase oxidation of ammonia","type":"article-journal","volume":"5"},"uris":["http://www.mendeley.com/documents/?uuid=5002cc86-263f-4b1f-9afb-f2569bd11bee"]}],"mendeley":{"formattedCitation":"(Stagni &lt;i&gt;et al.&lt;/i&gt; (2020))","manualFormatting":"Stagni et al. (2020)","plainTextFormattedCitation":"(Stagni et al. (2020))","previouslyFormattedCitation":"(Stagni &lt;i&gt;et al.&lt;/i&gt; (2020))"},"properties":{"noteIndex":0},"schema":"https://github.com/citation-style-language/schema/raw/master/csl-citation.json"}</w:instrText>
      </w:r>
      <w:r w:rsidR="00E351F2" w:rsidRPr="00BA2815">
        <w:rPr>
          <w:rFonts w:ascii="Times" w:cs="Times"/>
          <w:lang w:val="en-GB"/>
        </w:rPr>
        <w:fldChar w:fldCharType="separate"/>
      </w:r>
      <w:r w:rsidR="001463A6" w:rsidRPr="001463A6">
        <w:rPr>
          <w:rFonts w:ascii="Times" w:cs="Times"/>
          <w:noProof/>
          <w:lang w:val="en-GB"/>
        </w:rPr>
        <w:t xml:space="preserve">Stagni </w:t>
      </w:r>
      <w:r w:rsidR="001463A6" w:rsidRPr="001463A6">
        <w:rPr>
          <w:rFonts w:ascii="Times" w:cs="Times"/>
          <w:i/>
          <w:noProof/>
          <w:lang w:val="en-GB"/>
        </w:rPr>
        <w:t>et al.</w:t>
      </w:r>
      <w:r w:rsidR="001463A6" w:rsidRPr="001463A6">
        <w:rPr>
          <w:rFonts w:ascii="Times" w:cs="Times"/>
          <w:noProof/>
          <w:lang w:val="en-GB"/>
        </w:rPr>
        <w:t xml:space="preserve"> (2020)</w:t>
      </w:r>
      <w:r w:rsidR="00E351F2" w:rsidRPr="00BA2815">
        <w:rPr>
          <w:rFonts w:ascii="Times" w:cs="Times"/>
          <w:lang w:val="en-GB"/>
        </w:rPr>
        <w:fldChar w:fldCharType="end"/>
      </w:r>
      <w:r w:rsidR="0087653A" w:rsidRPr="00BA2815">
        <w:rPr>
          <w:rFonts w:ascii="Times" w:cs="Times"/>
          <w:lang w:val="en-GB"/>
        </w:rPr>
        <w:t xml:space="preserve"> </w:t>
      </w:r>
      <w:r w:rsidR="0087653A" w:rsidRPr="00BA2815">
        <w:rPr>
          <w:rFonts w:ascii="Times" w:cs="Times"/>
          <w:lang w:val="en-GB"/>
        </w:rPr>
        <w:t>reaction mechanisms were appraised for H</w:t>
      </w:r>
      <w:r w:rsidR="0087653A" w:rsidRPr="00BA2815">
        <w:rPr>
          <w:rFonts w:ascii="Times" w:cs="Times"/>
          <w:vertAlign w:val="subscript"/>
          <w:lang w:val="en-GB"/>
        </w:rPr>
        <w:t>2</w:t>
      </w:r>
      <w:r w:rsidR="0087653A" w:rsidRPr="00BA2815">
        <w:rPr>
          <w:rFonts w:ascii="Times" w:cs="Times"/>
          <w:lang w:val="en-GB"/>
        </w:rPr>
        <w:t>/NH</w:t>
      </w:r>
      <w:r w:rsidR="0087653A" w:rsidRPr="00BA2815">
        <w:rPr>
          <w:rFonts w:ascii="Times" w:cs="Times"/>
          <w:vertAlign w:val="subscript"/>
          <w:lang w:val="en-GB"/>
        </w:rPr>
        <w:t>3</w:t>
      </w:r>
      <w:r w:rsidR="0087653A" w:rsidRPr="00BA2815">
        <w:rPr>
          <w:rFonts w:ascii="Times" w:cs="Times"/>
          <w:lang w:val="en-GB"/>
        </w:rPr>
        <w:t xml:space="preserve"> mixtures, whilst Okafor</w:t>
      </w:r>
      <w:r w:rsidR="00834B1C">
        <w:rPr>
          <w:rFonts w:ascii="Times" w:cs="Times"/>
          <w:lang w:val="en-GB"/>
        </w:rPr>
        <w:t xml:space="preserve"> et al.</w:t>
      </w:r>
      <w:r w:rsidR="0087653A" w:rsidRPr="00BA2815">
        <w:rPr>
          <w:rFonts w:ascii="Times" w:cs="Times"/>
          <w:lang w:val="en-GB"/>
        </w:rPr>
        <w:t xml:space="preserve"> and Shrestha</w:t>
      </w:r>
      <w:r w:rsidR="00834B1C">
        <w:rPr>
          <w:rFonts w:ascii="Times" w:cs="Times"/>
          <w:lang w:val="en-GB"/>
        </w:rPr>
        <w:t xml:space="preserve"> et al.</w:t>
      </w:r>
      <w:r w:rsidR="0087653A" w:rsidRPr="00BA2815">
        <w:rPr>
          <w:rFonts w:ascii="Times" w:cs="Times"/>
          <w:lang w:val="en-GB"/>
        </w:rPr>
        <w:t xml:space="preserve"> reaction mechanisms were also evaluated for CH</w:t>
      </w:r>
      <w:r w:rsidR="0087653A" w:rsidRPr="00BA2815">
        <w:rPr>
          <w:rFonts w:ascii="Times" w:cs="Times"/>
          <w:vertAlign w:val="subscript"/>
          <w:lang w:val="en-GB"/>
        </w:rPr>
        <w:t>4</w:t>
      </w:r>
      <w:r w:rsidR="0087653A" w:rsidRPr="00BA2815">
        <w:rPr>
          <w:rFonts w:ascii="Times" w:cs="Times"/>
          <w:lang w:val="en-GB"/>
        </w:rPr>
        <w:t>/NH</w:t>
      </w:r>
      <w:r w:rsidR="0087653A" w:rsidRPr="00BA2815">
        <w:rPr>
          <w:rFonts w:ascii="Times" w:cs="Times"/>
          <w:vertAlign w:val="subscript"/>
          <w:lang w:val="en-GB"/>
        </w:rPr>
        <w:t>3</w:t>
      </w:r>
      <w:r w:rsidR="0087653A" w:rsidRPr="00BA2815">
        <w:rPr>
          <w:rFonts w:ascii="Times" w:cs="Times"/>
          <w:lang w:val="en-GB"/>
        </w:rPr>
        <w:t xml:space="preserve"> blends</w:t>
      </w:r>
      <w:r w:rsidR="00BA3145" w:rsidRPr="00BA2815">
        <w:rPr>
          <w:rFonts w:ascii="Times" w:cs="Times"/>
          <w:lang w:val="en-GB"/>
        </w:rPr>
        <w:t xml:space="preserve">, using the CHEMKIN-PRO </w:t>
      </w:r>
      <w:r w:rsidR="00321BCA" w:rsidRPr="00BA2815">
        <w:rPr>
          <w:rFonts w:ascii="Times" w:cs="Times"/>
          <w:lang w:val="en-GB"/>
        </w:rPr>
        <w:t xml:space="preserve">PREMIX </w:t>
      </w:r>
      <w:r w:rsidR="00BA3145" w:rsidRPr="00BA2815">
        <w:rPr>
          <w:rFonts w:ascii="Times" w:cs="Times"/>
          <w:lang w:val="en-GB"/>
        </w:rPr>
        <w:t>package.</w:t>
      </w:r>
      <w:r w:rsidR="0087653A" w:rsidRPr="00BA2815">
        <w:rPr>
          <w:rFonts w:ascii="Times" w:cs="Times"/>
          <w:lang w:val="en-GB"/>
        </w:rPr>
        <w:t xml:space="preserve"> Note that unless otherwise stated, error bars represent maximum and minimum recorded values, around an average plotted value (minimum of 5 repeats) for laminar burning velocity values.</w:t>
      </w:r>
      <w:r w:rsidR="00C62FBC" w:rsidRPr="00BA2815">
        <w:rPr>
          <w:rFonts w:ascii="Times" w:cs="Times"/>
          <w:lang w:val="en-GB"/>
        </w:rPr>
        <w:t xml:space="preserve"> Furthermore, it should be highlighted that </w:t>
      </w:r>
      <w:r w:rsidR="00D05EB1" w:rsidRPr="00BA2815">
        <w:rPr>
          <w:rFonts w:ascii="Times" w:cs="Times"/>
          <w:lang w:val="en-GB"/>
        </w:rPr>
        <w:t>due to the high minimum activation energy of NH</w:t>
      </w:r>
      <w:r w:rsidR="00D05EB1" w:rsidRPr="00BA2815">
        <w:rPr>
          <w:rFonts w:ascii="Times" w:cs="Times"/>
          <w:vertAlign w:val="subscript"/>
          <w:lang w:val="en-GB"/>
        </w:rPr>
        <w:t>3</w:t>
      </w:r>
      <w:r w:rsidR="00D05EB1" w:rsidRPr="00BA2815">
        <w:rPr>
          <w:rFonts w:ascii="Times" w:cs="Times"/>
          <w:lang w:val="en-GB"/>
        </w:rPr>
        <w:t xml:space="preserve"> coupled with its very slow flame burning velocity, </w:t>
      </w:r>
      <w:r w:rsidR="00425311" w:rsidRPr="00BA2815">
        <w:rPr>
          <w:rFonts w:ascii="Times" w:cs="Times"/>
          <w:lang w:val="en-GB"/>
        </w:rPr>
        <w:t xml:space="preserve">which </w:t>
      </w:r>
      <w:r w:rsidR="00D05EB1" w:rsidRPr="00BA2815">
        <w:rPr>
          <w:rFonts w:ascii="Times" w:cs="Times"/>
          <w:lang w:val="en-GB"/>
        </w:rPr>
        <w:t>result</w:t>
      </w:r>
      <w:r w:rsidR="00425311" w:rsidRPr="00BA2815">
        <w:rPr>
          <w:rFonts w:ascii="Times" w:cs="Times"/>
          <w:lang w:val="en-GB"/>
        </w:rPr>
        <w:t>s</w:t>
      </w:r>
      <w:r w:rsidR="00D05EB1" w:rsidRPr="00BA2815">
        <w:rPr>
          <w:rFonts w:ascii="Times" w:cs="Times"/>
          <w:lang w:val="en-GB"/>
        </w:rPr>
        <w:t xml:space="preserve"> in important buoyancy effects, and thus </w:t>
      </w:r>
      <w:r w:rsidR="00CD4EDC" w:rsidRPr="00BA2815">
        <w:rPr>
          <w:rFonts w:ascii="Times" w:cs="Times"/>
          <w:lang w:val="en-GB"/>
        </w:rPr>
        <w:t>inducing</w:t>
      </w:r>
      <w:r w:rsidR="00D05EB1" w:rsidRPr="00BA2815">
        <w:rPr>
          <w:rFonts w:ascii="Times" w:cs="Times"/>
          <w:lang w:val="en-GB"/>
        </w:rPr>
        <w:t xml:space="preserve"> incorrect flame speeds, no experimental data is presented for 10/90</w:t>
      </w:r>
      <w:r w:rsidR="00771399">
        <w:rPr>
          <w:rFonts w:ascii="Times" w:cs="Times"/>
          <w:lang w:val="en-GB"/>
        </w:rPr>
        <w:t xml:space="preserve"> vol.</w:t>
      </w:r>
      <w:r w:rsidR="00D05EB1" w:rsidRPr="00BA2815">
        <w:rPr>
          <w:rFonts w:ascii="Times" w:cs="Times"/>
          <w:lang w:val="en-GB"/>
        </w:rPr>
        <w:t xml:space="preserve">% </w:t>
      </w:r>
      <w:r w:rsidR="003E62FD">
        <w:rPr>
          <w:rFonts w:ascii="Times" w:cs="Times"/>
          <w:lang w:val="en-GB"/>
        </w:rPr>
        <w:t>and</w:t>
      </w:r>
      <w:r w:rsidR="003E62FD" w:rsidRPr="00BA2815">
        <w:rPr>
          <w:rFonts w:ascii="Times" w:cs="Times"/>
          <w:lang w:val="en-GB"/>
        </w:rPr>
        <w:t xml:space="preserve"> </w:t>
      </w:r>
      <w:r w:rsidR="00D05EB1" w:rsidRPr="00BA2815">
        <w:rPr>
          <w:rFonts w:ascii="Times" w:cs="Times"/>
          <w:lang w:val="en-GB"/>
        </w:rPr>
        <w:t>20/80</w:t>
      </w:r>
      <w:r w:rsidR="00771399">
        <w:rPr>
          <w:rFonts w:ascii="Times" w:cs="Times"/>
          <w:lang w:val="en-GB"/>
        </w:rPr>
        <w:t xml:space="preserve"> vol. </w:t>
      </w:r>
      <w:r w:rsidR="00D05EB1" w:rsidRPr="00BA2815">
        <w:rPr>
          <w:rFonts w:ascii="Times" w:cs="Times"/>
          <w:lang w:val="en-GB"/>
        </w:rPr>
        <w:t>% CH</w:t>
      </w:r>
      <w:r w:rsidR="00D05EB1" w:rsidRPr="00BA2815">
        <w:rPr>
          <w:rFonts w:ascii="Times" w:cs="Times"/>
          <w:vertAlign w:val="subscript"/>
          <w:lang w:val="en-GB"/>
        </w:rPr>
        <w:t>4</w:t>
      </w:r>
      <w:r w:rsidR="00D05EB1" w:rsidRPr="00BA2815">
        <w:rPr>
          <w:rFonts w:ascii="Times" w:cs="Times"/>
          <w:lang w:val="en-GB"/>
        </w:rPr>
        <w:t>/NH</w:t>
      </w:r>
      <w:r w:rsidR="00D05EB1" w:rsidRPr="00BA2815">
        <w:rPr>
          <w:rFonts w:ascii="Times" w:cs="Times"/>
          <w:vertAlign w:val="subscript"/>
          <w:lang w:val="en-GB"/>
        </w:rPr>
        <w:t xml:space="preserve">3 </w:t>
      </w:r>
      <w:r w:rsidR="00D05EB1" w:rsidRPr="00BA2815">
        <w:rPr>
          <w:rFonts w:ascii="Times" w:cs="Times"/>
          <w:lang w:val="en-GB"/>
        </w:rPr>
        <w:t>blends at Φ = 1.2.</w:t>
      </w:r>
    </w:p>
    <w:p w14:paraId="6B5A0424" w14:textId="2A2C12A8" w:rsidR="00E80267" w:rsidRPr="00BA2815" w:rsidRDefault="00D062F9" w:rsidP="00E80267">
      <w:pPr>
        <w:rPr>
          <w:rFonts w:ascii="Times" w:cs="Times"/>
          <w:b/>
          <w:lang w:val="en-GB"/>
        </w:rPr>
      </w:pPr>
      <w:r w:rsidRPr="00BA2815">
        <w:rPr>
          <w:rFonts w:ascii="Times" w:cs="Times"/>
          <w:b/>
          <w:noProof/>
          <w:lang w:val="en-GB"/>
        </w:rPr>
        <w:drawing>
          <wp:inline distT="0" distB="0" distL="0" distR="0" wp14:anchorId="3BA2A94D" wp14:editId="257FFDDB">
            <wp:extent cx="2977639" cy="5770800"/>
            <wp:effectExtent l="0" t="0" r="0" b="19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7639" cy="5770800"/>
                    </a:xfrm>
                    <a:prstGeom prst="rect">
                      <a:avLst/>
                    </a:prstGeom>
                    <a:noFill/>
                  </pic:spPr>
                </pic:pic>
              </a:graphicData>
            </a:graphic>
          </wp:inline>
        </w:drawing>
      </w:r>
    </w:p>
    <w:p w14:paraId="5321F686" w14:textId="55FA210B" w:rsidR="00E80267" w:rsidRPr="00BA2815" w:rsidRDefault="00233933" w:rsidP="00E80267">
      <w:pPr>
        <w:rPr>
          <w:rFonts w:ascii="Times" w:cs="Times"/>
          <w:b/>
          <w:lang w:val="en-GB"/>
        </w:rPr>
      </w:pPr>
      <w:r w:rsidRPr="00BA2815">
        <w:rPr>
          <w:rFonts w:ascii="Times" w:cs="Times"/>
          <w:b/>
          <w:lang w:val="en-GB"/>
        </w:rPr>
        <w:t xml:space="preserve">Figure 1 – </w:t>
      </w:r>
      <w:r w:rsidR="00C026CD" w:rsidRPr="00BA2815">
        <w:rPr>
          <w:rFonts w:ascii="Times" w:cs="Times"/>
          <w:b/>
          <w:lang w:val="en-GB"/>
        </w:rPr>
        <w:t xml:space="preserve">Comparison of </w:t>
      </w:r>
      <w:r w:rsidRPr="00BA2815">
        <w:rPr>
          <w:rFonts w:ascii="Times" w:cs="Times"/>
          <w:b/>
          <w:lang w:val="en-GB"/>
        </w:rPr>
        <w:t>U</w:t>
      </w:r>
      <w:r w:rsidRPr="00BA2815">
        <w:rPr>
          <w:rFonts w:ascii="Times" w:cs="Times"/>
          <w:b/>
          <w:vertAlign w:val="subscript"/>
          <w:lang w:val="en-GB"/>
        </w:rPr>
        <w:t>L</w:t>
      </w:r>
      <w:r w:rsidRPr="00BA2815">
        <w:rPr>
          <w:rFonts w:ascii="Times" w:cs="Times"/>
          <w:b/>
          <w:lang w:val="en-GB"/>
        </w:rPr>
        <w:t xml:space="preserve"> </w:t>
      </w:r>
      <w:r w:rsidR="00C026CD" w:rsidRPr="00BA2815">
        <w:rPr>
          <w:rFonts w:ascii="Times" w:cs="Times"/>
          <w:b/>
          <w:lang w:val="en-GB"/>
        </w:rPr>
        <w:t>for selected binary blends</w:t>
      </w:r>
      <w:r w:rsidR="00550C32">
        <w:rPr>
          <w:rFonts w:ascii="Times" w:cs="Times"/>
          <w:b/>
          <w:lang w:val="en-GB"/>
        </w:rPr>
        <w:t xml:space="preserve"> of NH3/CH4 and NH3/H2 at</w:t>
      </w:r>
      <w:r w:rsidR="00C026CD" w:rsidRPr="00BA2815">
        <w:rPr>
          <w:rFonts w:ascii="Times" w:cs="Times"/>
          <w:b/>
          <w:lang w:val="en-GB"/>
        </w:rPr>
        <w:t xml:space="preserve"> </w:t>
      </w:r>
      <w:r w:rsidR="00025223">
        <w:rPr>
          <w:rFonts w:ascii="Times" w:cs="Times"/>
          <w:b/>
          <w:lang w:val="en-GB"/>
        </w:rPr>
        <w:t xml:space="preserve">three </w:t>
      </w:r>
      <w:r w:rsidR="00025223" w:rsidRPr="00025223">
        <w:rPr>
          <w:rFonts w:ascii="Times" w:cs="Times"/>
          <w:b/>
          <w:lang w:val="en-GB"/>
        </w:rPr>
        <w:t xml:space="preserve">equivalence ratios </w:t>
      </w:r>
      <w:r w:rsidR="00C026CD" w:rsidRPr="00BA2815">
        <w:rPr>
          <w:rFonts w:ascii="Times" w:cs="Times"/>
          <w:b/>
          <w:lang w:val="en-GB"/>
        </w:rPr>
        <w:t xml:space="preserve">(a) Φ = 0.8, (b) Φ = 1.0, (c) Φ = 1.2 and modelled results </w:t>
      </w:r>
    </w:p>
    <w:p w14:paraId="3D348AA9" w14:textId="77777777" w:rsidR="00E80267" w:rsidRPr="00BA2815" w:rsidRDefault="00E80267" w:rsidP="00E80267">
      <w:pPr>
        <w:rPr>
          <w:rFonts w:ascii="Times" w:cs="Times"/>
          <w:b/>
          <w:lang w:val="en-GB"/>
        </w:rPr>
      </w:pPr>
    </w:p>
    <w:p w14:paraId="149AE02E" w14:textId="3912E07F" w:rsidR="00321BCA" w:rsidRPr="00BA2815" w:rsidRDefault="00FB5CFE" w:rsidP="00FB5CFE">
      <w:pPr>
        <w:rPr>
          <w:rFonts w:ascii="Times" w:cs="Times"/>
          <w:lang w:val="en-GB"/>
        </w:rPr>
      </w:pPr>
      <w:r w:rsidRPr="00BA2815">
        <w:rPr>
          <w:rFonts w:ascii="Times" w:cs="Times"/>
          <w:lang w:val="en-GB"/>
        </w:rPr>
        <w:lastRenderedPageBreak/>
        <w:t>It is clearly observable from Fig. 1 that up to ~20% enrichment of either H</w:t>
      </w:r>
      <w:r w:rsidRPr="00BA2815">
        <w:rPr>
          <w:rFonts w:ascii="Times" w:cs="Times"/>
          <w:vertAlign w:val="subscript"/>
          <w:lang w:val="en-GB"/>
        </w:rPr>
        <w:t>2</w:t>
      </w:r>
      <w:r w:rsidRPr="00BA2815">
        <w:rPr>
          <w:rFonts w:ascii="Times" w:cs="Times"/>
          <w:lang w:val="en-GB"/>
        </w:rPr>
        <w:t xml:space="preserve"> or CH</w:t>
      </w:r>
      <w:r w:rsidRPr="00BA2815">
        <w:rPr>
          <w:rFonts w:ascii="Times" w:cs="Times"/>
          <w:vertAlign w:val="subscript"/>
          <w:lang w:val="en-GB"/>
        </w:rPr>
        <w:t>4</w:t>
      </w:r>
      <w:r w:rsidRPr="00BA2815">
        <w:rPr>
          <w:rFonts w:ascii="Times" w:cs="Times"/>
          <w:lang w:val="en-GB"/>
        </w:rPr>
        <w:t xml:space="preserve"> results in </w:t>
      </w:r>
      <w:r w:rsidR="001B4AAB">
        <w:rPr>
          <w:rFonts w:ascii="Times" w:cs="Times"/>
          <w:lang w:val="en-GB"/>
        </w:rPr>
        <w:t>a similar</w:t>
      </w:r>
      <w:r w:rsidR="001B4AAB" w:rsidRPr="00BA2815">
        <w:rPr>
          <w:rFonts w:ascii="Times" w:cs="Times"/>
          <w:lang w:val="en-GB"/>
        </w:rPr>
        <w:t xml:space="preserve"> </w:t>
      </w:r>
      <w:r w:rsidRPr="00BA2815">
        <w:rPr>
          <w:rFonts w:ascii="Times" w:cs="Times"/>
          <w:lang w:val="en-GB"/>
        </w:rPr>
        <w:t xml:space="preserve">enhancement of flame reactivity at Φ= 0.8 </w:t>
      </w:r>
      <w:r w:rsidR="001B4AAB">
        <w:rPr>
          <w:rFonts w:ascii="Times" w:cs="Times"/>
          <w:lang w:val="en-GB"/>
        </w:rPr>
        <w:t>and</w:t>
      </w:r>
      <w:r w:rsidR="001B4AAB" w:rsidRPr="00BA2815">
        <w:rPr>
          <w:rFonts w:ascii="Times" w:cs="Times"/>
          <w:lang w:val="en-GB"/>
        </w:rPr>
        <w:t xml:space="preserve"> </w:t>
      </w:r>
      <w:r w:rsidRPr="00BA2815">
        <w:rPr>
          <w:rFonts w:ascii="Times" w:cs="Times"/>
          <w:lang w:val="en-GB"/>
        </w:rPr>
        <w:t xml:space="preserve">1.0. This trend is captured by the Shrestha </w:t>
      </w:r>
      <w:r w:rsidR="00B013C3">
        <w:rPr>
          <w:rFonts w:ascii="Times" w:cs="Times"/>
          <w:lang w:val="en-GB"/>
        </w:rPr>
        <w:t xml:space="preserve">et al. </w:t>
      </w:r>
      <w:r w:rsidRPr="00BA2815">
        <w:rPr>
          <w:rFonts w:ascii="Times" w:cs="Times"/>
          <w:lang w:val="en-GB"/>
        </w:rPr>
        <w:t>and Okafor</w:t>
      </w:r>
      <w:r w:rsidR="00B013C3">
        <w:rPr>
          <w:rFonts w:ascii="Times" w:cs="Times"/>
          <w:lang w:val="en-GB"/>
        </w:rPr>
        <w:t xml:space="preserve"> et al.</w:t>
      </w:r>
      <w:r w:rsidRPr="00BA2815">
        <w:rPr>
          <w:rFonts w:ascii="Times" w:cs="Times"/>
          <w:lang w:val="en-GB"/>
        </w:rPr>
        <w:t xml:space="preserve"> mechanism, but with significant differences only arising upon 40% enrichment of either H</w:t>
      </w:r>
      <w:r w:rsidRPr="00BA2815">
        <w:rPr>
          <w:rFonts w:ascii="Times" w:cs="Times"/>
          <w:vertAlign w:val="subscript"/>
          <w:lang w:val="en-GB"/>
        </w:rPr>
        <w:t>2</w:t>
      </w:r>
      <w:r w:rsidRPr="00BA2815">
        <w:rPr>
          <w:rFonts w:ascii="Times" w:cs="Times"/>
          <w:lang w:val="en-GB"/>
        </w:rPr>
        <w:t xml:space="preserve"> or CH</w:t>
      </w:r>
      <w:r w:rsidRPr="00BA2815">
        <w:rPr>
          <w:rFonts w:ascii="Times" w:cs="Times"/>
          <w:vertAlign w:val="subscript"/>
          <w:lang w:val="en-GB"/>
        </w:rPr>
        <w:t>4</w:t>
      </w:r>
      <w:r w:rsidRPr="00BA2815">
        <w:rPr>
          <w:rFonts w:ascii="Times" w:cs="Times"/>
          <w:lang w:val="en-GB"/>
        </w:rPr>
        <w:t xml:space="preserve">. </w:t>
      </w:r>
      <w:r w:rsidR="00BA3145" w:rsidRPr="00BA2815">
        <w:rPr>
          <w:rFonts w:ascii="Times" w:cs="Times"/>
          <w:lang w:val="en-GB"/>
        </w:rPr>
        <w:t>Both</w:t>
      </w:r>
      <w:r w:rsidRPr="00BA2815">
        <w:rPr>
          <w:rFonts w:ascii="Times" w:cs="Times"/>
          <w:lang w:val="en-GB"/>
        </w:rPr>
        <w:t xml:space="preserve"> mechanism</w:t>
      </w:r>
      <w:r w:rsidR="00F83788" w:rsidRPr="00BA2815">
        <w:rPr>
          <w:rFonts w:ascii="Times" w:cs="Times"/>
          <w:lang w:val="en-GB"/>
        </w:rPr>
        <w:t>s</w:t>
      </w:r>
      <w:r w:rsidR="00BA3145" w:rsidRPr="00BA2815">
        <w:rPr>
          <w:rFonts w:ascii="Times" w:cs="Times"/>
          <w:lang w:val="en-GB"/>
        </w:rPr>
        <w:t>, however,</w:t>
      </w:r>
      <w:r w:rsidRPr="00BA2815">
        <w:rPr>
          <w:rFonts w:ascii="Times" w:cs="Times"/>
          <w:lang w:val="en-GB"/>
        </w:rPr>
        <w:t xml:space="preserve"> demonstrat</w:t>
      </w:r>
      <w:r w:rsidR="00F83788" w:rsidRPr="00BA2815">
        <w:rPr>
          <w:rFonts w:ascii="Times" w:cs="Times"/>
          <w:lang w:val="en-GB"/>
        </w:rPr>
        <w:t>e very good agreement with experimental flame speeds for CH</w:t>
      </w:r>
      <w:r w:rsidR="00F83788" w:rsidRPr="00BA2815">
        <w:rPr>
          <w:rFonts w:ascii="Times" w:cs="Times"/>
          <w:vertAlign w:val="subscript"/>
          <w:lang w:val="en-GB"/>
        </w:rPr>
        <w:t>4</w:t>
      </w:r>
      <w:r w:rsidR="00F83788" w:rsidRPr="00BA2815">
        <w:rPr>
          <w:rFonts w:ascii="Times" w:cs="Times"/>
          <w:lang w:val="en-GB"/>
        </w:rPr>
        <w:t>/NH</w:t>
      </w:r>
      <w:r w:rsidR="00F83788" w:rsidRPr="00BA2815">
        <w:rPr>
          <w:rFonts w:ascii="Times" w:cs="Times"/>
          <w:vertAlign w:val="subscript"/>
          <w:lang w:val="en-GB"/>
        </w:rPr>
        <w:t>3</w:t>
      </w:r>
      <w:r w:rsidR="00F83788" w:rsidRPr="00BA2815">
        <w:rPr>
          <w:rFonts w:ascii="Times" w:cs="Times"/>
          <w:lang w:val="en-GB"/>
        </w:rPr>
        <w:t>, up to 60% CH</w:t>
      </w:r>
      <w:r w:rsidR="00F83788" w:rsidRPr="00BA2815">
        <w:rPr>
          <w:rFonts w:ascii="Times" w:cs="Times"/>
          <w:vertAlign w:val="subscript"/>
          <w:lang w:val="en-GB"/>
        </w:rPr>
        <w:t>4</w:t>
      </w:r>
      <w:r w:rsidR="00F83788" w:rsidRPr="00BA2815">
        <w:rPr>
          <w:rFonts w:ascii="Times" w:cs="Times"/>
          <w:lang w:val="en-GB"/>
        </w:rPr>
        <w:t xml:space="preserve"> addition. With respect to H</w:t>
      </w:r>
      <w:r w:rsidR="00F83788" w:rsidRPr="00BA2815">
        <w:rPr>
          <w:rFonts w:ascii="Times" w:cs="Times"/>
          <w:vertAlign w:val="subscript"/>
          <w:lang w:val="en-GB"/>
        </w:rPr>
        <w:t>2</w:t>
      </w:r>
      <w:r w:rsidR="00F83788" w:rsidRPr="00BA2815">
        <w:rPr>
          <w:rFonts w:ascii="Times" w:cs="Times"/>
          <w:lang w:val="en-GB"/>
        </w:rPr>
        <w:t>/NH</w:t>
      </w:r>
      <w:r w:rsidR="00F83788" w:rsidRPr="00BA2815">
        <w:rPr>
          <w:rFonts w:ascii="Times" w:cs="Times"/>
          <w:vertAlign w:val="subscript"/>
          <w:lang w:val="en-GB"/>
        </w:rPr>
        <w:t>3</w:t>
      </w:r>
      <w:r w:rsidR="00F83788" w:rsidRPr="00BA2815">
        <w:rPr>
          <w:rFonts w:ascii="Times" w:cs="Times"/>
          <w:lang w:val="en-GB"/>
        </w:rPr>
        <w:t xml:space="preserve"> binary blends, excellent agreement is displayed with the </w:t>
      </w:r>
      <w:proofErr w:type="spellStart"/>
      <w:r w:rsidR="00F83788" w:rsidRPr="00BA2815">
        <w:rPr>
          <w:rFonts w:ascii="Times" w:cs="Times"/>
          <w:lang w:val="en-GB"/>
        </w:rPr>
        <w:t>Stagni</w:t>
      </w:r>
      <w:proofErr w:type="spellEnd"/>
      <w:r w:rsidR="00F83788" w:rsidRPr="00BA2815">
        <w:rPr>
          <w:rFonts w:ascii="Times" w:cs="Times"/>
          <w:lang w:val="en-GB"/>
        </w:rPr>
        <w:t xml:space="preserve"> mechanism, with less good agreement </w:t>
      </w:r>
      <w:r w:rsidR="00425311" w:rsidRPr="00BA2815">
        <w:rPr>
          <w:rFonts w:ascii="Times" w:cs="Times"/>
          <w:lang w:val="en-GB"/>
        </w:rPr>
        <w:t xml:space="preserve">is </w:t>
      </w:r>
      <w:r w:rsidR="00F83788" w:rsidRPr="00BA2815">
        <w:rPr>
          <w:rFonts w:ascii="Times" w:cs="Times"/>
          <w:lang w:val="en-GB"/>
        </w:rPr>
        <w:t>exhibited by the S</w:t>
      </w:r>
      <w:r w:rsidR="008E46A3">
        <w:rPr>
          <w:rFonts w:ascii="Times" w:cs="Times"/>
          <w:lang w:val="en-GB"/>
        </w:rPr>
        <w:t>hrestha</w:t>
      </w:r>
      <w:r w:rsidR="00B013C3">
        <w:rPr>
          <w:rFonts w:ascii="Times" w:cs="Times"/>
          <w:lang w:val="en-GB"/>
        </w:rPr>
        <w:t xml:space="preserve"> et al.</w:t>
      </w:r>
      <w:r w:rsidR="00F83788" w:rsidRPr="00BA2815">
        <w:rPr>
          <w:rFonts w:ascii="Times" w:cs="Times"/>
          <w:lang w:val="en-GB"/>
        </w:rPr>
        <w:t xml:space="preserve"> mechanism, which under</w:t>
      </w:r>
      <w:r w:rsidR="00B25384">
        <w:rPr>
          <w:rFonts w:ascii="Times" w:cs="Times"/>
          <w:lang w:val="en-GB"/>
        </w:rPr>
        <w:t>-</w:t>
      </w:r>
      <w:r w:rsidR="00F83788" w:rsidRPr="00BA2815">
        <w:rPr>
          <w:rFonts w:ascii="Times" w:cs="Times"/>
          <w:lang w:val="en-GB"/>
        </w:rPr>
        <w:t>predicts the influence of H</w:t>
      </w:r>
      <w:r w:rsidR="00F83788" w:rsidRPr="00BA2815">
        <w:rPr>
          <w:rFonts w:ascii="Times" w:cs="Times"/>
          <w:vertAlign w:val="subscript"/>
          <w:lang w:val="en-GB"/>
        </w:rPr>
        <w:t>2</w:t>
      </w:r>
      <w:r w:rsidR="00F83788" w:rsidRPr="00BA2815">
        <w:rPr>
          <w:rFonts w:ascii="Times" w:cs="Times"/>
          <w:lang w:val="en-GB"/>
        </w:rPr>
        <w:t xml:space="preserve"> on NH</w:t>
      </w:r>
      <w:r w:rsidR="00F83788" w:rsidRPr="00BA2815">
        <w:rPr>
          <w:rFonts w:ascii="Times" w:cs="Times"/>
          <w:vertAlign w:val="subscript"/>
          <w:lang w:val="en-GB"/>
        </w:rPr>
        <w:t>3</w:t>
      </w:r>
      <w:r w:rsidR="00F83788" w:rsidRPr="00BA2815">
        <w:rPr>
          <w:rFonts w:ascii="Times" w:cs="Times"/>
          <w:lang w:val="en-GB"/>
        </w:rPr>
        <w:t xml:space="preserve"> flame speed above 10% H</w:t>
      </w:r>
      <w:r w:rsidR="00F83788" w:rsidRPr="00BA2815">
        <w:rPr>
          <w:rFonts w:ascii="Times" w:cs="Times"/>
          <w:vertAlign w:val="subscript"/>
          <w:lang w:val="en-GB"/>
        </w:rPr>
        <w:t>2</w:t>
      </w:r>
      <w:r w:rsidR="00F83788" w:rsidRPr="00BA2815">
        <w:rPr>
          <w:rFonts w:ascii="Times" w:cs="Times"/>
          <w:lang w:val="en-GB"/>
        </w:rPr>
        <w:t xml:space="preserve"> addition, irrespective of the Φ. The Okafor mechanism </w:t>
      </w:r>
      <w:r w:rsidR="00BA3145" w:rsidRPr="00BA2815">
        <w:rPr>
          <w:rFonts w:ascii="Times" w:cs="Times"/>
          <w:lang w:val="en-GB"/>
        </w:rPr>
        <w:t>seems unsuitable for modelling H</w:t>
      </w:r>
      <w:r w:rsidR="00BA3145" w:rsidRPr="00BA2815">
        <w:rPr>
          <w:rFonts w:ascii="Times" w:cs="Times"/>
          <w:vertAlign w:val="subscript"/>
          <w:lang w:val="en-GB"/>
        </w:rPr>
        <w:t>2</w:t>
      </w:r>
      <w:r w:rsidR="00BA3145" w:rsidRPr="00BA2815">
        <w:rPr>
          <w:rFonts w:ascii="Times" w:cs="Times"/>
          <w:lang w:val="en-GB"/>
        </w:rPr>
        <w:t>/NH</w:t>
      </w:r>
      <w:r w:rsidR="00BA3145" w:rsidRPr="00BA2815">
        <w:rPr>
          <w:rFonts w:ascii="Times" w:cs="Times"/>
          <w:vertAlign w:val="subscript"/>
          <w:lang w:val="en-GB"/>
        </w:rPr>
        <w:t>3</w:t>
      </w:r>
      <w:r w:rsidR="00BA3145" w:rsidRPr="00BA2815">
        <w:rPr>
          <w:rFonts w:ascii="Times" w:cs="Times"/>
          <w:lang w:val="en-GB"/>
        </w:rPr>
        <w:t xml:space="preserve"> mixtures, greatly underpredicting flame speeds at all conditions studied. Overall, a linear correlation between added molar CH</w:t>
      </w:r>
      <w:r w:rsidR="00BA3145" w:rsidRPr="00BA2815">
        <w:rPr>
          <w:rFonts w:ascii="Times" w:cs="Times"/>
          <w:vertAlign w:val="subscript"/>
          <w:lang w:val="en-GB"/>
        </w:rPr>
        <w:t>4</w:t>
      </w:r>
      <w:r w:rsidR="00BA3145" w:rsidRPr="00BA2815">
        <w:rPr>
          <w:rFonts w:ascii="Times" w:cs="Times"/>
          <w:lang w:val="en-GB"/>
        </w:rPr>
        <w:t xml:space="preserve"> fraction and flame speed of CH</w:t>
      </w:r>
      <w:r w:rsidR="00BA3145" w:rsidRPr="00BA2815">
        <w:rPr>
          <w:rFonts w:ascii="Times" w:cs="Times"/>
          <w:vertAlign w:val="subscript"/>
          <w:lang w:val="en-GB"/>
        </w:rPr>
        <w:t>4</w:t>
      </w:r>
      <w:r w:rsidR="00BA3145" w:rsidRPr="00BA2815">
        <w:rPr>
          <w:rFonts w:ascii="Times" w:cs="Times"/>
          <w:lang w:val="en-GB"/>
        </w:rPr>
        <w:t>/NH</w:t>
      </w:r>
      <w:r w:rsidR="00BA3145" w:rsidRPr="00BA2815">
        <w:rPr>
          <w:rFonts w:ascii="Times" w:cs="Times"/>
          <w:vertAlign w:val="subscript"/>
          <w:lang w:val="en-GB"/>
        </w:rPr>
        <w:t>3</w:t>
      </w:r>
      <w:r w:rsidR="00BA3145" w:rsidRPr="00BA2815">
        <w:rPr>
          <w:rFonts w:ascii="Times" w:cs="Times"/>
          <w:lang w:val="en-GB"/>
        </w:rPr>
        <w:t xml:space="preserve"> is clearly identifiable</w:t>
      </w:r>
      <w:r w:rsidR="00321BCA" w:rsidRPr="00BA2815">
        <w:rPr>
          <w:rFonts w:ascii="Times" w:cs="Times"/>
          <w:lang w:val="en-GB"/>
        </w:rPr>
        <w:t>, observed both experimentally and numerically, at all tested conditions. This same linear relation is also observed up to 20% H</w:t>
      </w:r>
      <w:r w:rsidR="00321BCA" w:rsidRPr="00BA2815">
        <w:rPr>
          <w:rFonts w:ascii="Times" w:cs="Times"/>
          <w:vertAlign w:val="subscript"/>
          <w:lang w:val="en-GB"/>
        </w:rPr>
        <w:t>2</w:t>
      </w:r>
      <w:r w:rsidR="00321BCA" w:rsidRPr="00BA2815">
        <w:rPr>
          <w:rFonts w:ascii="Times" w:cs="Times"/>
          <w:lang w:val="en-GB"/>
        </w:rPr>
        <w:t xml:space="preserve"> enrichment in NH</w:t>
      </w:r>
      <w:r w:rsidR="00321BCA" w:rsidRPr="00BA2815">
        <w:rPr>
          <w:rFonts w:ascii="Times" w:cs="Times"/>
          <w:vertAlign w:val="subscript"/>
          <w:lang w:val="en-GB"/>
        </w:rPr>
        <w:t>3</w:t>
      </w:r>
      <w:r w:rsidR="00321BCA" w:rsidRPr="00BA2815">
        <w:rPr>
          <w:rFonts w:ascii="Times" w:cs="Times"/>
          <w:lang w:val="en-GB"/>
        </w:rPr>
        <w:t>, prior to an exponential increase in flame speed upon further H</w:t>
      </w:r>
      <w:r w:rsidR="00321BCA" w:rsidRPr="00BA2815">
        <w:rPr>
          <w:rFonts w:ascii="Times" w:cs="Times"/>
          <w:vertAlign w:val="subscript"/>
          <w:lang w:val="en-GB"/>
        </w:rPr>
        <w:t>2</w:t>
      </w:r>
      <w:r w:rsidR="00321BCA" w:rsidRPr="00BA2815">
        <w:rPr>
          <w:rFonts w:ascii="Times" w:cs="Times"/>
          <w:lang w:val="en-GB"/>
        </w:rPr>
        <w:t xml:space="preserve"> addition. </w:t>
      </w:r>
    </w:p>
    <w:p w14:paraId="35630752" w14:textId="0E6CE540" w:rsidR="00CD4EDC" w:rsidRPr="00BA2815" w:rsidRDefault="00E351F2" w:rsidP="00BC2F88">
      <w:pPr>
        <w:ind w:firstLine="720"/>
        <w:rPr>
          <w:rFonts w:ascii="Times" w:cs="Times"/>
          <w:lang w:val="en-GB"/>
        </w:rPr>
      </w:pPr>
      <w:r w:rsidRPr="00BA2815">
        <w:rPr>
          <w:rFonts w:ascii="Times" w:cs="Times"/>
          <w:lang w:val="en-GB"/>
        </w:rPr>
        <w:t>To</w:t>
      </w:r>
      <w:r w:rsidR="00321BCA" w:rsidRPr="00BA2815">
        <w:rPr>
          <w:rFonts w:ascii="Times" w:cs="Times"/>
          <w:lang w:val="en-GB"/>
        </w:rPr>
        <w:t xml:space="preserve"> better understand these changes in flame response, modelling of freely propagating flames was undertaken, using the CHEMKIN-PRO software package. </w:t>
      </w:r>
      <w:r w:rsidR="00BA6484" w:rsidRPr="00BA2815">
        <w:rPr>
          <w:rFonts w:ascii="Times" w:cs="Times"/>
          <w:lang w:val="en-GB"/>
        </w:rPr>
        <w:t>The computational solutions were based on an adaptive grid of 1000 points, including multi-component diffusion and an assumed air composition of 79% N</w:t>
      </w:r>
      <w:r w:rsidR="00BA6484" w:rsidRPr="00BA2815">
        <w:rPr>
          <w:rFonts w:ascii="Times" w:cs="Times"/>
          <w:vertAlign w:val="subscript"/>
          <w:lang w:val="en-GB"/>
        </w:rPr>
        <w:t>2</w:t>
      </w:r>
      <w:r w:rsidR="00BA6484" w:rsidRPr="00BA2815">
        <w:rPr>
          <w:rFonts w:ascii="Times" w:cs="Times"/>
          <w:lang w:val="en-GB"/>
        </w:rPr>
        <w:t xml:space="preserve"> – 21% O</w:t>
      </w:r>
      <w:r w:rsidR="00BA6484" w:rsidRPr="00BA2815">
        <w:rPr>
          <w:rFonts w:ascii="Times" w:cs="Times"/>
          <w:vertAlign w:val="subscript"/>
          <w:lang w:val="en-GB"/>
        </w:rPr>
        <w:t>2</w:t>
      </w:r>
      <w:r w:rsidR="00BA6484" w:rsidRPr="00BA2815">
        <w:rPr>
          <w:rFonts w:ascii="Times" w:cs="Times"/>
          <w:lang w:val="en-GB"/>
        </w:rPr>
        <w:t xml:space="preserve">. The </w:t>
      </w:r>
      <w:proofErr w:type="spellStart"/>
      <w:r w:rsidR="00BA6484" w:rsidRPr="00BA2815">
        <w:rPr>
          <w:rFonts w:ascii="Times" w:cs="Times"/>
          <w:lang w:val="en-GB"/>
        </w:rPr>
        <w:t>Stagni</w:t>
      </w:r>
      <w:proofErr w:type="spellEnd"/>
      <w:r w:rsidR="00BA6484" w:rsidRPr="00BA2815">
        <w:rPr>
          <w:rFonts w:ascii="Times" w:cs="Times"/>
          <w:lang w:val="en-GB"/>
        </w:rPr>
        <w:t xml:space="preserve"> and Okafor mechanisms were utilized for H</w:t>
      </w:r>
      <w:r w:rsidR="00BA6484" w:rsidRPr="00BA2815">
        <w:rPr>
          <w:rFonts w:ascii="Times" w:cs="Times"/>
          <w:vertAlign w:val="subscript"/>
          <w:lang w:val="en-GB"/>
        </w:rPr>
        <w:t>2</w:t>
      </w:r>
      <w:r w:rsidR="00BA6484" w:rsidRPr="00BA2815">
        <w:rPr>
          <w:rFonts w:ascii="Times" w:cs="Times"/>
          <w:lang w:val="en-GB"/>
        </w:rPr>
        <w:t>/NH</w:t>
      </w:r>
      <w:r w:rsidR="00BA6484" w:rsidRPr="00BA2815">
        <w:rPr>
          <w:rFonts w:ascii="Times" w:cs="Times"/>
          <w:vertAlign w:val="subscript"/>
          <w:lang w:val="en-GB"/>
        </w:rPr>
        <w:t>3</w:t>
      </w:r>
      <w:r w:rsidR="00BA6484" w:rsidRPr="00BA2815">
        <w:rPr>
          <w:rFonts w:ascii="Times" w:cs="Times"/>
          <w:lang w:val="en-GB"/>
        </w:rPr>
        <w:t xml:space="preserve"> and CH</w:t>
      </w:r>
      <w:r w:rsidR="00BA6484" w:rsidRPr="00BA2815">
        <w:rPr>
          <w:rFonts w:ascii="Times" w:cs="Times"/>
          <w:vertAlign w:val="subscript"/>
          <w:lang w:val="en-GB"/>
        </w:rPr>
        <w:t>4</w:t>
      </w:r>
      <w:r w:rsidR="00BA6484" w:rsidRPr="00BA2815">
        <w:rPr>
          <w:rFonts w:ascii="Times" w:cs="Times"/>
          <w:lang w:val="en-GB"/>
        </w:rPr>
        <w:t>/NH</w:t>
      </w:r>
      <w:r w:rsidR="00BA6484" w:rsidRPr="00BA2815">
        <w:rPr>
          <w:rFonts w:ascii="Times" w:cs="Times"/>
          <w:vertAlign w:val="subscript"/>
          <w:lang w:val="en-GB"/>
        </w:rPr>
        <w:t>3</w:t>
      </w:r>
      <w:r w:rsidR="00425311" w:rsidRPr="00BA2815">
        <w:rPr>
          <w:rFonts w:ascii="Times" w:cs="Times"/>
          <w:lang w:val="en-GB"/>
        </w:rPr>
        <w:t xml:space="preserve">, respectively, since they displayed </w:t>
      </w:r>
      <w:r w:rsidR="004F4718">
        <w:rPr>
          <w:rFonts w:ascii="Times" w:cs="Times"/>
          <w:lang w:val="en-GB"/>
        </w:rPr>
        <w:t xml:space="preserve">the </w:t>
      </w:r>
      <w:r w:rsidR="00425311" w:rsidRPr="00BA2815">
        <w:rPr>
          <w:rFonts w:ascii="Times" w:cs="Times"/>
          <w:lang w:val="en-GB"/>
        </w:rPr>
        <w:t>best agreement with experimental measurements. The aforementioned mechanisms were employed to generate numerical adiabatic flame temperatures (T</w:t>
      </w:r>
      <w:r w:rsidR="00425311" w:rsidRPr="00BA2815">
        <w:rPr>
          <w:rFonts w:ascii="Times" w:cs="Times"/>
          <w:vertAlign w:val="subscript"/>
          <w:lang w:val="en-GB"/>
        </w:rPr>
        <w:t>ad</w:t>
      </w:r>
      <w:r w:rsidR="00425311" w:rsidRPr="00BA2815">
        <w:rPr>
          <w:rFonts w:ascii="Times" w:cs="Times"/>
          <w:lang w:val="en-GB"/>
        </w:rPr>
        <w:t xml:space="preserve">), volumetric heat release rates (Q’) and concentration of mole fractions of active radicals (H </w:t>
      </w:r>
      <w:r w:rsidR="004F4718">
        <w:rPr>
          <w:rFonts w:ascii="Times" w:cs="Times"/>
          <w:lang w:val="en-GB"/>
        </w:rPr>
        <w:t>and</w:t>
      </w:r>
      <w:r w:rsidR="004F4718" w:rsidRPr="00BA2815">
        <w:rPr>
          <w:rFonts w:ascii="Times" w:cs="Times"/>
          <w:lang w:val="en-GB"/>
        </w:rPr>
        <w:t xml:space="preserve"> </w:t>
      </w:r>
      <w:r w:rsidR="00425311" w:rsidRPr="00BA2815">
        <w:rPr>
          <w:rFonts w:ascii="Times" w:cs="Times"/>
          <w:lang w:val="en-GB"/>
        </w:rPr>
        <w:t>O)</w:t>
      </w:r>
      <w:r w:rsidR="00D34AE9" w:rsidRPr="00BA2815">
        <w:rPr>
          <w:rFonts w:ascii="Times" w:cs="Times"/>
          <w:lang w:val="en-GB"/>
        </w:rPr>
        <w:t>. Modelled increases in T</w:t>
      </w:r>
      <w:r w:rsidR="00D34AE9" w:rsidRPr="00BA2815">
        <w:rPr>
          <w:rFonts w:ascii="Times" w:cs="Times"/>
          <w:vertAlign w:val="subscript"/>
          <w:lang w:val="en-GB"/>
        </w:rPr>
        <w:t>ad</w:t>
      </w:r>
      <w:r w:rsidR="00D34AE9" w:rsidRPr="00BA2815">
        <w:rPr>
          <w:rFonts w:ascii="Times" w:cs="Times"/>
          <w:lang w:val="en-GB"/>
        </w:rPr>
        <w:t xml:space="preserve"> upon H</w:t>
      </w:r>
      <w:r w:rsidR="00D34AE9" w:rsidRPr="00BA2815">
        <w:rPr>
          <w:rFonts w:ascii="Times" w:cs="Times"/>
          <w:vertAlign w:val="subscript"/>
          <w:lang w:val="en-GB"/>
        </w:rPr>
        <w:t>2</w:t>
      </w:r>
      <w:r w:rsidR="00D34AE9" w:rsidRPr="00BA2815">
        <w:rPr>
          <w:rFonts w:ascii="Times" w:cs="Times"/>
          <w:lang w:val="en-GB"/>
        </w:rPr>
        <w:t xml:space="preserve"> and CH</w:t>
      </w:r>
      <w:r w:rsidR="00D34AE9" w:rsidRPr="00BA2815">
        <w:rPr>
          <w:rFonts w:ascii="Times" w:cs="Times"/>
          <w:vertAlign w:val="subscript"/>
          <w:lang w:val="en-GB"/>
        </w:rPr>
        <w:t>4</w:t>
      </w:r>
      <w:r w:rsidR="00D34AE9" w:rsidRPr="00BA2815">
        <w:rPr>
          <w:rFonts w:ascii="Times" w:cs="Times"/>
          <w:lang w:val="en-GB"/>
        </w:rPr>
        <w:t xml:space="preserve"> addition to NH</w:t>
      </w:r>
      <w:r w:rsidR="00D34AE9" w:rsidRPr="00BA2815">
        <w:rPr>
          <w:rFonts w:ascii="Times" w:cs="Times"/>
          <w:vertAlign w:val="subscript"/>
          <w:lang w:val="en-GB"/>
        </w:rPr>
        <w:t>3</w:t>
      </w:r>
      <w:r w:rsidR="00D34AE9" w:rsidRPr="00BA2815">
        <w:rPr>
          <w:rFonts w:ascii="Times" w:cs="Times"/>
          <w:lang w:val="en-GB"/>
        </w:rPr>
        <w:t xml:space="preserve"> were observed to</w:t>
      </w:r>
      <w:r w:rsidR="00C42F58" w:rsidRPr="00BA2815">
        <w:rPr>
          <w:rFonts w:ascii="Times" w:cs="Times"/>
          <w:lang w:val="en-GB"/>
        </w:rPr>
        <w:t xml:space="preserve"> be</w:t>
      </w:r>
      <w:r w:rsidR="00D34AE9" w:rsidRPr="00BA2815">
        <w:rPr>
          <w:rFonts w:ascii="Times" w:cs="Times"/>
          <w:lang w:val="en-GB"/>
        </w:rPr>
        <w:t xml:space="preserve"> comparable (at Φ = 1.0, 60% addition of H</w:t>
      </w:r>
      <w:r w:rsidR="00D34AE9" w:rsidRPr="00BA2815">
        <w:rPr>
          <w:rFonts w:ascii="Times" w:cs="Times"/>
          <w:vertAlign w:val="subscript"/>
          <w:lang w:val="en-GB"/>
        </w:rPr>
        <w:t>2</w:t>
      </w:r>
      <w:r w:rsidR="00D34AE9" w:rsidRPr="00BA2815">
        <w:rPr>
          <w:rFonts w:ascii="Times" w:cs="Times"/>
          <w:lang w:val="en-GB"/>
        </w:rPr>
        <w:t xml:space="preserve"> </w:t>
      </w:r>
      <w:r w:rsidR="004F4718">
        <w:rPr>
          <w:rFonts w:ascii="Times" w:cs="Times"/>
          <w:lang w:val="en-GB"/>
        </w:rPr>
        <w:t>and</w:t>
      </w:r>
      <w:r w:rsidR="00D34AE9" w:rsidRPr="00BA2815">
        <w:rPr>
          <w:rFonts w:ascii="Times" w:cs="Times"/>
          <w:lang w:val="en-GB"/>
        </w:rPr>
        <w:t xml:space="preserve"> CH</w:t>
      </w:r>
      <w:r w:rsidR="00D34AE9" w:rsidRPr="00BA2815">
        <w:rPr>
          <w:rFonts w:ascii="Times" w:cs="Times"/>
          <w:vertAlign w:val="subscript"/>
          <w:lang w:val="en-GB"/>
        </w:rPr>
        <w:t>4</w:t>
      </w:r>
      <w:r w:rsidR="00D34AE9" w:rsidRPr="00BA2815">
        <w:rPr>
          <w:rFonts w:ascii="Times" w:cs="Times"/>
          <w:lang w:val="en-GB"/>
        </w:rPr>
        <w:t xml:space="preserve"> resulted in an increase in T</w:t>
      </w:r>
      <w:r w:rsidR="00D34AE9" w:rsidRPr="00BA2815">
        <w:rPr>
          <w:rFonts w:ascii="Times" w:cs="Times"/>
          <w:vertAlign w:val="subscript"/>
          <w:lang w:val="en-GB"/>
        </w:rPr>
        <w:t>ad</w:t>
      </w:r>
      <w:r w:rsidR="00D34AE9" w:rsidRPr="00BA2815">
        <w:rPr>
          <w:rFonts w:ascii="Times" w:cs="Times"/>
          <w:lang w:val="en-GB"/>
        </w:rPr>
        <w:t xml:space="preserve"> </w:t>
      </w:r>
      <w:r w:rsidR="00C42F58" w:rsidRPr="00BA2815">
        <w:rPr>
          <w:rFonts w:ascii="Times" w:cs="Times"/>
          <w:lang w:val="en-GB"/>
        </w:rPr>
        <w:t xml:space="preserve">of </w:t>
      </w:r>
      <w:r w:rsidR="00D34AE9" w:rsidRPr="00BA2815">
        <w:rPr>
          <w:rFonts w:ascii="Times" w:cs="Times"/>
          <w:lang w:val="en-GB"/>
        </w:rPr>
        <w:t>≈129</w:t>
      </w:r>
      <w:r w:rsidR="00C42F58" w:rsidRPr="00BA2815">
        <w:rPr>
          <w:rFonts w:ascii="Times" w:cs="Times"/>
          <w:lang w:val="en-GB"/>
        </w:rPr>
        <w:t xml:space="preserve"> K</w:t>
      </w:r>
      <w:r w:rsidR="00D34AE9" w:rsidRPr="00BA2815">
        <w:rPr>
          <w:rFonts w:ascii="Times" w:cs="Times"/>
          <w:lang w:val="en-GB"/>
        </w:rPr>
        <w:t xml:space="preserve"> and 113 K, </w:t>
      </w:r>
      <w:r w:rsidRPr="00BA2815">
        <w:rPr>
          <w:rFonts w:ascii="Times" w:cs="Times"/>
          <w:lang w:val="en-GB"/>
        </w:rPr>
        <w:t>respectively:</w:t>
      </w:r>
      <w:r w:rsidR="00C42F58" w:rsidRPr="00BA2815">
        <w:rPr>
          <w:rFonts w:ascii="Times" w:cs="Times"/>
          <w:lang w:val="en-GB"/>
        </w:rPr>
        <w:t xml:space="preserve"> with H</w:t>
      </w:r>
      <w:r w:rsidR="00C42F58" w:rsidRPr="00BA2815">
        <w:rPr>
          <w:rFonts w:ascii="Times" w:cs="Times"/>
          <w:vertAlign w:val="subscript"/>
          <w:lang w:val="en-GB"/>
        </w:rPr>
        <w:t>2</w:t>
      </w:r>
      <w:r w:rsidR="00C42F58" w:rsidRPr="00BA2815">
        <w:rPr>
          <w:rFonts w:ascii="Times" w:cs="Times"/>
          <w:lang w:val="en-GB"/>
        </w:rPr>
        <w:t xml:space="preserve"> enhancing T</w:t>
      </w:r>
      <w:r w:rsidR="00C42F58" w:rsidRPr="00BA2815">
        <w:rPr>
          <w:rFonts w:ascii="Times" w:cs="Times"/>
          <w:vertAlign w:val="subscript"/>
          <w:lang w:val="en-GB"/>
        </w:rPr>
        <w:t>ad</w:t>
      </w:r>
      <w:r w:rsidR="00C42F58" w:rsidRPr="00BA2815">
        <w:rPr>
          <w:rFonts w:ascii="Times" w:cs="Times"/>
          <w:lang w:val="en-GB"/>
        </w:rPr>
        <w:t xml:space="preserve"> to a greater extent than CH</w:t>
      </w:r>
      <w:r w:rsidR="00C42F58" w:rsidRPr="00BA2815">
        <w:rPr>
          <w:rFonts w:ascii="Times" w:cs="Times"/>
          <w:vertAlign w:val="subscript"/>
          <w:lang w:val="en-GB"/>
        </w:rPr>
        <w:t>4</w:t>
      </w:r>
      <w:r w:rsidR="00C42F58" w:rsidRPr="00BA2815">
        <w:rPr>
          <w:rFonts w:ascii="Times" w:cs="Times"/>
          <w:lang w:val="en-GB"/>
        </w:rPr>
        <w:t xml:space="preserve"> at lean and rich conditions). However, modelling work predicts a significant augmentation of burning intensity (through the volumetric heat release rate, Q’), due to the presence of H</w:t>
      </w:r>
      <w:r w:rsidR="00C42F58" w:rsidRPr="00BA2815">
        <w:rPr>
          <w:rFonts w:ascii="Times" w:cs="Times"/>
          <w:vertAlign w:val="subscript"/>
          <w:lang w:val="en-GB"/>
        </w:rPr>
        <w:t>2</w:t>
      </w:r>
      <w:r w:rsidR="00C42F58" w:rsidRPr="00BA2815">
        <w:rPr>
          <w:rFonts w:ascii="Times" w:cs="Times"/>
          <w:lang w:val="en-GB"/>
        </w:rPr>
        <w:t xml:space="preserve"> than CH</w:t>
      </w:r>
      <w:r w:rsidR="00C42F58" w:rsidRPr="00BA2815">
        <w:rPr>
          <w:rFonts w:ascii="Times" w:cs="Times"/>
          <w:vertAlign w:val="subscript"/>
          <w:lang w:val="en-GB"/>
        </w:rPr>
        <w:t>4</w:t>
      </w:r>
      <w:r w:rsidR="00C42F58" w:rsidRPr="00BA2815">
        <w:rPr>
          <w:rFonts w:ascii="Times" w:cs="Times"/>
          <w:lang w:val="en-GB"/>
        </w:rPr>
        <w:t>, with relative increases in Q’, normalized to that of pure NH</w:t>
      </w:r>
      <w:r w:rsidR="00C42F58" w:rsidRPr="00BA2815">
        <w:rPr>
          <w:rFonts w:ascii="Times" w:cs="Times"/>
          <w:vertAlign w:val="subscript"/>
          <w:lang w:val="en-GB"/>
        </w:rPr>
        <w:t>3</w:t>
      </w:r>
      <w:r w:rsidR="00C42F58" w:rsidRPr="00BA2815">
        <w:rPr>
          <w:rFonts w:ascii="Times" w:cs="Times"/>
          <w:lang w:val="en-GB"/>
        </w:rPr>
        <w:t>, presented in Figure 2</w:t>
      </w:r>
      <w:r w:rsidR="00035A73" w:rsidRPr="00BA2815">
        <w:rPr>
          <w:rFonts w:ascii="Times" w:cs="Times"/>
          <w:lang w:val="en-GB"/>
        </w:rPr>
        <w:t xml:space="preserve"> ([a] Φ=0.8, [b] Φ=1.0, [c] Φ=1.2)</w:t>
      </w:r>
      <w:r w:rsidR="00C42F58" w:rsidRPr="00BA2815">
        <w:rPr>
          <w:rFonts w:ascii="Times" w:cs="Times"/>
          <w:lang w:val="en-GB"/>
        </w:rPr>
        <w:t>.</w:t>
      </w:r>
      <w:r w:rsidR="00BC2F88" w:rsidRPr="00BA2815">
        <w:rPr>
          <w:rFonts w:ascii="Times" w:cs="Times"/>
          <w:lang w:val="en-GB"/>
        </w:rPr>
        <w:t xml:space="preserve"> Note</w:t>
      </w:r>
      <w:r w:rsidR="004F4718">
        <w:rPr>
          <w:rFonts w:ascii="Times" w:cs="Times"/>
          <w:lang w:val="en-GB"/>
        </w:rPr>
        <w:t>,</w:t>
      </w:r>
      <w:r w:rsidR="00BC2F88" w:rsidRPr="00BA2815">
        <w:rPr>
          <w:rFonts w:ascii="Times" w:cs="Times"/>
          <w:lang w:val="en-GB"/>
        </w:rPr>
        <w:t xml:space="preserve"> however, that the heat of combustion per mass (KJ/mol) of H</w:t>
      </w:r>
      <w:r w:rsidR="00BC2F88" w:rsidRPr="00BA2815">
        <w:rPr>
          <w:rFonts w:ascii="Times" w:cs="Times"/>
          <w:vertAlign w:val="subscript"/>
          <w:lang w:val="en-GB"/>
        </w:rPr>
        <w:t>2</w:t>
      </w:r>
      <w:r w:rsidR="00BC2F88" w:rsidRPr="00BA2815">
        <w:rPr>
          <w:rFonts w:ascii="Times" w:cs="Times"/>
          <w:lang w:val="en-GB"/>
        </w:rPr>
        <w:t xml:space="preserve"> is ~4 times greater than that of CH</w:t>
      </w:r>
      <w:r w:rsidR="00BC2F88" w:rsidRPr="00BA2815">
        <w:rPr>
          <w:rFonts w:ascii="Times" w:cs="Times"/>
          <w:vertAlign w:val="subscript"/>
          <w:lang w:val="en-GB"/>
        </w:rPr>
        <w:t>4</w:t>
      </w:r>
      <w:r w:rsidR="00BC2F88" w:rsidRPr="00BA2815">
        <w:rPr>
          <w:rFonts w:ascii="Times" w:cs="Times"/>
          <w:lang w:val="en-GB"/>
        </w:rPr>
        <w:t xml:space="preserve"> (H</w:t>
      </w:r>
      <w:r w:rsidR="00BC2F88" w:rsidRPr="00BA2815">
        <w:rPr>
          <w:rFonts w:ascii="Times" w:cs="Times"/>
          <w:vertAlign w:val="subscript"/>
          <w:lang w:val="en-GB"/>
        </w:rPr>
        <w:t>2</w:t>
      </w:r>
      <w:r w:rsidR="00BC2F88" w:rsidRPr="00BA2815">
        <w:rPr>
          <w:rFonts w:ascii="Times" w:cs="Times"/>
          <w:lang w:val="en-GB"/>
        </w:rPr>
        <w:t xml:space="preserve"> ≈ 286; CH</w:t>
      </w:r>
      <w:r w:rsidR="00BC2F88" w:rsidRPr="00BA2815">
        <w:rPr>
          <w:rFonts w:ascii="Times" w:cs="Times"/>
          <w:vertAlign w:val="subscript"/>
          <w:lang w:val="en-GB"/>
        </w:rPr>
        <w:t>4</w:t>
      </w:r>
      <w:r w:rsidR="00BC2F88" w:rsidRPr="00BA2815">
        <w:rPr>
          <w:rFonts w:ascii="Times" w:cs="Times"/>
          <w:lang w:val="en-GB"/>
        </w:rPr>
        <w:t xml:space="preserve"> ≈ 74 [KJ/mol]), however</w:t>
      </w:r>
      <w:r w:rsidR="004F4718">
        <w:rPr>
          <w:rFonts w:ascii="Times" w:cs="Times"/>
          <w:lang w:val="en-GB"/>
        </w:rPr>
        <w:t>,</w:t>
      </w:r>
      <w:r w:rsidR="00BC2F88" w:rsidRPr="00BA2815">
        <w:rPr>
          <w:rFonts w:ascii="Times" w:cs="Times"/>
          <w:lang w:val="en-GB"/>
        </w:rPr>
        <w:t xml:space="preserve"> it is noted that there are significant differences in terms of molecular mass between both fuels (H</w:t>
      </w:r>
      <w:r w:rsidR="00BC2F88" w:rsidRPr="00BA2815">
        <w:rPr>
          <w:rFonts w:ascii="Times" w:cs="Times"/>
          <w:vertAlign w:val="subscript"/>
          <w:lang w:val="en-GB"/>
        </w:rPr>
        <w:t>2</w:t>
      </w:r>
      <w:r w:rsidR="00BC2F88" w:rsidRPr="00BA2815">
        <w:rPr>
          <w:rFonts w:ascii="Times" w:cs="Times"/>
          <w:lang w:val="en-GB"/>
        </w:rPr>
        <w:t xml:space="preserve"> ≈ 2; CH</w:t>
      </w:r>
      <w:r w:rsidR="00BC2F88" w:rsidRPr="00BA2815">
        <w:rPr>
          <w:rFonts w:ascii="Times" w:cs="Times"/>
          <w:vertAlign w:val="subscript"/>
          <w:lang w:val="en-GB"/>
        </w:rPr>
        <w:t>4</w:t>
      </w:r>
      <w:r w:rsidR="00BC2F88" w:rsidRPr="00BA2815">
        <w:rPr>
          <w:rFonts w:ascii="Times" w:cs="Times"/>
          <w:lang w:val="en-GB"/>
        </w:rPr>
        <w:t xml:space="preserve"> ≈ 16 [g/mol]). </w:t>
      </w:r>
    </w:p>
    <w:p w14:paraId="59B9AB88" w14:textId="1AA2D924" w:rsidR="00E80267" w:rsidRPr="00BA2815" w:rsidRDefault="00035A73" w:rsidP="00CD4EDC">
      <w:pPr>
        <w:ind w:firstLine="720"/>
        <w:rPr>
          <w:rFonts w:ascii="Times" w:cs="Times"/>
          <w:lang w:val="en-GB"/>
        </w:rPr>
      </w:pPr>
      <w:r w:rsidRPr="00BA2815">
        <w:rPr>
          <w:rFonts w:ascii="Times" w:cs="Times"/>
          <w:lang w:val="en-GB"/>
        </w:rPr>
        <w:t>Evidently, relative increases in Q’ for CH</w:t>
      </w:r>
      <w:r w:rsidRPr="00BA2815">
        <w:rPr>
          <w:rFonts w:ascii="Times" w:cs="Times"/>
          <w:vertAlign w:val="subscript"/>
          <w:lang w:val="en-GB"/>
        </w:rPr>
        <w:t>4</w:t>
      </w:r>
      <w:r w:rsidRPr="00BA2815">
        <w:rPr>
          <w:rFonts w:ascii="Times" w:cs="Times"/>
          <w:lang w:val="en-GB"/>
        </w:rPr>
        <w:t>/NH</w:t>
      </w:r>
      <w:r w:rsidRPr="00BA2815">
        <w:rPr>
          <w:rFonts w:ascii="Times" w:cs="Times"/>
          <w:vertAlign w:val="subscript"/>
          <w:lang w:val="en-GB"/>
        </w:rPr>
        <w:t>3</w:t>
      </w:r>
      <w:r w:rsidRPr="00BA2815">
        <w:rPr>
          <w:rFonts w:ascii="Times" w:cs="Times"/>
          <w:lang w:val="en-GB"/>
        </w:rPr>
        <w:t xml:space="preserve"> and H</w:t>
      </w:r>
      <w:r w:rsidRPr="00BA2815">
        <w:rPr>
          <w:rFonts w:ascii="Times" w:cs="Times"/>
          <w:vertAlign w:val="subscript"/>
          <w:lang w:val="en-GB"/>
        </w:rPr>
        <w:t>2</w:t>
      </w:r>
      <w:r w:rsidRPr="00BA2815">
        <w:rPr>
          <w:rFonts w:ascii="Times" w:cs="Times"/>
          <w:lang w:val="en-GB"/>
        </w:rPr>
        <w:t>/NH</w:t>
      </w:r>
      <w:r w:rsidRPr="00BA2815">
        <w:rPr>
          <w:rFonts w:ascii="Times" w:cs="Times"/>
          <w:vertAlign w:val="subscript"/>
          <w:lang w:val="en-GB"/>
        </w:rPr>
        <w:t>3</w:t>
      </w:r>
      <w:r w:rsidRPr="00BA2815">
        <w:rPr>
          <w:rFonts w:ascii="Times" w:cs="Times"/>
          <w:lang w:val="en-GB"/>
        </w:rPr>
        <w:t xml:space="preserve"> blends exhibit the same linear and exponential trend as observed for the laminar flame speeds. Interestingly, modelled values predict that up to 20% addition of either H</w:t>
      </w:r>
      <w:r w:rsidRPr="00BA2815">
        <w:rPr>
          <w:rFonts w:ascii="Times" w:cs="Times"/>
          <w:vertAlign w:val="subscript"/>
          <w:lang w:val="en-GB"/>
        </w:rPr>
        <w:t>2</w:t>
      </w:r>
      <w:r w:rsidRPr="00BA2815">
        <w:rPr>
          <w:rFonts w:ascii="Times" w:cs="Times"/>
          <w:lang w:val="en-GB"/>
        </w:rPr>
        <w:t xml:space="preserve"> or CH</w:t>
      </w:r>
      <w:r w:rsidRPr="00BA2815">
        <w:rPr>
          <w:rFonts w:ascii="Times" w:cs="Times"/>
          <w:vertAlign w:val="subscript"/>
          <w:lang w:val="en-GB"/>
        </w:rPr>
        <w:t>4</w:t>
      </w:r>
      <w:r w:rsidRPr="00BA2815">
        <w:rPr>
          <w:rFonts w:ascii="Times" w:cs="Times"/>
          <w:lang w:val="en-GB"/>
        </w:rPr>
        <w:t xml:space="preserve"> result in comparable relative increases in Q’, analogous to the similar measured flame speeds. Augmented volumetric heat release rates result in </w:t>
      </w:r>
      <w:r w:rsidRPr="00BA2815">
        <w:rPr>
          <w:rFonts w:ascii="Times" w:cs="Times"/>
          <w:lang w:val="en-GB"/>
        </w:rPr>
        <w:t>enhanced production of key radicals, notably H and O, with modelled values of relative increases in H and O radical production superimposed in Fig. 2. Again, the relative increases in the production of H and O radicals exhibit the same linear and exponential trends</w:t>
      </w:r>
      <w:r w:rsidR="00BC2F88" w:rsidRPr="00BA2815">
        <w:rPr>
          <w:rFonts w:ascii="Times" w:cs="Times"/>
          <w:lang w:val="en-GB"/>
        </w:rPr>
        <w:t xml:space="preserve"> to that displayed by changes in measured flame speed and modelled Q’, for CH</w:t>
      </w:r>
      <w:r w:rsidR="00BC2F88" w:rsidRPr="00BA2815">
        <w:rPr>
          <w:rFonts w:ascii="Times" w:cs="Times"/>
          <w:vertAlign w:val="subscript"/>
          <w:lang w:val="en-GB"/>
        </w:rPr>
        <w:t>4</w:t>
      </w:r>
      <w:r w:rsidR="00BC2F88" w:rsidRPr="00BA2815">
        <w:rPr>
          <w:rFonts w:ascii="Times" w:cs="Times"/>
          <w:lang w:val="en-GB"/>
        </w:rPr>
        <w:t>/NH</w:t>
      </w:r>
      <w:r w:rsidR="00BC2F88" w:rsidRPr="00BA2815">
        <w:rPr>
          <w:rFonts w:ascii="Times" w:cs="Times"/>
          <w:vertAlign w:val="subscript"/>
          <w:lang w:val="en-GB"/>
        </w:rPr>
        <w:t>3</w:t>
      </w:r>
      <w:r w:rsidR="00BC2F88" w:rsidRPr="00BA2815">
        <w:rPr>
          <w:rFonts w:ascii="Times" w:cs="Times"/>
          <w:lang w:val="en-GB"/>
        </w:rPr>
        <w:t xml:space="preserve"> and H</w:t>
      </w:r>
      <w:r w:rsidR="00BC2F88" w:rsidRPr="00BA2815">
        <w:rPr>
          <w:rFonts w:ascii="Times" w:cs="Times"/>
          <w:vertAlign w:val="subscript"/>
          <w:lang w:val="en-GB"/>
        </w:rPr>
        <w:t>2</w:t>
      </w:r>
      <w:r w:rsidR="00BC2F88" w:rsidRPr="00BA2815">
        <w:rPr>
          <w:rFonts w:ascii="Times" w:cs="Times"/>
          <w:lang w:val="en-GB"/>
        </w:rPr>
        <w:t>/NH</w:t>
      </w:r>
      <w:r w:rsidR="00BC2F88" w:rsidRPr="00BA2815">
        <w:rPr>
          <w:rFonts w:ascii="Times" w:cs="Times"/>
          <w:vertAlign w:val="subscript"/>
          <w:lang w:val="en-GB"/>
        </w:rPr>
        <w:t>3</w:t>
      </w:r>
      <w:r w:rsidR="00BC2F88" w:rsidRPr="00BA2815">
        <w:rPr>
          <w:rFonts w:ascii="Times" w:cs="Times"/>
          <w:lang w:val="en-GB"/>
        </w:rPr>
        <w:t xml:space="preserve"> blends, respectively, with divergence only arising at 20% additions of H</w:t>
      </w:r>
      <w:r w:rsidR="00BC2F88" w:rsidRPr="00BA2815">
        <w:rPr>
          <w:rFonts w:ascii="Times" w:cs="Times"/>
          <w:vertAlign w:val="subscript"/>
          <w:lang w:val="en-GB"/>
        </w:rPr>
        <w:t>2</w:t>
      </w:r>
      <w:r w:rsidR="00BC2F88" w:rsidRPr="00BA2815">
        <w:rPr>
          <w:rFonts w:ascii="Times" w:cs="Times"/>
          <w:lang w:val="en-GB"/>
        </w:rPr>
        <w:t xml:space="preserve"> and CH</w:t>
      </w:r>
      <w:r w:rsidR="00BC2F88" w:rsidRPr="00BA2815">
        <w:rPr>
          <w:rFonts w:ascii="Times" w:cs="Times"/>
          <w:vertAlign w:val="subscript"/>
          <w:lang w:val="en-GB"/>
        </w:rPr>
        <w:t>4</w:t>
      </w:r>
      <w:r w:rsidR="00BC2F88" w:rsidRPr="00BA2815">
        <w:rPr>
          <w:rFonts w:ascii="Times" w:cs="Times"/>
          <w:lang w:val="en-GB"/>
        </w:rPr>
        <w:t xml:space="preserve"> to NH</w:t>
      </w:r>
      <w:r w:rsidR="00BC2F88" w:rsidRPr="00BA2815">
        <w:rPr>
          <w:rFonts w:ascii="Times" w:cs="Times"/>
          <w:vertAlign w:val="subscript"/>
          <w:lang w:val="en-GB"/>
        </w:rPr>
        <w:t>3</w:t>
      </w:r>
      <w:r w:rsidR="00BC2F88" w:rsidRPr="00BA2815">
        <w:rPr>
          <w:rFonts w:ascii="Times" w:cs="Times"/>
          <w:lang w:val="en-GB"/>
        </w:rPr>
        <w:t>.</w:t>
      </w:r>
      <w:r w:rsidR="00CD4EDC" w:rsidRPr="00BA2815">
        <w:rPr>
          <w:rFonts w:ascii="Times" w:cs="Times"/>
          <w:lang w:val="en-GB"/>
        </w:rPr>
        <w:t xml:space="preserve"> Consequently, it seems that the measured enhancement of NH</w:t>
      </w:r>
      <w:r w:rsidR="00CD4EDC" w:rsidRPr="00BA2815">
        <w:rPr>
          <w:rFonts w:ascii="Times" w:cs="Times"/>
          <w:vertAlign w:val="subscript"/>
          <w:lang w:val="en-GB"/>
        </w:rPr>
        <w:t>3</w:t>
      </w:r>
      <w:r w:rsidR="00CD4EDC" w:rsidRPr="00BA2815">
        <w:rPr>
          <w:rFonts w:ascii="Times" w:cs="Times"/>
          <w:lang w:val="en-GB"/>
        </w:rPr>
        <w:t xml:space="preserve"> with CH</w:t>
      </w:r>
      <w:r w:rsidR="00CD4EDC" w:rsidRPr="00BA2815">
        <w:rPr>
          <w:rFonts w:ascii="Times" w:cs="Times"/>
          <w:vertAlign w:val="subscript"/>
          <w:lang w:val="en-GB"/>
        </w:rPr>
        <w:t>4</w:t>
      </w:r>
      <w:r w:rsidR="00CD4EDC" w:rsidRPr="00BA2815">
        <w:rPr>
          <w:rFonts w:ascii="Times" w:cs="Times"/>
          <w:lang w:val="en-GB"/>
        </w:rPr>
        <w:t xml:space="preserve"> or H</w:t>
      </w:r>
      <w:r w:rsidR="00CD4EDC" w:rsidRPr="00BA2815">
        <w:rPr>
          <w:rFonts w:ascii="Times" w:cs="Times"/>
          <w:vertAlign w:val="subscript"/>
          <w:lang w:val="en-GB"/>
        </w:rPr>
        <w:t>2</w:t>
      </w:r>
      <w:r w:rsidR="00CD4EDC" w:rsidRPr="00BA2815">
        <w:rPr>
          <w:rFonts w:ascii="Times" w:cs="Times"/>
          <w:lang w:val="en-GB"/>
        </w:rPr>
        <w:t xml:space="preserve"> may not primarily be a thermal effect (since modelling changes in T</w:t>
      </w:r>
      <w:r w:rsidR="00CD4EDC" w:rsidRPr="00BA2815">
        <w:rPr>
          <w:rFonts w:ascii="Times" w:cs="Times"/>
          <w:vertAlign w:val="subscript"/>
          <w:lang w:val="en-GB"/>
        </w:rPr>
        <w:t>ad</w:t>
      </w:r>
      <w:r w:rsidR="00CD4EDC" w:rsidRPr="00BA2815">
        <w:rPr>
          <w:rFonts w:ascii="Times" w:cs="Times"/>
          <w:lang w:val="en-GB"/>
        </w:rPr>
        <w:t xml:space="preserve"> are similar) but potentially a diffusional or kinetic effect. </w:t>
      </w:r>
    </w:p>
    <w:p w14:paraId="02FED163" w14:textId="32CCAFC2" w:rsidR="00E80267" w:rsidRPr="00BA2815" w:rsidRDefault="00303EB9" w:rsidP="00E80267">
      <w:pPr>
        <w:rPr>
          <w:rFonts w:ascii="Times" w:cs="Times"/>
          <w:b/>
          <w:lang w:val="en-GB"/>
        </w:rPr>
      </w:pPr>
      <w:r w:rsidRPr="00BA2815">
        <w:rPr>
          <w:rFonts w:ascii="Times" w:cs="Times"/>
          <w:b/>
          <w:noProof/>
          <w:lang w:val="en-GB"/>
        </w:rPr>
        <w:drawing>
          <wp:inline distT="0" distB="0" distL="0" distR="0" wp14:anchorId="58054A8E" wp14:editId="3B6143E1">
            <wp:extent cx="2986731" cy="5771631"/>
            <wp:effectExtent l="0" t="0" r="4445" b="63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4788" cy="5787200"/>
                    </a:xfrm>
                    <a:prstGeom prst="rect">
                      <a:avLst/>
                    </a:prstGeom>
                    <a:noFill/>
                  </pic:spPr>
                </pic:pic>
              </a:graphicData>
            </a:graphic>
          </wp:inline>
        </w:drawing>
      </w:r>
    </w:p>
    <w:p w14:paraId="3057605B" w14:textId="1F27AE8F" w:rsidR="00CD4EDC" w:rsidRPr="00BA2815" w:rsidRDefault="001A1DFA" w:rsidP="006015D6">
      <w:pPr>
        <w:rPr>
          <w:rFonts w:ascii="Times" w:cs="Times"/>
          <w:b/>
          <w:lang w:val="en-GB"/>
        </w:rPr>
      </w:pPr>
      <w:r w:rsidRPr="00BA2815">
        <w:rPr>
          <w:rFonts w:ascii="Times" w:cs="Times"/>
          <w:b/>
          <w:lang w:val="en-GB"/>
        </w:rPr>
        <w:t>Figure 2 – Relative Increase in Modelled</w:t>
      </w:r>
      <w:r w:rsidR="004F4718">
        <w:rPr>
          <w:rFonts w:ascii="Times" w:cs="Times"/>
          <w:b/>
          <w:lang w:val="en-GB"/>
        </w:rPr>
        <w:t xml:space="preserve"> </w:t>
      </w:r>
      <w:r w:rsidR="004F4718" w:rsidRPr="004F4718">
        <w:rPr>
          <w:rFonts w:ascii="Times" w:cs="Times"/>
          <w:b/>
          <w:lang w:val="en-GB"/>
        </w:rPr>
        <w:t>volumetric heat release rate</w:t>
      </w:r>
      <w:r w:rsidRPr="00BA2815">
        <w:rPr>
          <w:rFonts w:ascii="Times" w:cs="Times"/>
          <w:b/>
          <w:lang w:val="en-GB"/>
        </w:rPr>
        <w:t xml:space="preserve"> Q’, H and O Radical Production for CH</w:t>
      </w:r>
      <w:r w:rsidRPr="00BA2815">
        <w:rPr>
          <w:rFonts w:ascii="Times" w:cs="Times"/>
          <w:b/>
          <w:vertAlign w:val="subscript"/>
          <w:lang w:val="en-GB"/>
        </w:rPr>
        <w:t>4</w:t>
      </w:r>
      <w:r w:rsidRPr="00BA2815">
        <w:rPr>
          <w:rFonts w:ascii="Times" w:cs="Times"/>
          <w:b/>
          <w:lang w:val="en-GB"/>
        </w:rPr>
        <w:t>/NH</w:t>
      </w:r>
      <w:r w:rsidRPr="00BA2815">
        <w:rPr>
          <w:rFonts w:ascii="Times" w:cs="Times"/>
          <w:b/>
          <w:vertAlign w:val="subscript"/>
          <w:lang w:val="en-GB"/>
        </w:rPr>
        <w:t>3</w:t>
      </w:r>
      <w:r w:rsidRPr="00BA2815">
        <w:rPr>
          <w:rFonts w:ascii="Times" w:cs="Times"/>
          <w:b/>
          <w:lang w:val="en-GB"/>
        </w:rPr>
        <w:t xml:space="preserve"> and H</w:t>
      </w:r>
      <w:r w:rsidRPr="00BA2815">
        <w:rPr>
          <w:rFonts w:ascii="Times" w:cs="Times"/>
          <w:b/>
          <w:vertAlign w:val="subscript"/>
          <w:lang w:val="en-GB"/>
        </w:rPr>
        <w:t>2</w:t>
      </w:r>
      <w:r w:rsidRPr="00BA2815">
        <w:rPr>
          <w:rFonts w:ascii="Times" w:cs="Times"/>
          <w:b/>
          <w:lang w:val="en-GB"/>
        </w:rPr>
        <w:t>/NH</w:t>
      </w:r>
      <w:r w:rsidRPr="00BA2815">
        <w:rPr>
          <w:rFonts w:ascii="Times" w:cs="Times"/>
          <w:b/>
          <w:vertAlign w:val="subscript"/>
          <w:lang w:val="en-GB"/>
        </w:rPr>
        <w:t>3</w:t>
      </w:r>
      <w:r w:rsidRPr="00BA2815">
        <w:rPr>
          <w:rFonts w:ascii="Times" w:cs="Times"/>
          <w:b/>
          <w:lang w:val="en-GB"/>
        </w:rPr>
        <w:t xml:space="preserve"> Mixtures (a) Φ = 0.8, (b) Φ = 1.0, (c) Φ = 1.2</w:t>
      </w:r>
      <w:r w:rsidR="009C2034" w:rsidRPr="00BA2815">
        <w:rPr>
          <w:rFonts w:ascii="Times" w:cs="Times"/>
          <w:b/>
          <w:lang w:val="en-GB"/>
        </w:rPr>
        <w:t xml:space="preserve"> (Note: Modelled Results divided by a factor of 20)</w:t>
      </w:r>
    </w:p>
    <w:p w14:paraId="5CFEB9D4" w14:textId="77777777" w:rsidR="00181A9A" w:rsidRDefault="00181A9A" w:rsidP="008675A3">
      <w:pPr>
        <w:rPr>
          <w:rFonts w:ascii="Times" w:cs="Times"/>
          <w:b/>
          <w:lang w:val="en-GB"/>
        </w:rPr>
      </w:pPr>
    </w:p>
    <w:p w14:paraId="419D5A72" w14:textId="3A3A70A8" w:rsidR="008675A3" w:rsidRPr="00BA2815" w:rsidRDefault="00A515C0" w:rsidP="008675A3">
      <w:pPr>
        <w:rPr>
          <w:rFonts w:ascii="Times" w:cs="Times"/>
          <w:b/>
          <w:lang w:val="en-GB"/>
        </w:rPr>
      </w:pPr>
      <w:r w:rsidRPr="00BA2815">
        <w:rPr>
          <w:rFonts w:ascii="Times" w:cs="Times"/>
          <w:b/>
          <w:lang w:val="en-GB"/>
        </w:rPr>
        <w:lastRenderedPageBreak/>
        <w:t>Table 1 – Relative Change in</w:t>
      </w:r>
      <w:r w:rsidR="004F4718">
        <w:rPr>
          <w:rFonts w:ascii="Times" w:cs="Times"/>
          <w:b/>
          <w:lang w:val="en-GB"/>
        </w:rPr>
        <w:t xml:space="preserve"> activation energy</w:t>
      </w:r>
      <w:r w:rsidRPr="00BA2815">
        <w:rPr>
          <w:rFonts w:ascii="Times" w:cs="Times"/>
          <w:b/>
          <w:lang w:val="en-GB"/>
        </w:rPr>
        <w:t xml:space="preserve"> </w:t>
      </w:r>
      <w:r w:rsidR="004F4718">
        <w:rPr>
          <w:rFonts w:ascii="Times" w:cs="Times"/>
          <w:b/>
          <w:lang w:val="en-GB"/>
        </w:rPr>
        <w:t>(</w:t>
      </w:r>
      <w:proofErr w:type="spellStart"/>
      <w:r w:rsidRPr="00BA2815">
        <w:rPr>
          <w:rFonts w:ascii="Times" w:cs="Times"/>
          <w:b/>
          <w:lang w:val="en-GB"/>
        </w:rPr>
        <w:t>E</w:t>
      </w:r>
      <w:r w:rsidRPr="00BA2815">
        <w:rPr>
          <w:rFonts w:ascii="Times" w:cs="Times"/>
          <w:b/>
          <w:vertAlign w:val="subscript"/>
          <w:lang w:val="en-GB"/>
        </w:rPr>
        <w:t>a</w:t>
      </w:r>
      <w:proofErr w:type="spellEnd"/>
      <w:r w:rsidR="004F4718">
        <w:rPr>
          <w:rFonts w:ascii="Times" w:cs="Times"/>
          <w:b/>
          <w:lang w:val="en-GB"/>
        </w:rPr>
        <w:t>)</w:t>
      </w:r>
      <w:r w:rsidRPr="00BA2815">
        <w:rPr>
          <w:rFonts w:ascii="Times" w:cs="Times"/>
          <w:b/>
          <w:lang w:val="en-GB"/>
        </w:rPr>
        <w:t xml:space="preserve"> upon H</w:t>
      </w:r>
      <w:r w:rsidRPr="00BA2815">
        <w:rPr>
          <w:rFonts w:ascii="Times" w:cs="Times"/>
          <w:b/>
          <w:vertAlign w:val="subscript"/>
          <w:lang w:val="en-GB"/>
        </w:rPr>
        <w:t>2</w:t>
      </w:r>
      <w:r w:rsidRPr="00BA2815">
        <w:rPr>
          <w:rFonts w:ascii="Times" w:cs="Times"/>
          <w:b/>
          <w:lang w:val="en-GB"/>
        </w:rPr>
        <w:t xml:space="preserve"> and CH</w:t>
      </w:r>
      <w:r w:rsidRPr="00BA2815">
        <w:rPr>
          <w:rFonts w:ascii="Times" w:cs="Times"/>
          <w:b/>
          <w:vertAlign w:val="subscript"/>
          <w:lang w:val="en-GB"/>
        </w:rPr>
        <w:t>4</w:t>
      </w:r>
      <w:r w:rsidRPr="00BA2815">
        <w:rPr>
          <w:rFonts w:ascii="Times" w:cs="Times"/>
          <w:b/>
          <w:lang w:val="en-GB"/>
        </w:rPr>
        <w:t xml:space="preserve"> addition to NH</w:t>
      </w:r>
      <w:r w:rsidRPr="00BA2815">
        <w:rPr>
          <w:rFonts w:ascii="Times" w:cs="Times"/>
          <w:b/>
          <w:vertAlign w:val="subscript"/>
          <w:lang w:val="en-GB"/>
        </w:rPr>
        <w:t>3</w:t>
      </w:r>
      <w:r w:rsidRPr="00BA2815">
        <w:rPr>
          <w:rFonts w:ascii="Times" w:cs="Times"/>
          <w:b/>
          <w:lang w:val="en-GB"/>
        </w:rPr>
        <w:t xml:space="preserve"> (</w:t>
      </w:r>
      <w:proofErr w:type="spellStart"/>
      <w:r w:rsidRPr="00BA2815">
        <w:rPr>
          <w:rFonts w:ascii="Times" w:cs="Times"/>
          <w:b/>
          <w:lang w:val="en-GB"/>
        </w:rPr>
        <w:t>E</w:t>
      </w:r>
      <w:r w:rsidRPr="00BA2815">
        <w:rPr>
          <w:rFonts w:ascii="Times" w:cs="Times"/>
          <w:b/>
          <w:vertAlign w:val="subscript"/>
          <w:lang w:val="en-GB"/>
        </w:rPr>
        <w:t>a</w:t>
      </w:r>
      <w:proofErr w:type="spellEnd"/>
      <w:r w:rsidRPr="00BA2815">
        <w:rPr>
          <w:rFonts w:ascii="Times" w:cs="Times"/>
          <w:b/>
          <w:lang w:val="en-GB"/>
        </w:rPr>
        <w:t xml:space="preserve"> for H</w:t>
      </w:r>
      <w:r w:rsidRPr="00BA2815">
        <w:rPr>
          <w:rFonts w:ascii="Times" w:cs="Times"/>
          <w:b/>
          <w:vertAlign w:val="subscript"/>
          <w:lang w:val="en-GB"/>
        </w:rPr>
        <w:t>2</w:t>
      </w:r>
      <w:r w:rsidRPr="00BA2815">
        <w:rPr>
          <w:rFonts w:ascii="Times" w:cs="Times"/>
          <w:b/>
          <w:lang w:val="en-GB"/>
        </w:rPr>
        <w:t>/NH</w:t>
      </w:r>
      <w:r w:rsidRPr="00BA2815">
        <w:rPr>
          <w:rFonts w:ascii="Times" w:cs="Times"/>
          <w:b/>
          <w:vertAlign w:val="subscript"/>
          <w:lang w:val="en-GB"/>
        </w:rPr>
        <w:t>3</w:t>
      </w:r>
      <w:r w:rsidRPr="00BA2815">
        <w:rPr>
          <w:rFonts w:ascii="Times" w:cs="Times"/>
          <w:b/>
          <w:lang w:val="en-GB"/>
        </w:rPr>
        <w:t xml:space="preserve"> </w:t>
      </w:r>
      <w:r w:rsidR="004F4718">
        <w:rPr>
          <w:rFonts w:ascii="Times" w:cs="Times"/>
          <w:b/>
          <w:lang w:val="en-GB"/>
        </w:rPr>
        <w:t>and</w:t>
      </w:r>
      <w:r w:rsidRPr="00BA2815">
        <w:rPr>
          <w:rFonts w:ascii="Times" w:cs="Times"/>
          <w:b/>
          <w:lang w:val="en-GB"/>
        </w:rPr>
        <w:t xml:space="preserve"> CH</w:t>
      </w:r>
      <w:r w:rsidRPr="00BA2815">
        <w:rPr>
          <w:rFonts w:ascii="Times" w:cs="Times"/>
          <w:b/>
          <w:vertAlign w:val="subscript"/>
          <w:lang w:val="en-GB"/>
        </w:rPr>
        <w:t>4</w:t>
      </w:r>
      <w:r w:rsidRPr="00BA2815">
        <w:rPr>
          <w:rFonts w:ascii="Times" w:cs="Times"/>
          <w:b/>
          <w:lang w:val="en-GB"/>
        </w:rPr>
        <w:t>/NH</w:t>
      </w:r>
      <w:r w:rsidRPr="00BA2815">
        <w:rPr>
          <w:rFonts w:ascii="Times" w:cs="Times"/>
          <w:b/>
          <w:vertAlign w:val="subscript"/>
          <w:lang w:val="en-GB"/>
        </w:rPr>
        <w:t>3</w:t>
      </w:r>
      <w:r w:rsidRPr="00BA2815">
        <w:rPr>
          <w:rFonts w:ascii="Times" w:cs="Times"/>
          <w:b/>
          <w:lang w:val="en-GB"/>
        </w:rPr>
        <w:t xml:space="preserve"> modelled using </w:t>
      </w:r>
      <w:proofErr w:type="spellStart"/>
      <w:r w:rsidRPr="00BA2815">
        <w:rPr>
          <w:rFonts w:ascii="Times" w:cs="Times"/>
          <w:b/>
          <w:lang w:val="en-GB"/>
        </w:rPr>
        <w:t>Stagni</w:t>
      </w:r>
      <w:proofErr w:type="spellEnd"/>
      <w:r w:rsidRPr="00BA2815">
        <w:rPr>
          <w:rFonts w:ascii="Times" w:cs="Times"/>
          <w:b/>
          <w:lang w:val="en-GB"/>
        </w:rPr>
        <w:t xml:space="preserve"> and Okafor Mechanisms, respectively)</w:t>
      </w:r>
      <w:r w:rsidR="00D928AA" w:rsidRPr="00BA2815">
        <w:rPr>
          <w:rFonts w:ascii="Times" w:cs="Times"/>
          <w:b/>
          <w:lang w:val="en-GB"/>
        </w:rPr>
        <w:t>.</w:t>
      </w:r>
    </w:p>
    <w:tbl>
      <w:tblPr>
        <w:tblStyle w:val="PlainTable5"/>
        <w:tblpPr w:leftFromText="180" w:rightFromText="180" w:vertAnchor="text" w:horzAnchor="margin" w:tblpY="15"/>
        <w:tblW w:w="4884" w:type="dxa"/>
        <w:tblLayout w:type="fixed"/>
        <w:tblLook w:val="04A0" w:firstRow="1" w:lastRow="0" w:firstColumn="1" w:lastColumn="0" w:noHBand="0" w:noVBand="1"/>
      </w:tblPr>
      <w:tblGrid>
        <w:gridCol w:w="993"/>
        <w:gridCol w:w="621"/>
        <w:gridCol w:w="621"/>
        <w:gridCol w:w="774"/>
        <w:gridCol w:w="621"/>
        <w:gridCol w:w="621"/>
        <w:gridCol w:w="633"/>
      </w:tblGrid>
      <w:tr w:rsidR="00410463" w:rsidRPr="00BA2815" w14:paraId="0FF08E71" w14:textId="77777777" w:rsidTr="004104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93" w:type="dxa"/>
            <w:tcBorders>
              <w:top w:val="single" w:sz="4" w:space="0" w:color="auto"/>
              <w:left w:val="single" w:sz="4" w:space="0" w:color="auto"/>
              <w:bottom w:val="single" w:sz="4" w:space="0" w:color="auto"/>
              <w:right w:val="single" w:sz="4" w:space="0" w:color="auto"/>
            </w:tcBorders>
          </w:tcPr>
          <w:p w14:paraId="5705A95E" w14:textId="77777777" w:rsidR="00410463" w:rsidRPr="00BA2815" w:rsidRDefault="00410463" w:rsidP="00410463">
            <w:pPr>
              <w:jc w:val="center"/>
              <w:rPr>
                <w:rFonts w:ascii="Times" w:hAnsi="Times" w:cs="Times"/>
                <w:sz w:val="18"/>
                <w:szCs w:val="18"/>
                <w:lang w:val="en-GB"/>
              </w:rPr>
            </w:pPr>
            <w:r w:rsidRPr="00BA2815">
              <w:rPr>
                <w:rFonts w:ascii="Times" w:hAnsi="Times" w:cs="Times"/>
                <w:sz w:val="18"/>
                <w:szCs w:val="18"/>
                <w:lang w:val="en-GB"/>
              </w:rPr>
              <w:t>% Vol.</w:t>
            </w:r>
          </w:p>
        </w:tc>
        <w:tc>
          <w:tcPr>
            <w:tcW w:w="3891" w:type="dxa"/>
            <w:gridSpan w:val="6"/>
            <w:tcBorders>
              <w:top w:val="single" w:sz="4" w:space="0" w:color="auto"/>
              <w:left w:val="single" w:sz="4" w:space="0" w:color="auto"/>
              <w:bottom w:val="single" w:sz="4" w:space="0" w:color="auto"/>
              <w:right w:val="single" w:sz="4" w:space="0" w:color="auto"/>
            </w:tcBorders>
          </w:tcPr>
          <w:p w14:paraId="0F3F7177" w14:textId="77777777" w:rsidR="00410463" w:rsidRPr="00BA2815" w:rsidRDefault="00410463" w:rsidP="00410463">
            <w:pPr>
              <w:jc w:val="center"/>
              <w:cnfStyle w:val="100000000000" w:firstRow="1" w:lastRow="0" w:firstColumn="0" w:lastColumn="0" w:oddVBand="0" w:evenVBand="0" w:oddHBand="0" w:evenHBand="0" w:firstRowFirstColumn="0" w:firstRowLastColumn="0" w:lastRowFirstColumn="0" w:lastRowLastColumn="0"/>
              <w:rPr>
                <w:rFonts w:ascii="Times" w:hAnsi="Times" w:cs="Times"/>
                <w:sz w:val="18"/>
                <w:szCs w:val="18"/>
                <w:lang w:val="en-GB"/>
              </w:rPr>
            </w:pPr>
            <w:r w:rsidRPr="00BA2815">
              <w:rPr>
                <w:rFonts w:ascii="Times" w:hAnsi="Times" w:cs="Times"/>
                <w:sz w:val="18"/>
                <w:szCs w:val="18"/>
                <w:lang w:val="en-GB"/>
              </w:rPr>
              <w:t>Relative Change in NH</w:t>
            </w:r>
            <w:r w:rsidRPr="00BA2815">
              <w:rPr>
                <w:rFonts w:ascii="Times" w:hAnsi="Times" w:cs="Times"/>
                <w:sz w:val="18"/>
                <w:szCs w:val="18"/>
                <w:vertAlign w:val="subscript"/>
                <w:lang w:val="en-GB"/>
              </w:rPr>
              <w:t>3</w:t>
            </w:r>
            <w:r w:rsidRPr="00BA2815">
              <w:rPr>
                <w:rFonts w:ascii="Times" w:hAnsi="Times" w:cs="Times"/>
                <w:sz w:val="18"/>
                <w:szCs w:val="18"/>
                <w:lang w:val="en-GB"/>
              </w:rPr>
              <w:t xml:space="preserve"> Activation Energy (%) </w:t>
            </w:r>
          </w:p>
        </w:tc>
      </w:tr>
      <w:tr w:rsidR="00410463" w:rsidRPr="00BA2815" w14:paraId="7628BFAC" w14:textId="77777777" w:rsidTr="00410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left w:val="single" w:sz="4" w:space="0" w:color="auto"/>
              <w:right w:val="single" w:sz="4" w:space="0" w:color="auto"/>
            </w:tcBorders>
          </w:tcPr>
          <w:p w14:paraId="1A953EF9" w14:textId="77777777" w:rsidR="00410463" w:rsidRPr="00BA2815" w:rsidRDefault="00410463" w:rsidP="00410463">
            <w:pPr>
              <w:jc w:val="left"/>
              <w:rPr>
                <w:rFonts w:ascii="Times" w:hAnsi="Times" w:cs="Times"/>
                <w:sz w:val="18"/>
                <w:szCs w:val="18"/>
                <w:lang w:val="en-GB"/>
              </w:rPr>
            </w:pPr>
            <w:r w:rsidRPr="00BA2815">
              <w:rPr>
                <w:rFonts w:ascii="Times" w:hAnsi="Times" w:cs="Times"/>
                <w:sz w:val="18"/>
                <w:szCs w:val="18"/>
                <w:lang w:val="en-GB"/>
              </w:rPr>
              <w:t>H</w:t>
            </w:r>
            <w:r w:rsidRPr="00BA2815">
              <w:rPr>
                <w:rFonts w:ascii="Times" w:hAnsi="Times" w:cs="Times"/>
                <w:sz w:val="18"/>
                <w:szCs w:val="18"/>
                <w:vertAlign w:val="subscript"/>
                <w:lang w:val="en-GB"/>
              </w:rPr>
              <w:t>2</w:t>
            </w:r>
            <w:r w:rsidRPr="00BA2815">
              <w:rPr>
                <w:rFonts w:ascii="Times" w:hAnsi="Times" w:cs="Times"/>
                <w:sz w:val="18"/>
                <w:szCs w:val="18"/>
                <w:lang w:val="en-GB"/>
              </w:rPr>
              <w:t xml:space="preserve"> or CH</w:t>
            </w:r>
            <w:r w:rsidRPr="00BA2815">
              <w:rPr>
                <w:rFonts w:ascii="Times" w:hAnsi="Times" w:cs="Times"/>
                <w:sz w:val="18"/>
                <w:szCs w:val="18"/>
                <w:vertAlign w:val="subscript"/>
                <w:lang w:val="en-GB"/>
              </w:rPr>
              <w:t>4</w:t>
            </w:r>
          </w:p>
        </w:tc>
        <w:tc>
          <w:tcPr>
            <w:tcW w:w="2016" w:type="dxa"/>
            <w:gridSpan w:val="3"/>
            <w:tcBorders>
              <w:top w:val="single" w:sz="4" w:space="0" w:color="auto"/>
              <w:left w:val="single" w:sz="4" w:space="0" w:color="auto"/>
              <w:bottom w:val="single" w:sz="4" w:space="0" w:color="auto"/>
              <w:right w:val="single" w:sz="4" w:space="0" w:color="auto"/>
            </w:tcBorders>
          </w:tcPr>
          <w:p w14:paraId="6A9D9997"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b/>
                <w:i/>
                <w:sz w:val="18"/>
                <w:szCs w:val="18"/>
                <w:lang w:val="en-GB"/>
              </w:rPr>
            </w:pPr>
            <w:r w:rsidRPr="00BA2815">
              <w:rPr>
                <w:rFonts w:ascii="Times" w:cs="Times"/>
                <w:b/>
                <w:i/>
                <w:sz w:val="18"/>
                <w:szCs w:val="18"/>
                <w:lang w:val="en-GB"/>
              </w:rPr>
              <w:t>H</w:t>
            </w:r>
            <w:r w:rsidRPr="00BA2815">
              <w:rPr>
                <w:rFonts w:ascii="Times" w:cs="Times"/>
                <w:b/>
                <w:i/>
                <w:sz w:val="18"/>
                <w:szCs w:val="18"/>
                <w:vertAlign w:val="subscript"/>
                <w:lang w:val="en-GB"/>
              </w:rPr>
              <w:t>2</w:t>
            </w:r>
          </w:p>
        </w:tc>
        <w:tc>
          <w:tcPr>
            <w:tcW w:w="1875" w:type="dxa"/>
            <w:gridSpan w:val="3"/>
            <w:tcBorders>
              <w:top w:val="single" w:sz="4" w:space="0" w:color="auto"/>
              <w:left w:val="single" w:sz="4" w:space="0" w:color="auto"/>
              <w:bottom w:val="single" w:sz="4" w:space="0" w:color="auto"/>
              <w:right w:val="single" w:sz="4" w:space="0" w:color="auto"/>
            </w:tcBorders>
          </w:tcPr>
          <w:p w14:paraId="3B1A2C78"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b/>
                <w:i/>
                <w:sz w:val="18"/>
                <w:szCs w:val="18"/>
                <w:lang w:val="en-GB"/>
              </w:rPr>
            </w:pPr>
            <w:r w:rsidRPr="00BA2815">
              <w:rPr>
                <w:rFonts w:ascii="Times" w:cs="Times"/>
                <w:b/>
                <w:i/>
                <w:sz w:val="18"/>
                <w:szCs w:val="18"/>
                <w:lang w:val="en-GB"/>
              </w:rPr>
              <w:t>CH</w:t>
            </w:r>
            <w:r w:rsidRPr="00BA2815">
              <w:rPr>
                <w:rFonts w:ascii="Times" w:cs="Times"/>
                <w:b/>
                <w:i/>
                <w:sz w:val="18"/>
                <w:szCs w:val="18"/>
                <w:vertAlign w:val="subscript"/>
                <w:lang w:val="en-GB"/>
              </w:rPr>
              <w:t>4</w:t>
            </w:r>
          </w:p>
        </w:tc>
      </w:tr>
      <w:tr w:rsidR="00410463" w:rsidRPr="00BA2815" w14:paraId="0C402169" w14:textId="77777777" w:rsidTr="00410463">
        <w:tc>
          <w:tcPr>
            <w:cnfStyle w:val="001000000000" w:firstRow="0" w:lastRow="0" w:firstColumn="1" w:lastColumn="0" w:oddVBand="0" w:evenVBand="0" w:oddHBand="0" w:evenHBand="0" w:firstRowFirstColumn="0" w:firstRowLastColumn="0" w:lastRowFirstColumn="0" w:lastRowLastColumn="0"/>
            <w:tcW w:w="993" w:type="dxa"/>
            <w:vMerge/>
            <w:tcBorders>
              <w:left w:val="single" w:sz="4" w:space="0" w:color="auto"/>
              <w:right w:val="single" w:sz="4" w:space="0" w:color="auto"/>
            </w:tcBorders>
          </w:tcPr>
          <w:p w14:paraId="144E1FA6" w14:textId="77777777" w:rsidR="00410463" w:rsidRPr="00BA2815" w:rsidRDefault="00410463" w:rsidP="00410463">
            <w:pPr>
              <w:jc w:val="center"/>
              <w:rPr>
                <w:rFonts w:ascii="Times" w:hAnsi="Times" w:cs="Times"/>
                <w:sz w:val="18"/>
                <w:szCs w:val="18"/>
                <w:lang w:val="en-GB"/>
              </w:rPr>
            </w:pPr>
          </w:p>
        </w:tc>
        <w:tc>
          <w:tcPr>
            <w:tcW w:w="621" w:type="dxa"/>
            <w:tcBorders>
              <w:top w:val="single" w:sz="4" w:space="0" w:color="auto"/>
              <w:left w:val="single" w:sz="4" w:space="0" w:color="auto"/>
            </w:tcBorders>
          </w:tcPr>
          <w:p w14:paraId="1420E804"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p>
          <w:p w14:paraId="4D71AA95"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0.8</w:t>
            </w:r>
          </w:p>
        </w:tc>
        <w:tc>
          <w:tcPr>
            <w:tcW w:w="621" w:type="dxa"/>
            <w:tcBorders>
              <w:top w:val="single" w:sz="4" w:space="0" w:color="auto"/>
            </w:tcBorders>
          </w:tcPr>
          <w:p w14:paraId="1CA9FAC3"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Φ</w:t>
            </w:r>
          </w:p>
          <w:p w14:paraId="4005BC25"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0</w:t>
            </w:r>
          </w:p>
        </w:tc>
        <w:tc>
          <w:tcPr>
            <w:tcW w:w="774" w:type="dxa"/>
            <w:tcBorders>
              <w:top w:val="single" w:sz="4" w:space="0" w:color="auto"/>
              <w:right w:val="single" w:sz="4" w:space="0" w:color="auto"/>
            </w:tcBorders>
          </w:tcPr>
          <w:p w14:paraId="370F9ED9"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p>
          <w:p w14:paraId="6D4DC8A4"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2</w:t>
            </w:r>
          </w:p>
        </w:tc>
        <w:tc>
          <w:tcPr>
            <w:tcW w:w="621" w:type="dxa"/>
            <w:tcBorders>
              <w:top w:val="single" w:sz="4" w:space="0" w:color="auto"/>
              <w:left w:val="single" w:sz="4" w:space="0" w:color="auto"/>
            </w:tcBorders>
          </w:tcPr>
          <w:p w14:paraId="5C17254D"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p>
          <w:p w14:paraId="7EFEE032"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0.8</w:t>
            </w:r>
          </w:p>
        </w:tc>
        <w:tc>
          <w:tcPr>
            <w:tcW w:w="621" w:type="dxa"/>
            <w:tcBorders>
              <w:top w:val="single" w:sz="4" w:space="0" w:color="auto"/>
            </w:tcBorders>
          </w:tcPr>
          <w:p w14:paraId="12EBED94"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Φ</w:t>
            </w:r>
          </w:p>
          <w:p w14:paraId="000613B9"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0</w:t>
            </w:r>
          </w:p>
        </w:tc>
        <w:tc>
          <w:tcPr>
            <w:tcW w:w="633" w:type="dxa"/>
            <w:tcBorders>
              <w:top w:val="single" w:sz="4" w:space="0" w:color="auto"/>
              <w:right w:val="single" w:sz="4" w:space="0" w:color="auto"/>
            </w:tcBorders>
          </w:tcPr>
          <w:p w14:paraId="042F423A"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p>
          <w:p w14:paraId="240C7062"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2</w:t>
            </w:r>
          </w:p>
        </w:tc>
      </w:tr>
      <w:tr w:rsidR="00410463" w:rsidRPr="00BA2815" w14:paraId="4106659B" w14:textId="77777777" w:rsidTr="00410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left w:val="single" w:sz="4" w:space="0" w:color="auto"/>
              <w:right w:val="single" w:sz="4" w:space="0" w:color="auto"/>
            </w:tcBorders>
          </w:tcPr>
          <w:p w14:paraId="134E7730" w14:textId="77777777" w:rsidR="00410463" w:rsidRPr="00BA2815" w:rsidRDefault="00410463" w:rsidP="00410463">
            <w:pPr>
              <w:jc w:val="center"/>
              <w:rPr>
                <w:rFonts w:ascii="Times" w:cs="Times"/>
                <w:sz w:val="18"/>
                <w:szCs w:val="18"/>
                <w:lang w:val="en-GB"/>
              </w:rPr>
            </w:pPr>
            <w:r w:rsidRPr="00BA2815">
              <w:rPr>
                <w:rFonts w:ascii="Times" w:hAnsi="Times" w:cs="Times"/>
                <w:sz w:val="18"/>
                <w:szCs w:val="18"/>
                <w:lang w:val="en-GB"/>
              </w:rPr>
              <w:t>10%</w:t>
            </w:r>
          </w:p>
        </w:tc>
        <w:tc>
          <w:tcPr>
            <w:tcW w:w="621" w:type="dxa"/>
            <w:tcBorders>
              <w:top w:val="single" w:sz="4" w:space="0" w:color="auto"/>
              <w:left w:val="single" w:sz="4" w:space="0" w:color="auto"/>
            </w:tcBorders>
          </w:tcPr>
          <w:p w14:paraId="443F2F33"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4</w:t>
            </w:r>
          </w:p>
        </w:tc>
        <w:tc>
          <w:tcPr>
            <w:tcW w:w="621" w:type="dxa"/>
            <w:tcBorders>
              <w:top w:val="single" w:sz="4" w:space="0" w:color="auto"/>
            </w:tcBorders>
          </w:tcPr>
          <w:p w14:paraId="47028B4C"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5.7</w:t>
            </w:r>
          </w:p>
        </w:tc>
        <w:tc>
          <w:tcPr>
            <w:tcW w:w="774" w:type="dxa"/>
            <w:tcBorders>
              <w:top w:val="single" w:sz="4" w:space="0" w:color="auto"/>
              <w:right w:val="single" w:sz="4" w:space="0" w:color="auto"/>
            </w:tcBorders>
          </w:tcPr>
          <w:p w14:paraId="47A6BF4C"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4.2</w:t>
            </w:r>
          </w:p>
        </w:tc>
        <w:tc>
          <w:tcPr>
            <w:tcW w:w="621" w:type="dxa"/>
            <w:tcBorders>
              <w:top w:val="single" w:sz="4" w:space="0" w:color="auto"/>
              <w:left w:val="single" w:sz="4" w:space="0" w:color="auto"/>
            </w:tcBorders>
          </w:tcPr>
          <w:p w14:paraId="63059488"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8.2</w:t>
            </w:r>
          </w:p>
        </w:tc>
        <w:tc>
          <w:tcPr>
            <w:tcW w:w="621" w:type="dxa"/>
            <w:tcBorders>
              <w:top w:val="single" w:sz="4" w:space="0" w:color="auto"/>
            </w:tcBorders>
          </w:tcPr>
          <w:p w14:paraId="68202203"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5.4</w:t>
            </w:r>
          </w:p>
        </w:tc>
        <w:tc>
          <w:tcPr>
            <w:tcW w:w="633" w:type="dxa"/>
            <w:tcBorders>
              <w:top w:val="single" w:sz="4" w:space="0" w:color="auto"/>
              <w:right w:val="single" w:sz="4" w:space="0" w:color="auto"/>
            </w:tcBorders>
          </w:tcPr>
          <w:p w14:paraId="33C5A98D"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0.3</w:t>
            </w:r>
          </w:p>
        </w:tc>
      </w:tr>
      <w:tr w:rsidR="00410463" w:rsidRPr="00BA2815" w14:paraId="25131A78" w14:textId="77777777" w:rsidTr="00410463">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auto"/>
              <w:right w:val="single" w:sz="4" w:space="0" w:color="auto"/>
            </w:tcBorders>
          </w:tcPr>
          <w:p w14:paraId="2D74CDEA" w14:textId="77777777" w:rsidR="00410463" w:rsidRPr="00BA2815" w:rsidRDefault="00410463" w:rsidP="00410463">
            <w:pPr>
              <w:jc w:val="center"/>
              <w:rPr>
                <w:rFonts w:ascii="Times" w:hAnsi="Times" w:cs="Times"/>
                <w:sz w:val="18"/>
                <w:szCs w:val="18"/>
                <w:lang w:val="en-GB"/>
              </w:rPr>
            </w:pPr>
            <w:r w:rsidRPr="00BA2815">
              <w:rPr>
                <w:rFonts w:ascii="Times" w:hAnsi="Times" w:cs="Times"/>
                <w:sz w:val="18"/>
                <w:szCs w:val="18"/>
                <w:lang w:val="en-GB"/>
              </w:rPr>
              <w:t>20%</w:t>
            </w:r>
          </w:p>
        </w:tc>
        <w:tc>
          <w:tcPr>
            <w:tcW w:w="621" w:type="dxa"/>
            <w:tcBorders>
              <w:left w:val="single" w:sz="4" w:space="0" w:color="auto"/>
            </w:tcBorders>
          </w:tcPr>
          <w:p w14:paraId="750C6558"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0.0</w:t>
            </w:r>
          </w:p>
        </w:tc>
        <w:tc>
          <w:tcPr>
            <w:tcW w:w="621" w:type="dxa"/>
          </w:tcPr>
          <w:p w14:paraId="7798CAEA"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9.8</w:t>
            </w:r>
          </w:p>
        </w:tc>
        <w:tc>
          <w:tcPr>
            <w:tcW w:w="774" w:type="dxa"/>
            <w:tcBorders>
              <w:right w:val="single" w:sz="4" w:space="0" w:color="auto"/>
            </w:tcBorders>
          </w:tcPr>
          <w:p w14:paraId="3BAD6D37"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2.4</w:t>
            </w:r>
          </w:p>
        </w:tc>
        <w:tc>
          <w:tcPr>
            <w:tcW w:w="621" w:type="dxa"/>
            <w:tcBorders>
              <w:left w:val="single" w:sz="4" w:space="0" w:color="auto"/>
            </w:tcBorders>
          </w:tcPr>
          <w:p w14:paraId="0743BAB7"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1.6</w:t>
            </w:r>
          </w:p>
        </w:tc>
        <w:tc>
          <w:tcPr>
            <w:tcW w:w="621" w:type="dxa"/>
          </w:tcPr>
          <w:p w14:paraId="4C5EA8E4"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7.0</w:t>
            </w:r>
          </w:p>
        </w:tc>
        <w:tc>
          <w:tcPr>
            <w:tcW w:w="633" w:type="dxa"/>
            <w:tcBorders>
              <w:right w:val="single" w:sz="4" w:space="0" w:color="auto"/>
            </w:tcBorders>
          </w:tcPr>
          <w:p w14:paraId="66820552"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0</w:t>
            </w:r>
          </w:p>
        </w:tc>
      </w:tr>
      <w:tr w:rsidR="00410463" w:rsidRPr="00BA2815" w14:paraId="5798C595" w14:textId="77777777" w:rsidTr="00410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auto"/>
              <w:right w:val="single" w:sz="4" w:space="0" w:color="auto"/>
            </w:tcBorders>
          </w:tcPr>
          <w:p w14:paraId="68EB34D9" w14:textId="77777777" w:rsidR="00410463" w:rsidRPr="00BA2815" w:rsidRDefault="00410463" w:rsidP="00410463">
            <w:pPr>
              <w:jc w:val="center"/>
              <w:rPr>
                <w:rFonts w:ascii="Times" w:hAnsi="Times" w:cs="Times"/>
                <w:sz w:val="18"/>
                <w:szCs w:val="18"/>
                <w:lang w:val="en-GB"/>
              </w:rPr>
            </w:pPr>
            <w:r w:rsidRPr="00BA2815">
              <w:rPr>
                <w:rFonts w:ascii="Times" w:hAnsi="Times" w:cs="Times"/>
                <w:sz w:val="18"/>
                <w:szCs w:val="18"/>
                <w:lang w:val="en-GB"/>
              </w:rPr>
              <w:t>30%</w:t>
            </w:r>
          </w:p>
        </w:tc>
        <w:tc>
          <w:tcPr>
            <w:tcW w:w="621" w:type="dxa"/>
            <w:tcBorders>
              <w:left w:val="single" w:sz="4" w:space="0" w:color="auto"/>
            </w:tcBorders>
          </w:tcPr>
          <w:p w14:paraId="22575F12"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9.6</w:t>
            </w:r>
          </w:p>
        </w:tc>
        <w:tc>
          <w:tcPr>
            <w:tcW w:w="621" w:type="dxa"/>
          </w:tcPr>
          <w:p w14:paraId="0CE70125"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1.0</w:t>
            </w:r>
          </w:p>
        </w:tc>
        <w:tc>
          <w:tcPr>
            <w:tcW w:w="774" w:type="dxa"/>
            <w:tcBorders>
              <w:right w:val="single" w:sz="4" w:space="0" w:color="auto"/>
            </w:tcBorders>
          </w:tcPr>
          <w:p w14:paraId="1523A67C"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1.4</w:t>
            </w:r>
          </w:p>
        </w:tc>
        <w:tc>
          <w:tcPr>
            <w:tcW w:w="621" w:type="dxa"/>
            <w:tcBorders>
              <w:left w:val="single" w:sz="4" w:space="0" w:color="auto"/>
            </w:tcBorders>
          </w:tcPr>
          <w:p w14:paraId="13B6A5D0"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5.9</w:t>
            </w:r>
          </w:p>
        </w:tc>
        <w:tc>
          <w:tcPr>
            <w:tcW w:w="621" w:type="dxa"/>
          </w:tcPr>
          <w:p w14:paraId="6103C9F8"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0.3</w:t>
            </w:r>
          </w:p>
        </w:tc>
        <w:tc>
          <w:tcPr>
            <w:tcW w:w="633" w:type="dxa"/>
            <w:tcBorders>
              <w:right w:val="single" w:sz="4" w:space="0" w:color="auto"/>
            </w:tcBorders>
          </w:tcPr>
          <w:p w14:paraId="69680BC7"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0.4</w:t>
            </w:r>
          </w:p>
        </w:tc>
      </w:tr>
      <w:tr w:rsidR="00410463" w:rsidRPr="00BA2815" w14:paraId="48CEEFE0" w14:textId="77777777" w:rsidTr="00410463">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auto"/>
              <w:right w:val="single" w:sz="4" w:space="0" w:color="auto"/>
            </w:tcBorders>
          </w:tcPr>
          <w:p w14:paraId="1AE0BB60" w14:textId="77777777" w:rsidR="00410463" w:rsidRPr="00BA2815" w:rsidRDefault="00410463" w:rsidP="00410463">
            <w:pPr>
              <w:jc w:val="center"/>
              <w:rPr>
                <w:rFonts w:ascii="Times" w:hAnsi="Times" w:cs="Times"/>
                <w:sz w:val="18"/>
                <w:szCs w:val="18"/>
                <w:lang w:val="en-GB"/>
              </w:rPr>
            </w:pPr>
            <w:r w:rsidRPr="00BA2815">
              <w:rPr>
                <w:rFonts w:ascii="Times" w:hAnsi="Times" w:cs="Times"/>
                <w:sz w:val="18"/>
                <w:szCs w:val="18"/>
                <w:lang w:val="en-GB"/>
              </w:rPr>
              <w:t>40%</w:t>
            </w:r>
          </w:p>
        </w:tc>
        <w:tc>
          <w:tcPr>
            <w:tcW w:w="621" w:type="dxa"/>
            <w:tcBorders>
              <w:left w:val="single" w:sz="4" w:space="0" w:color="auto"/>
            </w:tcBorders>
          </w:tcPr>
          <w:p w14:paraId="3A8107F9"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34.4</w:t>
            </w:r>
          </w:p>
        </w:tc>
        <w:tc>
          <w:tcPr>
            <w:tcW w:w="621" w:type="dxa"/>
          </w:tcPr>
          <w:p w14:paraId="031BBAD8"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0.0</w:t>
            </w:r>
          </w:p>
        </w:tc>
        <w:tc>
          <w:tcPr>
            <w:tcW w:w="774" w:type="dxa"/>
            <w:tcBorders>
              <w:right w:val="single" w:sz="4" w:space="0" w:color="auto"/>
            </w:tcBorders>
          </w:tcPr>
          <w:p w14:paraId="59DBACB6"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3.3</w:t>
            </w:r>
          </w:p>
        </w:tc>
        <w:tc>
          <w:tcPr>
            <w:tcW w:w="621" w:type="dxa"/>
            <w:tcBorders>
              <w:left w:val="single" w:sz="4" w:space="0" w:color="auto"/>
            </w:tcBorders>
          </w:tcPr>
          <w:p w14:paraId="5B7D9D75"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7.8</w:t>
            </w:r>
          </w:p>
        </w:tc>
        <w:tc>
          <w:tcPr>
            <w:tcW w:w="621" w:type="dxa"/>
          </w:tcPr>
          <w:p w14:paraId="7D0E6C17"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3.7</w:t>
            </w:r>
          </w:p>
        </w:tc>
        <w:tc>
          <w:tcPr>
            <w:tcW w:w="633" w:type="dxa"/>
            <w:tcBorders>
              <w:right w:val="single" w:sz="4" w:space="0" w:color="auto"/>
            </w:tcBorders>
          </w:tcPr>
          <w:p w14:paraId="2D559F59"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0.2</w:t>
            </w:r>
          </w:p>
        </w:tc>
      </w:tr>
      <w:tr w:rsidR="00410463" w:rsidRPr="00BA2815" w14:paraId="03B353FF" w14:textId="77777777" w:rsidTr="00410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auto"/>
              <w:right w:val="single" w:sz="4" w:space="0" w:color="auto"/>
            </w:tcBorders>
          </w:tcPr>
          <w:p w14:paraId="45D53659" w14:textId="77777777" w:rsidR="00410463" w:rsidRPr="00BA2815" w:rsidRDefault="00410463" w:rsidP="00410463">
            <w:pPr>
              <w:jc w:val="center"/>
              <w:rPr>
                <w:rFonts w:ascii="Times" w:hAnsi="Times" w:cs="Times"/>
                <w:sz w:val="18"/>
                <w:szCs w:val="18"/>
                <w:lang w:val="en-GB"/>
              </w:rPr>
            </w:pPr>
            <w:r w:rsidRPr="00BA2815">
              <w:rPr>
                <w:rFonts w:ascii="Times" w:hAnsi="Times" w:cs="Times"/>
                <w:sz w:val="18"/>
                <w:szCs w:val="18"/>
                <w:lang w:val="en-GB"/>
              </w:rPr>
              <w:t>50%</w:t>
            </w:r>
          </w:p>
        </w:tc>
        <w:tc>
          <w:tcPr>
            <w:tcW w:w="621" w:type="dxa"/>
            <w:tcBorders>
              <w:left w:val="single" w:sz="4" w:space="0" w:color="auto"/>
            </w:tcBorders>
          </w:tcPr>
          <w:p w14:paraId="1F92C33C"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37.8</w:t>
            </w:r>
          </w:p>
        </w:tc>
        <w:tc>
          <w:tcPr>
            <w:tcW w:w="621" w:type="dxa"/>
          </w:tcPr>
          <w:p w14:paraId="5C589289"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7.6</w:t>
            </w:r>
          </w:p>
        </w:tc>
        <w:tc>
          <w:tcPr>
            <w:tcW w:w="774" w:type="dxa"/>
            <w:tcBorders>
              <w:right w:val="single" w:sz="4" w:space="0" w:color="auto"/>
            </w:tcBorders>
          </w:tcPr>
          <w:p w14:paraId="4CFA8562" w14:textId="77777777" w:rsidR="00410463" w:rsidRPr="00BA2815" w:rsidRDefault="00410463" w:rsidP="00410463">
            <w:pPr>
              <w:jc w:val="center"/>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5.2</w:t>
            </w:r>
          </w:p>
        </w:tc>
        <w:tc>
          <w:tcPr>
            <w:tcW w:w="621" w:type="dxa"/>
            <w:tcBorders>
              <w:left w:val="single" w:sz="4" w:space="0" w:color="auto"/>
            </w:tcBorders>
          </w:tcPr>
          <w:p w14:paraId="41DBE4DB"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5.3</w:t>
            </w:r>
          </w:p>
        </w:tc>
        <w:tc>
          <w:tcPr>
            <w:tcW w:w="621" w:type="dxa"/>
          </w:tcPr>
          <w:p w14:paraId="2BE780BF"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3.5</w:t>
            </w:r>
          </w:p>
        </w:tc>
        <w:tc>
          <w:tcPr>
            <w:tcW w:w="633" w:type="dxa"/>
            <w:tcBorders>
              <w:right w:val="single" w:sz="4" w:space="0" w:color="auto"/>
            </w:tcBorders>
          </w:tcPr>
          <w:p w14:paraId="6B42FB65" w14:textId="77777777" w:rsidR="00410463" w:rsidRPr="00BA2815" w:rsidRDefault="00410463" w:rsidP="00410463">
            <w:pPr>
              <w:jc w:val="left"/>
              <w:cnfStyle w:val="000000100000" w:firstRow="0" w:lastRow="0" w:firstColumn="0" w:lastColumn="0" w:oddVBand="0" w:evenVBand="0" w:oddHBand="1"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0</w:t>
            </w:r>
          </w:p>
        </w:tc>
      </w:tr>
      <w:tr w:rsidR="00410463" w:rsidRPr="00BA2815" w14:paraId="37C04CB5" w14:textId="77777777" w:rsidTr="00410463">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auto"/>
              <w:bottom w:val="single" w:sz="4" w:space="0" w:color="auto"/>
              <w:right w:val="single" w:sz="4" w:space="0" w:color="auto"/>
            </w:tcBorders>
          </w:tcPr>
          <w:p w14:paraId="11AA0C52" w14:textId="77777777" w:rsidR="00410463" w:rsidRPr="00BA2815" w:rsidRDefault="00410463" w:rsidP="00410463">
            <w:pPr>
              <w:jc w:val="center"/>
              <w:rPr>
                <w:rFonts w:ascii="Times" w:hAnsi="Times" w:cs="Times"/>
                <w:sz w:val="18"/>
                <w:szCs w:val="18"/>
                <w:lang w:val="en-GB"/>
              </w:rPr>
            </w:pPr>
            <w:r w:rsidRPr="00BA2815">
              <w:rPr>
                <w:rFonts w:ascii="Times" w:hAnsi="Times" w:cs="Times"/>
                <w:sz w:val="18"/>
                <w:szCs w:val="18"/>
                <w:lang w:val="en-GB"/>
              </w:rPr>
              <w:t>60%</w:t>
            </w:r>
          </w:p>
        </w:tc>
        <w:tc>
          <w:tcPr>
            <w:tcW w:w="621" w:type="dxa"/>
            <w:tcBorders>
              <w:left w:val="single" w:sz="4" w:space="0" w:color="auto"/>
              <w:bottom w:val="single" w:sz="4" w:space="0" w:color="auto"/>
            </w:tcBorders>
          </w:tcPr>
          <w:p w14:paraId="43A75F7C"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43.5</w:t>
            </w:r>
          </w:p>
        </w:tc>
        <w:tc>
          <w:tcPr>
            <w:tcW w:w="621" w:type="dxa"/>
            <w:tcBorders>
              <w:bottom w:val="single" w:sz="4" w:space="0" w:color="auto"/>
            </w:tcBorders>
          </w:tcPr>
          <w:p w14:paraId="0706ECA5"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34.2</w:t>
            </w:r>
          </w:p>
        </w:tc>
        <w:tc>
          <w:tcPr>
            <w:tcW w:w="774" w:type="dxa"/>
            <w:tcBorders>
              <w:bottom w:val="single" w:sz="4" w:space="0" w:color="auto"/>
              <w:right w:val="single" w:sz="4" w:space="0" w:color="auto"/>
            </w:tcBorders>
          </w:tcPr>
          <w:p w14:paraId="2FB12C31" w14:textId="77777777" w:rsidR="00410463" w:rsidRPr="00BA2815" w:rsidRDefault="00410463" w:rsidP="00410463">
            <w:pPr>
              <w:jc w:val="center"/>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4.2</w:t>
            </w:r>
          </w:p>
        </w:tc>
        <w:tc>
          <w:tcPr>
            <w:tcW w:w="621" w:type="dxa"/>
            <w:tcBorders>
              <w:left w:val="single" w:sz="4" w:space="0" w:color="auto"/>
              <w:bottom w:val="single" w:sz="4" w:space="0" w:color="auto"/>
            </w:tcBorders>
          </w:tcPr>
          <w:p w14:paraId="3AF91AC2"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24.3</w:t>
            </w:r>
          </w:p>
        </w:tc>
        <w:tc>
          <w:tcPr>
            <w:tcW w:w="621" w:type="dxa"/>
            <w:tcBorders>
              <w:bottom w:val="single" w:sz="4" w:space="0" w:color="auto"/>
            </w:tcBorders>
          </w:tcPr>
          <w:p w14:paraId="01845ED8"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19.4</w:t>
            </w:r>
          </w:p>
        </w:tc>
        <w:tc>
          <w:tcPr>
            <w:tcW w:w="633" w:type="dxa"/>
            <w:tcBorders>
              <w:bottom w:val="single" w:sz="4" w:space="0" w:color="auto"/>
              <w:right w:val="single" w:sz="4" w:space="0" w:color="auto"/>
            </w:tcBorders>
          </w:tcPr>
          <w:p w14:paraId="4E373A31" w14:textId="77777777" w:rsidR="00410463" w:rsidRPr="00BA2815" w:rsidRDefault="00410463" w:rsidP="00410463">
            <w:pPr>
              <w:jc w:val="left"/>
              <w:cnfStyle w:val="000000000000" w:firstRow="0" w:lastRow="0" w:firstColumn="0" w:lastColumn="0" w:oddVBand="0" w:evenVBand="0" w:oddHBand="0" w:evenHBand="0" w:firstRowFirstColumn="0" w:firstRowLastColumn="0" w:lastRowFirstColumn="0" w:lastRowLastColumn="0"/>
              <w:rPr>
                <w:rFonts w:ascii="Times" w:cs="Times"/>
                <w:sz w:val="18"/>
                <w:szCs w:val="18"/>
                <w:lang w:val="en-GB"/>
              </w:rPr>
            </w:pPr>
            <w:r w:rsidRPr="00BA2815">
              <w:rPr>
                <w:rFonts w:ascii="Times" w:cs="Times"/>
                <w:sz w:val="18"/>
                <w:szCs w:val="18"/>
                <w:lang w:val="en-GB"/>
              </w:rPr>
              <w:t>-3.7</w:t>
            </w:r>
          </w:p>
        </w:tc>
      </w:tr>
    </w:tbl>
    <w:p w14:paraId="0FD09BCB" w14:textId="1E770501" w:rsidR="00685D08" w:rsidRPr="00882BDD" w:rsidRDefault="008F63A8" w:rsidP="00882BDD">
      <w:pPr>
        <w:ind w:firstLine="720"/>
        <w:rPr>
          <w:rFonts w:ascii="Times" w:cs="Times"/>
          <w:lang w:val="en-GB"/>
        </w:rPr>
      </w:pPr>
      <w:r w:rsidRPr="00BA2815">
        <w:rPr>
          <w:rFonts w:ascii="Times" w:cs="Times"/>
          <w:lang w:val="en-GB"/>
        </w:rPr>
        <w:t>From the measured and modelled results, up to 20% CH</w:t>
      </w:r>
      <w:r w:rsidRPr="00BA2815">
        <w:rPr>
          <w:rFonts w:ascii="Times" w:cs="Times"/>
          <w:vertAlign w:val="subscript"/>
          <w:lang w:val="en-GB"/>
        </w:rPr>
        <w:t>4</w:t>
      </w:r>
      <w:r w:rsidRPr="00BA2815">
        <w:rPr>
          <w:rFonts w:ascii="Times" w:cs="Times"/>
          <w:lang w:val="en-GB"/>
        </w:rPr>
        <w:t xml:space="preserve"> or H</w:t>
      </w:r>
      <w:r w:rsidRPr="00BA2815">
        <w:rPr>
          <w:rFonts w:ascii="Times" w:cs="Times"/>
          <w:vertAlign w:val="subscript"/>
          <w:lang w:val="en-GB"/>
        </w:rPr>
        <w:t>2</w:t>
      </w:r>
      <w:r w:rsidRPr="00BA2815">
        <w:rPr>
          <w:rFonts w:ascii="Times" w:cs="Times"/>
          <w:lang w:val="en-GB"/>
        </w:rPr>
        <w:t xml:space="preserve"> addition affect</w:t>
      </w:r>
      <w:r w:rsidR="004F4718">
        <w:rPr>
          <w:rFonts w:ascii="Times" w:cs="Times"/>
          <w:lang w:val="en-GB"/>
        </w:rPr>
        <w:t>s</w:t>
      </w:r>
      <w:r w:rsidRPr="00BA2815">
        <w:rPr>
          <w:rFonts w:ascii="Times" w:cs="Times"/>
          <w:lang w:val="en-GB"/>
        </w:rPr>
        <w:t xml:space="preserve"> the overall oxidation mechanics of NH</w:t>
      </w:r>
      <w:r w:rsidRPr="00BA2815">
        <w:rPr>
          <w:rFonts w:ascii="Times" w:cs="Times"/>
          <w:vertAlign w:val="subscript"/>
          <w:lang w:val="en-GB"/>
        </w:rPr>
        <w:t>3</w:t>
      </w:r>
      <w:r w:rsidRPr="00BA2815">
        <w:rPr>
          <w:rFonts w:ascii="Times" w:cs="Times"/>
          <w:lang w:val="en-GB"/>
        </w:rPr>
        <w:t xml:space="preserve"> in a similar manner, prior to enhanced reactivity being displayed upon further H</w:t>
      </w:r>
      <w:r w:rsidRPr="00BA2815">
        <w:rPr>
          <w:rFonts w:ascii="Times" w:cs="Times"/>
          <w:vertAlign w:val="subscript"/>
          <w:lang w:val="en-GB"/>
        </w:rPr>
        <w:t>2</w:t>
      </w:r>
      <w:r w:rsidRPr="00BA2815">
        <w:rPr>
          <w:rFonts w:ascii="Times" w:cs="Times"/>
          <w:lang w:val="en-GB"/>
        </w:rPr>
        <w:t xml:space="preserve"> addition, reflected in substantially augmented flame speeds. The minimum activation energy (</w:t>
      </w:r>
      <w:proofErr w:type="spellStart"/>
      <w:r w:rsidRPr="00BA2815">
        <w:rPr>
          <w:rFonts w:ascii="Times" w:cs="Times"/>
          <w:lang w:val="en-GB"/>
        </w:rPr>
        <w:t>E</w:t>
      </w:r>
      <w:r w:rsidRPr="00BA2815">
        <w:rPr>
          <w:rFonts w:ascii="Times" w:cs="Times"/>
          <w:vertAlign w:val="subscript"/>
          <w:lang w:val="en-GB"/>
        </w:rPr>
        <w:t>a</w:t>
      </w:r>
      <w:proofErr w:type="spellEnd"/>
      <w:r w:rsidRPr="00BA2815">
        <w:rPr>
          <w:rFonts w:ascii="Times" w:cs="Times"/>
          <w:lang w:val="en-GB"/>
        </w:rPr>
        <w:t xml:space="preserve">) of the tested blends was numerically modelled, evaluated using the </w:t>
      </w:r>
      <w:r w:rsidR="00E351F2" w:rsidRPr="00BA2815">
        <w:rPr>
          <w:rFonts w:ascii="Times" w:cs="Times"/>
          <w:lang w:val="en-GB"/>
        </w:rPr>
        <w:fldChar w:fldCharType="begin" w:fldLock="1"/>
      </w:r>
      <w:r w:rsidR="00181A9A">
        <w:rPr>
          <w:rFonts w:ascii="Times" w:cs="Times"/>
          <w:lang w:val="en-GB"/>
        </w:rPr>
        <w:instrText>ADDIN CSL_CITATION {"citationItems":[{"id":"ITEM-1","itemData":{"DOI":"10.1016/S0010-2180(96)00110-1","ISSN":"00102180","abstract":"Burning velocities of lean-to-stoichiometric n-heptane-, iso-octane-, and methanol air mixtures have been numerically calculated over a wide range of pressure and preheat temperatures. The numerical calculations are based on elementary reaction mechanisms comprising a few hundred reactions. They are then approximated using a two-equation analytic expression that has successfully been applied for flames of methane, ethylene, ethane, acetylene, and propane. Markstein numbers are also predicted for all these fuels. The predictions are compared with the few experimental data on Markstein numbers that exist in the literature.","author":[{"dropping-particle":"","family":"Müller","given":"U. C.","non-dropping-particle":"","parse-names":false,"suffix":""},{"dropping-particle":"","family":"Bollig","given":"M.","non-dropping-particle":"","parse-names":false,"suffix":""},{"dropping-particle":"","family":"Peters","given":"N.","non-dropping-particle":"","parse-names":false,"suffix":""}],"container-title":"Combustion and Flame","id":"ITEM-1","issue":"3","issued":{"date-parts":[["1997"]]},"page":"349-356","title":"Approximations for burning velocities and Markstein numbers for lean hydrocarbon and methanol flames","type":"article-journal","volume":"108"},"uris":["http://www.mendeley.com/documents/?uuid=4400eee1-5890-4f9b-9e9d-d920b81d7454"]}],"mendeley":{"formattedCitation":"(Müller, Bollig and Peters (1997))","manualFormatting":"Müller, Bollig and Peters (1997)","plainTextFormattedCitation":"(Müller, Bollig and Peters (1997))","previouslyFormattedCitation":"(Müller, Bollig and Peters (1997))"},"properties":{"noteIndex":0},"schema":"https://github.com/citation-style-language/schema/raw/master/csl-citation.json"}</w:instrText>
      </w:r>
      <w:r w:rsidR="00E351F2" w:rsidRPr="00BA2815">
        <w:rPr>
          <w:rFonts w:ascii="Times" w:cs="Times"/>
          <w:lang w:val="en-GB"/>
        </w:rPr>
        <w:fldChar w:fldCharType="separate"/>
      </w:r>
      <w:r w:rsidR="001463A6" w:rsidRPr="001463A6">
        <w:rPr>
          <w:rFonts w:ascii="Times" w:cs="Times"/>
          <w:noProof/>
          <w:lang w:val="en-GB"/>
        </w:rPr>
        <w:t>Müller, Bollig and Peters (1997)</w:t>
      </w:r>
      <w:r w:rsidR="00E351F2" w:rsidRPr="00BA2815">
        <w:rPr>
          <w:rFonts w:ascii="Times" w:cs="Times"/>
          <w:lang w:val="en-GB"/>
        </w:rPr>
        <w:fldChar w:fldCharType="end"/>
      </w:r>
      <w:r w:rsidRPr="00BA2815">
        <w:rPr>
          <w:rFonts w:ascii="Times" w:cs="Times"/>
          <w:lang w:val="en-GB"/>
        </w:rPr>
        <w:t xml:space="preserve"> approximation and the flame temperature profile generated using the </w:t>
      </w:r>
      <w:proofErr w:type="spellStart"/>
      <w:r w:rsidRPr="00BA2815">
        <w:rPr>
          <w:rFonts w:ascii="Times" w:cs="Times"/>
          <w:lang w:val="en-GB"/>
        </w:rPr>
        <w:t>ChemKin</w:t>
      </w:r>
      <w:proofErr w:type="spellEnd"/>
      <w:r w:rsidRPr="00BA2815">
        <w:rPr>
          <w:rFonts w:ascii="Times" w:cs="Times"/>
          <w:lang w:val="en-GB"/>
        </w:rPr>
        <w:t xml:space="preserve"> Pro software. The </w:t>
      </w:r>
      <w:proofErr w:type="spellStart"/>
      <w:r w:rsidRPr="00BA2815">
        <w:rPr>
          <w:rFonts w:ascii="Times" w:cs="Times"/>
          <w:lang w:val="en-GB"/>
        </w:rPr>
        <w:t>Stagni</w:t>
      </w:r>
      <w:proofErr w:type="spellEnd"/>
      <w:r w:rsidRPr="00BA2815">
        <w:rPr>
          <w:rFonts w:ascii="Times" w:cs="Times"/>
          <w:lang w:val="en-GB"/>
        </w:rPr>
        <w:t xml:space="preserve"> and Okafor mechanisms were utilized for H</w:t>
      </w:r>
      <w:r w:rsidRPr="00BA2815">
        <w:rPr>
          <w:rFonts w:ascii="Times" w:cs="Times"/>
          <w:vertAlign w:val="subscript"/>
          <w:lang w:val="en-GB"/>
        </w:rPr>
        <w:t>2</w:t>
      </w:r>
      <w:r w:rsidRPr="00BA2815">
        <w:rPr>
          <w:rFonts w:ascii="Times" w:cs="Times"/>
          <w:lang w:val="en-GB"/>
        </w:rPr>
        <w:t>/NH</w:t>
      </w:r>
      <w:r w:rsidRPr="00BA2815">
        <w:rPr>
          <w:rFonts w:ascii="Times" w:cs="Times"/>
          <w:vertAlign w:val="subscript"/>
          <w:lang w:val="en-GB"/>
        </w:rPr>
        <w:t>3</w:t>
      </w:r>
      <w:r w:rsidRPr="00BA2815">
        <w:rPr>
          <w:rFonts w:ascii="Times" w:cs="Times"/>
          <w:lang w:val="en-GB"/>
        </w:rPr>
        <w:t xml:space="preserve"> and CH</w:t>
      </w:r>
      <w:r w:rsidRPr="00BA2815">
        <w:rPr>
          <w:rFonts w:ascii="Times" w:cs="Times"/>
          <w:vertAlign w:val="subscript"/>
          <w:lang w:val="en-GB"/>
        </w:rPr>
        <w:t>4</w:t>
      </w:r>
      <w:r w:rsidRPr="00BA2815">
        <w:rPr>
          <w:rFonts w:ascii="Times" w:cs="Times"/>
          <w:lang w:val="en-GB"/>
        </w:rPr>
        <w:t>/NH</w:t>
      </w:r>
      <w:r w:rsidRPr="00BA2815">
        <w:rPr>
          <w:rFonts w:ascii="Times" w:cs="Times"/>
          <w:vertAlign w:val="subscript"/>
          <w:lang w:val="en-GB"/>
        </w:rPr>
        <w:t>3</w:t>
      </w:r>
      <w:r w:rsidR="002B0261" w:rsidRPr="00BA2815">
        <w:rPr>
          <w:rFonts w:ascii="Times" w:cs="Times"/>
          <w:lang w:val="en-GB"/>
        </w:rPr>
        <w:t xml:space="preserve"> mixtures,</w:t>
      </w:r>
      <w:r w:rsidRPr="00BA2815">
        <w:rPr>
          <w:rFonts w:ascii="Times" w:cs="Times"/>
          <w:lang w:val="en-GB"/>
        </w:rPr>
        <w:t xml:space="preserve"> respectively. Relative changes in </w:t>
      </w:r>
      <w:proofErr w:type="spellStart"/>
      <w:r w:rsidRPr="00BA2815">
        <w:rPr>
          <w:rFonts w:ascii="Times" w:cs="Times"/>
          <w:lang w:val="en-GB"/>
        </w:rPr>
        <w:t>E</w:t>
      </w:r>
      <w:r w:rsidRPr="00BA2815">
        <w:rPr>
          <w:rFonts w:ascii="Times" w:cs="Times"/>
          <w:vertAlign w:val="subscript"/>
          <w:lang w:val="en-GB"/>
        </w:rPr>
        <w:t>a</w:t>
      </w:r>
      <w:proofErr w:type="spellEnd"/>
      <w:r w:rsidRPr="00BA2815">
        <w:rPr>
          <w:rFonts w:ascii="Times" w:cs="Times"/>
          <w:lang w:val="en-GB"/>
        </w:rPr>
        <w:t xml:space="preserve"> of NH</w:t>
      </w:r>
      <w:r w:rsidRPr="00BA2815">
        <w:rPr>
          <w:rFonts w:ascii="Times" w:cs="Times"/>
          <w:vertAlign w:val="subscript"/>
          <w:lang w:val="en-GB"/>
        </w:rPr>
        <w:t>3</w:t>
      </w:r>
      <w:r w:rsidRPr="00BA2815">
        <w:rPr>
          <w:rFonts w:ascii="Times" w:cs="Times"/>
          <w:lang w:val="en-GB"/>
        </w:rPr>
        <w:t xml:space="preserve"> due to the presence of either H</w:t>
      </w:r>
      <w:r w:rsidRPr="00BA2815">
        <w:rPr>
          <w:rFonts w:ascii="Times" w:cs="Times"/>
          <w:vertAlign w:val="subscript"/>
          <w:lang w:val="en-GB"/>
        </w:rPr>
        <w:t>2</w:t>
      </w:r>
      <w:r w:rsidRPr="00BA2815">
        <w:rPr>
          <w:rFonts w:ascii="Times" w:cs="Times"/>
          <w:lang w:val="en-GB"/>
        </w:rPr>
        <w:t xml:space="preserve"> or CH</w:t>
      </w:r>
      <w:r w:rsidRPr="00BA2815">
        <w:rPr>
          <w:rFonts w:ascii="Times" w:cs="Times"/>
          <w:vertAlign w:val="subscript"/>
          <w:lang w:val="en-GB"/>
        </w:rPr>
        <w:t>4</w:t>
      </w:r>
      <w:r w:rsidRPr="00BA2815">
        <w:rPr>
          <w:rFonts w:ascii="Times" w:cs="Times"/>
          <w:lang w:val="en-GB"/>
        </w:rPr>
        <w:t>, normalized to that of pure NH</w:t>
      </w:r>
      <w:r w:rsidRPr="00BA2815">
        <w:rPr>
          <w:rFonts w:ascii="Times" w:cs="Times"/>
          <w:vertAlign w:val="subscript"/>
          <w:lang w:val="en-GB"/>
        </w:rPr>
        <w:t>3</w:t>
      </w:r>
      <w:r w:rsidR="00802BC5" w:rsidRPr="00BA2815">
        <w:rPr>
          <w:rFonts w:ascii="Times" w:cs="Times"/>
          <w:lang w:val="en-GB"/>
        </w:rPr>
        <w:t>,</w:t>
      </w:r>
      <w:r w:rsidRPr="00BA2815">
        <w:rPr>
          <w:rFonts w:ascii="Times" w:cs="Times"/>
          <w:lang w:val="en-GB"/>
        </w:rPr>
        <w:t xml:space="preserve"> are represented in Table 3 (with a ‘</w:t>
      </w:r>
      <w:r w:rsidR="00FC343E" w:rsidRPr="00BA2815">
        <w:rPr>
          <w:rFonts w:ascii="Times" w:cs="Times"/>
          <w:lang w:val="en-GB"/>
        </w:rPr>
        <w:t>-</w:t>
      </w:r>
      <w:r w:rsidRPr="00BA2815">
        <w:rPr>
          <w:rFonts w:ascii="Times" w:cs="Times"/>
          <w:lang w:val="en-GB"/>
        </w:rPr>
        <w:t xml:space="preserve">` </w:t>
      </w:r>
      <w:r w:rsidR="00FC343E" w:rsidRPr="00BA2815">
        <w:rPr>
          <w:rFonts w:ascii="Times" w:cs="Times"/>
          <w:lang w:val="en-GB"/>
        </w:rPr>
        <w:t>and ‘+` sign representing a relative decrease or increase, respectively, in minimum activation energy). Unsurprisingly, since the activation energy of H</w:t>
      </w:r>
      <w:r w:rsidR="00FC343E" w:rsidRPr="00BA2815">
        <w:rPr>
          <w:rFonts w:ascii="Times" w:cs="Times"/>
          <w:vertAlign w:val="subscript"/>
          <w:lang w:val="en-GB"/>
        </w:rPr>
        <w:t>2</w:t>
      </w:r>
      <w:r w:rsidR="00FC343E" w:rsidRPr="00BA2815">
        <w:rPr>
          <w:rFonts w:ascii="Times" w:cs="Times"/>
          <w:lang w:val="en-GB"/>
        </w:rPr>
        <w:t xml:space="preserve"> is approximately at least half of that of CH</w:t>
      </w:r>
      <w:r w:rsidR="00FC343E" w:rsidRPr="00BA2815">
        <w:rPr>
          <w:rFonts w:ascii="Times" w:cs="Times"/>
          <w:vertAlign w:val="subscript"/>
          <w:lang w:val="en-GB"/>
        </w:rPr>
        <w:t>4</w:t>
      </w:r>
      <w:r w:rsidR="00FC343E" w:rsidRPr="00BA2815">
        <w:rPr>
          <w:rFonts w:ascii="Times" w:cs="Times"/>
          <w:lang w:val="en-GB"/>
        </w:rPr>
        <w:t xml:space="preserve"> (</w:t>
      </w:r>
      <w:proofErr w:type="spellStart"/>
      <w:r w:rsidR="00FC343E" w:rsidRPr="00BA2815">
        <w:rPr>
          <w:rFonts w:ascii="Times" w:cs="Times"/>
          <w:lang w:val="en-GB"/>
        </w:rPr>
        <w:t>E</w:t>
      </w:r>
      <w:r w:rsidR="00FC343E" w:rsidRPr="00BA2815">
        <w:rPr>
          <w:rFonts w:ascii="Times" w:cs="Times"/>
          <w:vertAlign w:val="subscript"/>
          <w:lang w:val="en-GB"/>
        </w:rPr>
        <w:t>a</w:t>
      </w:r>
      <w:proofErr w:type="spellEnd"/>
      <w:r w:rsidR="00FC343E" w:rsidRPr="00BA2815">
        <w:rPr>
          <w:rFonts w:ascii="Times" w:cs="Times"/>
          <w:vertAlign w:val="subscript"/>
          <w:lang w:val="en-GB"/>
        </w:rPr>
        <w:t xml:space="preserve"> </w:t>
      </w:r>
      <w:r w:rsidR="00FC343E" w:rsidRPr="00BA2815">
        <w:rPr>
          <w:rFonts w:ascii="Times" w:cs="Times"/>
          <w:lang w:val="en-GB"/>
        </w:rPr>
        <w:t>H</w:t>
      </w:r>
      <w:r w:rsidR="00FC343E" w:rsidRPr="00BA2815">
        <w:rPr>
          <w:rFonts w:ascii="Times" w:cs="Times"/>
          <w:vertAlign w:val="subscript"/>
          <w:lang w:val="en-GB"/>
        </w:rPr>
        <w:t>2</w:t>
      </w:r>
      <w:r w:rsidR="00FC343E" w:rsidRPr="00BA2815">
        <w:rPr>
          <w:rFonts w:ascii="Times" w:cs="Times"/>
          <w:lang w:val="en-GB"/>
        </w:rPr>
        <w:t xml:space="preserve">≈25 kcal/mol, </w:t>
      </w:r>
      <w:proofErr w:type="spellStart"/>
      <w:r w:rsidR="00FC343E" w:rsidRPr="00BA2815">
        <w:rPr>
          <w:rFonts w:ascii="Times" w:cs="Times"/>
          <w:lang w:val="en-GB"/>
        </w:rPr>
        <w:t>E</w:t>
      </w:r>
      <w:r w:rsidR="00FC343E" w:rsidRPr="00BA2815">
        <w:rPr>
          <w:rFonts w:ascii="Times" w:cs="Times"/>
          <w:vertAlign w:val="subscript"/>
          <w:lang w:val="en-GB"/>
        </w:rPr>
        <w:t>a</w:t>
      </w:r>
      <w:proofErr w:type="spellEnd"/>
      <w:r w:rsidR="00FC343E" w:rsidRPr="00BA2815">
        <w:rPr>
          <w:rFonts w:ascii="Times" w:cs="Times"/>
          <w:vertAlign w:val="subscript"/>
          <w:lang w:val="en-GB"/>
        </w:rPr>
        <w:t xml:space="preserve"> </w:t>
      </w:r>
      <w:r w:rsidR="00FC343E" w:rsidRPr="00BA2815">
        <w:rPr>
          <w:rFonts w:ascii="Times" w:cs="Times"/>
          <w:lang w:val="en-GB"/>
        </w:rPr>
        <w:t>CH</w:t>
      </w:r>
      <w:r w:rsidR="00FC343E" w:rsidRPr="00BA2815">
        <w:rPr>
          <w:rFonts w:ascii="Times" w:cs="Times"/>
          <w:vertAlign w:val="subscript"/>
          <w:lang w:val="en-GB"/>
        </w:rPr>
        <w:t>4</w:t>
      </w:r>
      <w:r w:rsidR="00FC343E" w:rsidRPr="00BA2815">
        <w:rPr>
          <w:rFonts w:ascii="Times" w:cs="Times"/>
          <w:lang w:val="en-GB"/>
        </w:rPr>
        <w:t xml:space="preserve">≈50 kcal/mol at Φ=1.0), a greater reduction in </w:t>
      </w:r>
      <w:proofErr w:type="spellStart"/>
      <w:r w:rsidR="00FC343E" w:rsidRPr="00BA2815">
        <w:rPr>
          <w:rFonts w:ascii="Times" w:cs="Times"/>
          <w:lang w:val="en-GB"/>
        </w:rPr>
        <w:t>E</w:t>
      </w:r>
      <w:r w:rsidR="00FC343E" w:rsidRPr="00BA2815">
        <w:rPr>
          <w:rFonts w:ascii="Times" w:cs="Times"/>
          <w:vertAlign w:val="subscript"/>
          <w:lang w:val="en-GB"/>
        </w:rPr>
        <w:t>a</w:t>
      </w:r>
      <w:proofErr w:type="spellEnd"/>
      <w:r w:rsidR="00FC343E" w:rsidRPr="00BA2815">
        <w:rPr>
          <w:rFonts w:ascii="Times" w:cs="Times"/>
          <w:lang w:val="en-GB"/>
        </w:rPr>
        <w:t xml:space="preserve"> of NH</w:t>
      </w:r>
      <w:r w:rsidR="00FC343E" w:rsidRPr="00BA2815">
        <w:rPr>
          <w:rFonts w:ascii="Times" w:cs="Times"/>
          <w:vertAlign w:val="subscript"/>
          <w:lang w:val="en-GB"/>
        </w:rPr>
        <w:t>3</w:t>
      </w:r>
      <w:r w:rsidR="00FC343E" w:rsidRPr="00BA2815">
        <w:rPr>
          <w:rFonts w:ascii="Times" w:cs="Times"/>
          <w:lang w:val="en-GB"/>
        </w:rPr>
        <w:t xml:space="preserve"> is expected with the presence of H</w:t>
      </w:r>
      <w:r w:rsidR="00FC343E" w:rsidRPr="00BA2815">
        <w:rPr>
          <w:rFonts w:ascii="Times" w:cs="Times"/>
          <w:vertAlign w:val="subscript"/>
          <w:lang w:val="en-GB"/>
        </w:rPr>
        <w:t>2</w:t>
      </w:r>
      <w:r w:rsidR="00FC343E" w:rsidRPr="00BA2815">
        <w:rPr>
          <w:rFonts w:ascii="Times" w:cs="Times"/>
          <w:lang w:val="en-GB"/>
        </w:rPr>
        <w:t>, which the case for all evaluated blends. Of interest, however, is that up to 20% addition of CH</w:t>
      </w:r>
      <w:r w:rsidR="00FC343E" w:rsidRPr="00BA2815">
        <w:rPr>
          <w:rFonts w:ascii="Times" w:cs="Times"/>
          <w:vertAlign w:val="subscript"/>
          <w:lang w:val="en-GB"/>
        </w:rPr>
        <w:t>4</w:t>
      </w:r>
      <w:r w:rsidR="00FC343E" w:rsidRPr="00BA2815">
        <w:rPr>
          <w:rFonts w:ascii="Times" w:cs="Times"/>
          <w:lang w:val="en-GB"/>
        </w:rPr>
        <w:t xml:space="preserve"> or H</w:t>
      </w:r>
      <w:r w:rsidR="00FC343E" w:rsidRPr="00BA2815">
        <w:rPr>
          <w:rFonts w:ascii="Times" w:cs="Times"/>
          <w:vertAlign w:val="subscript"/>
          <w:lang w:val="en-GB"/>
        </w:rPr>
        <w:t>2</w:t>
      </w:r>
      <w:r w:rsidR="002B0261" w:rsidRPr="00BA2815">
        <w:rPr>
          <w:rFonts w:ascii="Times" w:cs="Times"/>
          <w:lang w:val="en-GB"/>
        </w:rPr>
        <w:t>,</w:t>
      </w:r>
      <w:r w:rsidR="00FC343E" w:rsidRPr="00BA2815">
        <w:rPr>
          <w:rFonts w:ascii="Times" w:cs="Times"/>
          <w:lang w:val="en-GB"/>
        </w:rPr>
        <w:t xml:space="preserve"> result in </w:t>
      </w:r>
      <w:r w:rsidR="00802BC5" w:rsidRPr="00BA2815">
        <w:rPr>
          <w:rFonts w:ascii="Times" w:cs="Times"/>
          <w:lang w:val="en-GB"/>
        </w:rPr>
        <w:t xml:space="preserve">quasi-identical reductions in </w:t>
      </w:r>
      <w:proofErr w:type="spellStart"/>
      <w:r w:rsidR="00802BC5" w:rsidRPr="00BA2815">
        <w:rPr>
          <w:rFonts w:ascii="Times" w:cs="Times"/>
          <w:lang w:val="en-GB"/>
        </w:rPr>
        <w:t>E</w:t>
      </w:r>
      <w:r w:rsidR="00802BC5" w:rsidRPr="00BA2815">
        <w:rPr>
          <w:rFonts w:ascii="Times" w:cs="Times"/>
          <w:vertAlign w:val="subscript"/>
          <w:lang w:val="en-GB"/>
        </w:rPr>
        <w:t>a</w:t>
      </w:r>
      <w:proofErr w:type="spellEnd"/>
      <w:r w:rsidR="00802BC5" w:rsidRPr="00BA2815">
        <w:rPr>
          <w:rFonts w:ascii="Times" w:cs="Times"/>
          <w:lang w:val="en-GB"/>
        </w:rPr>
        <w:t xml:space="preserve"> at Φ = 0.8 and 1.0 (Φ=0.8; a relative decrease of 10% [H</w:t>
      </w:r>
      <w:r w:rsidR="00802BC5" w:rsidRPr="00BA2815">
        <w:rPr>
          <w:rFonts w:ascii="Times" w:cs="Times"/>
          <w:vertAlign w:val="subscript"/>
          <w:lang w:val="en-GB"/>
        </w:rPr>
        <w:t>2</w:t>
      </w:r>
      <w:r w:rsidR="00802BC5" w:rsidRPr="00BA2815">
        <w:rPr>
          <w:rFonts w:ascii="Times" w:cs="Times"/>
          <w:lang w:val="en-GB"/>
        </w:rPr>
        <w:t>] and 11.6% [CH</w:t>
      </w:r>
      <w:r w:rsidR="00802BC5" w:rsidRPr="00BA2815">
        <w:rPr>
          <w:rFonts w:ascii="Times" w:cs="Times"/>
          <w:vertAlign w:val="subscript"/>
          <w:lang w:val="en-GB"/>
        </w:rPr>
        <w:t>4</w:t>
      </w:r>
      <w:r w:rsidR="00802BC5" w:rsidRPr="00BA2815">
        <w:rPr>
          <w:rFonts w:ascii="Times" w:cs="Times"/>
          <w:lang w:val="en-GB"/>
        </w:rPr>
        <w:t>]; Φ = 1.0 a relative decrease of 9.8% [H</w:t>
      </w:r>
      <w:r w:rsidR="00802BC5" w:rsidRPr="00BA2815">
        <w:rPr>
          <w:rFonts w:ascii="Times" w:cs="Times"/>
          <w:vertAlign w:val="subscript"/>
          <w:lang w:val="en-GB"/>
        </w:rPr>
        <w:t>2</w:t>
      </w:r>
      <w:r w:rsidR="00802BC5" w:rsidRPr="00BA2815">
        <w:rPr>
          <w:rFonts w:ascii="Times" w:cs="Times"/>
          <w:lang w:val="en-GB"/>
        </w:rPr>
        <w:t>] and 7.0% [CH</w:t>
      </w:r>
      <w:r w:rsidR="00802BC5" w:rsidRPr="00BA2815">
        <w:rPr>
          <w:rFonts w:ascii="Times" w:cs="Times"/>
          <w:vertAlign w:val="subscript"/>
          <w:lang w:val="en-GB"/>
        </w:rPr>
        <w:t>4</w:t>
      </w:r>
      <w:r w:rsidR="00802BC5" w:rsidRPr="00BA2815">
        <w:rPr>
          <w:rFonts w:ascii="Times" w:cs="Times"/>
          <w:lang w:val="en-GB"/>
        </w:rPr>
        <w:t>]). This is in good agreement with both modelled average relative increases in Q’, H and O radical production, as well as similar changes in measured laminar burning velocities. Above 20% volumetric additions</w:t>
      </w:r>
      <w:r w:rsidR="00876D15" w:rsidRPr="00BA2815">
        <w:rPr>
          <w:rFonts w:ascii="Times" w:cs="Times"/>
          <w:lang w:val="en-GB"/>
        </w:rPr>
        <w:t>, H</w:t>
      </w:r>
      <w:r w:rsidR="00876D15" w:rsidRPr="00BA2815">
        <w:rPr>
          <w:rFonts w:ascii="Times" w:cs="Times"/>
          <w:vertAlign w:val="subscript"/>
          <w:lang w:val="en-GB"/>
        </w:rPr>
        <w:t>2</w:t>
      </w:r>
      <w:r w:rsidR="00876D15" w:rsidRPr="00BA2815">
        <w:rPr>
          <w:rFonts w:ascii="Times" w:cs="Times"/>
          <w:lang w:val="en-GB"/>
        </w:rPr>
        <w:t xml:space="preserve"> substitution results in nearly 1.5 to 2 times greater reduction in </w:t>
      </w:r>
      <w:proofErr w:type="spellStart"/>
      <w:r w:rsidR="00876D15" w:rsidRPr="00BA2815">
        <w:rPr>
          <w:rFonts w:ascii="Times" w:cs="Times"/>
          <w:lang w:val="en-GB"/>
        </w:rPr>
        <w:t>E</w:t>
      </w:r>
      <w:r w:rsidR="00876D15" w:rsidRPr="00BA2815">
        <w:rPr>
          <w:rFonts w:ascii="Times" w:cs="Times"/>
          <w:vertAlign w:val="subscript"/>
          <w:lang w:val="en-GB"/>
        </w:rPr>
        <w:t>a</w:t>
      </w:r>
      <w:proofErr w:type="spellEnd"/>
      <w:r w:rsidR="00876D15" w:rsidRPr="00BA2815">
        <w:rPr>
          <w:rFonts w:ascii="Times" w:cs="Times"/>
          <w:lang w:val="en-GB"/>
        </w:rPr>
        <w:t xml:space="preserve"> than an equivalent CH</w:t>
      </w:r>
      <w:r w:rsidR="00876D15" w:rsidRPr="00BA2815">
        <w:rPr>
          <w:rFonts w:ascii="Times" w:cs="Times"/>
          <w:vertAlign w:val="subscript"/>
          <w:lang w:val="en-GB"/>
        </w:rPr>
        <w:t>4</w:t>
      </w:r>
      <w:r w:rsidR="00876D15" w:rsidRPr="00BA2815">
        <w:rPr>
          <w:rFonts w:ascii="Times" w:cs="Times"/>
          <w:lang w:val="en-GB"/>
        </w:rPr>
        <w:t xml:space="preserve"> addition to NH</w:t>
      </w:r>
      <w:r w:rsidR="00876D15" w:rsidRPr="00BA2815">
        <w:rPr>
          <w:rFonts w:ascii="Times" w:cs="Times"/>
          <w:vertAlign w:val="subscript"/>
          <w:lang w:val="en-GB"/>
        </w:rPr>
        <w:t>3</w:t>
      </w:r>
      <w:r w:rsidR="00876D15" w:rsidRPr="00BA2815">
        <w:rPr>
          <w:rFonts w:ascii="Times" w:cs="Times"/>
          <w:lang w:val="en-GB"/>
        </w:rPr>
        <w:t>, at lean and stoichiometric conditions</w:t>
      </w:r>
      <w:r w:rsidR="002B0261" w:rsidRPr="00BA2815">
        <w:rPr>
          <w:rFonts w:ascii="Times" w:cs="Times"/>
          <w:lang w:val="en-GB"/>
        </w:rPr>
        <w:t>, again in good agreement with enhanced reactivity of H</w:t>
      </w:r>
      <w:r w:rsidR="002B0261" w:rsidRPr="00BA2815">
        <w:rPr>
          <w:rFonts w:ascii="Times" w:cs="Times"/>
          <w:vertAlign w:val="subscript"/>
          <w:lang w:val="en-GB"/>
        </w:rPr>
        <w:t>2</w:t>
      </w:r>
      <w:r w:rsidR="002B0261" w:rsidRPr="00BA2815">
        <w:rPr>
          <w:rFonts w:ascii="Times" w:cs="Times"/>
          <w:lang w:val="en-GB"/>
        </w:rPr>
        <w:t>/NH</w:t>
      </w:r>
      <w:r w:rsidR="002B0261" w:rsidRPr="00BA2815">
        <w:rPr>
          <w:rFonts w:ascii="Times" w:cs="Times"/>
          <w:vertAlign w:val="subscript"/>
          <w:lang w:val="en-GB"/>
        </w:rPr>
        <w:t>3</w:t>
      </w:r>
      <w:r w:rsidR="002B0261" w:rsidRPr="00BA2815">
        <w:rPr>
          <w:rFonts w:ascii="Times" w:cs="Times"/>
          <w:lang w:val="en-GB"/>
        </w:rPr>
        <w:t xml:space="preserve"> flames compared to that of CH</w:t>
      </w:r>
      <w:r w:rsidR="002B0261" w:rsidRPr="00BA2815">
        <w:rPr>
          <w:rFonts w:ascii="Times" w:cs="Times"/>
          <w:vertAlign w:val="subscript"/>
          <w:lang w:val="en-GB"/>
        </w:rPr>
        <w:t>4</w:t>
      </w:r>
      <w:r w:rsidR="002B0261" w:rsidRPr="00BA2815">
        <w:rPr>
          <w:rFonts w:ascii="Times" w:cs="Times"/>
          <w:lang w:val="en-GB"/>
        </w:rPr>
        <w:t>/NH</w:t>
      </w:r>
      <w:r w:rsidR="002B0261" w:rsidRPr="00BA2815">
        <w:rPr>
          <w:rFonts w:ascii="Times" w:cs="Times"/>
          <w:vertAlign w:val="subscript"/>
          <w:lang w:val="en-GB"/>
        </w:rPr>
        <w:t>3</w:t>
      </w:r>
      <w:r w:rsidR="002B0261" w:rsidRPr="00BA2815">
        <w:rPr>
          <w:rFonts w:ascii="Times" w:cs="Times"/>
          <w:lang w:val="en-GB"/>
        </w:rPr>
        <w:t xml:space="preserve"> flames above 20% addition.</w:t>
      </w:r>
      <w:r w:rsidR="00876D15" w:rsidRPr="00BA2815">
        <w:rPr>
          <w:rFonts w:ascii="Times" w:cs="Times"/>
          <w:lang w:val="en-GB"/>
        </w:rPr>
        <w:t xml:space="preserve"> Interestingly, at rich conditions (Φ=1.2), whilst H</w:t>
      </w:r>
      <w:r w:rsidR="00876D15" w:rsidRPr="00BA2815">
        <w:rPr>
          <w:rFonts w:ascii="Times" w:cs="Times"/>
          <w:vertAlign w:val="subscript"/>
          <w:lang w:val="en-GB"/>
        </w:rPr>
        <w:t>2</w:t>
      </w:r>
      <w:r w:rsidR="00876D15" w:rsidRPr="00BA2815">
        <w:rPr>
          <w:rFonts w:ascii="Times" w:cs="Times"/>
          <w:lang w:val="en-GB"/>
        </w:rPr>
        <w:t xml:space="preserve"> addition still significantly reduces the </w:t>
      </w:r>
      <w:proofErr w:type="spellStart"/>
      <w:r w:rsidR="00876D15" w:rsidRPr="00BA2815">
        <w:rPr>
          <w:rFonts w:ascii="Times" w:cs="Times"/>
          <w:lang w:val="en-GB"/>
        </w:rPr>
        <w:t>E</w:t>
      </w:r>
      <w:r w:rsidR="00876D15" w:rsidRPr="00BA2815">
        <w:rPr>
          <w:rFonts w:ascii="Times" w:cs="Times"/>
          <w:vertAlign w:val="subscript"/>
          <w:lang w:val="en-GB"/>
        </w:rPr>
        <w:t>a</w:t>
      </w:r>
      <w:proofErr w:type="spellEnd"/>
      <w:r w:rsidR="00876D15" w:rsidRPr="00BA2815">
        <w:rPr>
          <w:rFonts w:ascii="Times" w:cs="Times"/>
          <w:lang w:val="en-GB"/>
        </w:rPr>
        <w:t xml:space="preserve"> of NH</w:t>
      </w:r>
      <w:r w:rsidR="00876D15" w:rsidRPr="00BA2815">
        <w:rPr>
          <w:rFonts w:ascii="Times" w:cs="Times"/>
          <w:vertAlign w:val="subscript"/>
          <w:lang w:val="en-GB"/>
        </w:rPr>
        <w:t>3</w:t>
      </w:r>
      <w:r w:rsidR="00876D15" w:rsidRPr="00BA2815">
        <w:rPr>
          <w:rFonts w:ascii="Times" w:cs="Times"/>
          <w:lang w:val="en-GB"/>
        </w:rPr>
        <w:t>, equal CH</w:t>
      </w:r>
      <w:r w:rsidR="00876D15" w:rsidRPr="00BA2815">
        <w:rPr>
          <w:rFonts w:ascii="Times" w:cs="Times"/>
          <w:vertAlign w:val="subscript"/>
          <w:lang w:val="en-GB"/>
        </w:rPr>
        <w:t>4</w:t>
      </w:r>
      <w:r w:rsidR="00876D15" w:rsidRPr="00BA2815">
        <w:rPr>
          <w:rFonts w:ascii="Times" w:cs="Times"/>
          <w:lang w:val="en-GB"/>
        </w:rPr>
        <w:t xml:space="preserve"> addition seems to yield very little change (reduction of only 3.7% at 60% CH</w:t>
      </w:r>
      <w:r w:rsidR="00876D15" w:rsidRPr="00BA2815">
        <w:rPr>
          <w:rFonts w:ascii="Times" w:cs="Times"/>
          <w:vertAlign w:val="subscript"/>
          <w:lang w:val="en-GB"/>
        </w:rPr>
        <w:t>4</w:t>
      </w:r>
      <w:r w:rsidR="00876D15" w:rsidRPr="00BA2815">
        <w:rPr>
          <w:rFonts w:ascii="Times" w:cs="Times"/>
          <w:lang w:val="en-GB"/>
        </w:rPr>
        <w:t xml:space="preserve"> addition). As such, changes in flame speed in rich CH</w:t>
      </w:r>
      <w:r w:rsidR="00876D15" w:rsidRPr="00BA2815">
        <w:rPr>
          <w:rFonts w:ascii="Times" w:cs="Times"/>
          <w:vertAlign w:val="subscript"/>
          <w:lang w:val="en-GB"/>
        </w:rPr>
        <w:t>4</w:t>
      </w:r>
      <w:r w:rsidR="00876D15" w:rsidRPr="00BA2815">
        <w:rPr>
          <w:rFonts w:ascii="Times" w:cs="Times"/>
          <w:lang w:val="en-GB"/>
        </w:rPr>
        <w:t>/NH</w:t>
      </w:r>
      <w:r w:rsidR="00876D15" w:rsidRPr="00BA2815">
        <w:rPr>
          <w:rFonts w:ascii="Times" w:cs="Times"/>
          <w:vertAlign w:val="subscript"/>
          <w:lang w:val="en-GB"/>
        </w:rPr>
        <w:t>3</w:t>
      </w:r>
      <w:r w:rsidR="00876D15" w:rsidRPr="00BA2815">
        <w:rPr>
          <w:rFonts w:ascii="Times" w:cs="Times"/>
          <w:lang w:val="en-GB"/>
        </w:rPr>
        <w:t xml:space="preserve"> mixtures, may potentially be less influenced by kinetic effects, but rather thermal (greatest change in T</w:t>
      </w:r>
      <w:r w:rsidR="00876D15" w:rsidRPr="00BA2815">
        <w:rPr>
          <w:rFonts w:ascii="Times" w:cs="Times"/>
          <w:vertAlign w:val="subscript"/>
          <w:lang w:val="en-GB"/>
        </w:rPr>
        <w:t>ad</w:t>
      </w:r>
      <w:r w:rsidR="00876D15" w:rsidRPr="00BA2815">
        <w:rPr>
          <w:rFonts w:ascii="Times" w:cs="Times"/>
          <w:lang w:val="en-GB"/>
        </w:rPr>
        <w:t xml:space="preserve"> was evaluated at Φ=1.2) or diffusional pathways play a more important role. However, to elucidate the precise nature of augmented laminar flame speeds of rich CH</w:t>
      </w:r>
      <w:r w:rsidR="00876D15" w:rsidRPr="00BA2815">
        <w:rPr>
          <w:rFonts w:ascii="Times" w:cs="Times"/>
          <w:vertAlign w:val="subscript"/>
          <w:lang w:val="en-GB"/>
        </w:rPr>
        <w:t>4</w:t>
      </w:r>
      <w:r w:rsidR="00876D15" w:rsidRPr="00BA2815">
        <w:rPr>
          <w:rFonts w:ascii="Times" w:cs="Times"/>
          <w:lang w:val="en-GB"/>
        </w:rPr>
        <w:t>/NH</w:t>
      </w:r>
      <w:r w:rsidR="00876D15" w:rsidRPr="00BA2815">
        <w:rPr>
          <w:rFonts w:ascii="Times" w:cs="Times"/>
          <w:vertAlign w:val="subscript"/>
          <w:lang w:val="en-GB"/>
        </w:rPr>
        <w:t>3</w:t>
      </w:r>
      <w:r w:rsidR="00876D15" w:rsidRPr="00BA2815">
        <w:rPr>
          <w:rFonts w:ascii="Times" w:cs="Times"/>
          <w:lang w:val="en-GB"/>
        </w:rPr>
        <w:t xml:space="preserve"> blends, a more elaborate sensitivity study would have to be conducted. </w:t>
      </w:r>
      <w:r w:rsidR="00AB1385" w:rsidRPr="00BA2815">
        <w:rPr>
          <w:rFonts w:ascii="Times" w:cs="Times"/>
          <w:lang w:val="en-GB"/>
        </w:rPr>
        <w:t xml:space="preserve">These results can be used for validation of bespoke numerical models, described next. </w:t>
      </w:r>
    </w:p>
    <w:p w14:paraId="4970E1DE" w14:textId="4C0604C0" w:rsidR="00CD4EDC" w:rsidRPr="00EA0AA8" w:rsidRDefault="002F0B30" w:rsidP="001E018D">
      <w:pPr>
        <w:pStyle w:val="Heading1"/>
        <w:rPr>
          <w:u w:val="none"/>
        </w:rPr>
      </w:pPr>
      <w:r w:rsidRPr="00EA0AA8">
        <w:rPr>
          <w:u w:val="none"/>
        </w:rPr>
        <w:t>PART II: NUMERICAL STUDIES OF NH</w:t>
      </w:r>
      <w:r w:rsidRPr="00EA0AA8">
        <w:rPr>
          <w:u w:val="none"/>
          <w:vertAlign w:val="subscript"/>
        </w:rPr>
        <w:t>3</w:t>
      </w:r>
      <w:r w:rsidRPr="00EA0AA8">
        <w:rPr>
          <w:u w:val="none"/>
        </w:rPr>
        <w:t>/H</w:t>
      </w:r>
      <w:r w:rsidRPr="00EA0AA8">
        <w:rPr>
          <w:u w:val="none"/>
          <w:vertAlign w:val="subscript"/>
        </w:rPr>
        <w:t>2</w:t>
      </w:r>
      <w:r w:rsidRPr="00EA0AA8">
        <w:rPr>
          <w:u w:val="none"/>
        </w:rPr>
        <w:t>/AIR FLAME KERNELS USING DNS</w:t>
      </w:r>
    </w:p>
    <w:p w14:paraId="4634CC19" w14:textId="46AFEA69" w:rsidR="001C7C6F" w:rsidRPr="00BA2815" w:rsidRDefault="001C7C6F" w:rsidP="004E301B">
      <w:pPr>
        <w:ind w:firstLine="720"/>
        <w:rPr>
          <w:rFonts w:ascii="Times" w:cs="Times"/>
          <w:lang w:val="en-GB"/>
        </w:rPr>
      </w:pPr>
      <w:r w:rsidRPr="00BA2815">
        <w:rPr>
          <w:rFonts w:ascii="Times" w:cs="Times"/>
          <w:lang w:val="en-GB"/>
        </w:rPr>
        <w:t xml:space="preserve">Several studies of ammonia flames in turbulent conditions have been carried out as well. </w:t>
      </w:r>
      <w:proofErr w:type="spellStart"/>
      <w:r w:rsidRPr="003A7B57">
        <w:rPr>
          <w:rFonts w:ascii="Times" w:cs="Times"/>
          <w:lang w:val="en-GB"/>
        </w:rPr>
        <w:t>Ichimura</w:t>
      </w:r>
      <w:proofErr w:type="spellEnd"/>
      <w:r w:rsidRPr="003A7B57">
        <w:rPr>
          <w:rFonts w:ascii="Times" w:cs="Times"/>
          <w:lang w:val="en-GB"/>
        </w:rPr>
        <w:t xml:space="preserve"> et al.</w:t>
      </w:r>
      <w:r w:rsidRPr="00410463">
        <w:rPr>
          <w:rFonts w:ascii="Times" w:cs="Times"/>
          <w:lang w:val="en-GB"/>
        </w:rPr>
        <w:t xml:space="preserve"> studied the extinction limits of </w:t>
      </w:r>
      <w:r w:rsidR="00410463" w:rsidRPr="001E018D">
        <w:rPr>
          <w:rFonts w:ascii="Times" w:cs="Times"/>
          <w:lang w:val="en-GB"/>
        </w:rPr>
        <w:t>NH</w:t>
      </w:r>
      <w:r w:rsidR="00410463">
        <w:rPr>
          <w:rFonts w:ascii="Times" w:cs="Times"/>
          <w:vertAlign w:val="subscript"/>
          <w:lang w:val="en-GB"/>
        </w:rPr>
        <w:t>3</w:t>
      </w:r>
      <w:r w:rsidR="00410463" w:rsidRPr="00410463">
        <w:rPr>
          <w:rFonts w:ascii="Times" w:cs="Times"/>
          <w:lang w:val="en-GB"/>
        </w:rPr>
        <w:t xml:space="preserve"> </w:t>
      </w:r>
      <w:r w:rsidRPr="00410463">
        <w:rPr>
          <w:rFonts w:ascii="Times" w:cs="Times"/>
          <w:lang w:val="en-GB"/>
        </w:rPr>
        <w:t>flames propagating in a turbulent environment</w:t>
      </w:r>
      <w:r w:rsidR="004F4718" w:rsidRPr="00410463">
        <w:rPr>
          <w:rFonts w:ascii="Times" w:cs="Times"/>
          <w:lang w:val="en-GB"/>
        </w:rPr>
        <w:t xml:space="preserve"> </w:t>
      </w:r>
      <w:r w:rsidR="004F4718" w:rsidRPr="00BA2815">
        <w:rPr>
          <w:rFonts w:ascii="Times" w:cs="Times"/>
          <w:lang w:val="en-GB"/>
        </w:rPr>
        <w:fldChar w:fldCharType="begin" w:fldLock="1"/>
      </w:r>
      <w:r w:rsidR="00FF060E">
        <w:rPr>
          <w:rFonts w:ascii="Times" w:cs="Times"/>
          <w:lang w:val="en-GB"/>
        </w:rPr>
        <w:instrText>ADDIN CSL_CITATION {"citationItems":[{"id":"ITEM-1","itemData":{"DOI":"10.1016/j.fuel.2019.02.110","ISSN":"00162361","abstract":"Ammonia, which does not emit carbon dioxide even when it is burned, is expected as a new carbon-free fuel to replace coal and natural gas used in thermal power plant. However, the turbulent flame propagation characteristics have yet to be extensively investigated. This study aimed to clarify the extinction limits of ammonia/air flame in turbulent fields. To achieve this aim, the spherical flame propagation experiments using a fan-stirred constant volume vessel were conducted. The results revealed the unique feature of extinction limit of ammonia in a turbulent field. The ammonia/air mixture with a 0.9 equivalence ratio can propagate at the highest turbulence intensity even though the laminar burning velocity reaches a maximum around an equivalence ratio of 1.1. The fuel-lean mixture can propagate at high turbulence intensity because of the effect of Lewis number. For a lean ammonia/air mixture that has a Lewis number smaller than unity, the local burning velocity increases by the diffusional-thermal instability. On the other hand, the local burning velocity in rich ammonia/air mixtures with a Lewis number larger than unity did not increase in the turbulent field, and the flame was easily extinguished. Because of the diffusional-thermal instability, the turbulence Karlovitz number at the flame extinction limit increases as the Markstein number decreases. The obtained findings from this study can contribute to the optimal design of gas turbines fueled by ammonia as well as the safety use of ammonia.","author":[{"dropping-particle":"","family":"Ichimura","given":"Ryo","non-dropping-particle":"","parse-names":false,"suffix":""},{"dropping-particle":"","family":"Hadi","given":"Khalid","non-dropping-particle":"","parse-names":false,"suffix":""},{"dropping-particle":"","family":"Hashimoto","given":"Nozomu","non-dropping-particle":"","parse-names":false,"suffix":""},{"dropping-particle":"","family":"Hayakawa","given":"Akihiro","non-dropping-particle":"","parse-names":false,"suffix":""},{"dropping-particle":"","family":"Kobayashi","given":"Hideaki","non-dropping-particle":"","parse-names":false,"suffix":""},{"dropping-particle":"","family":"Fujita","given":"Osamu","non-dropping-particle":"","parse-names":false,"suffix":""}],"container-title":"Fuel","id":"ITEM-1","issue":"December 2018","issued":{"date-parts":[["2019"]]},"page":"178-186","publisher":"Elsevier","title":"Extinction limits of an ammonia/air flame propagating in a turbulent field","type":"article-journal","volume":"246"},"uris":["http://www.mendeley.com/documents/?uuid=7678a2cd-9154-4b2c-a9f4-5d3acc8d41bf"]}],"mendeley":{"formattedCitation":"(Ichimura &lt;i&gt;et al.&lt;/i&gt; (2019))","plainTextFormattedCitation":"(Ichimura et al. (2019))","previouslyFormattedCitation":"(Ichimura &lt;i&gt;et al.&lt;/i&gt; (2019))"},"properties":{"noteIndex":0},"schema":"https://github.com/citation-style-language/schema/raw/master/csl-citation.json"}</w:instrText>
      </w:r>
      <w:r w:rsidR="004F4718" w:rsidRPr="00BA2815">
        <w:rPr>
          <w:rFonts w:ascii="Times" w:cs="Times"/>
          <w:lang w:val="en-GB"/>
        </w:rPr>
        <w:fldChar w:fldCharType="separate"/>
      </w:r>
      <w:r w:rsidR="001463A6" w:rsidRPr="001463A6">
        <w:rPr>
          <w:rFonts w:ascii="Times" w:cs="Times"/>
          <w:noProof/>
          <w:lang w:val="en-GB"/>
        </w:rPr>
        <w:t xml:space="preserve">(Ichimura </w:t>
      </w:r>
      <w:r w:rsidR="001463A6" w:rsidRPr="001463A6">
        <w:rPr>
          <w:rFonts w:ascii="Times" w:cs="Times"/>
          <w:i/>
          <w:noProof/>
          <w:lang w:val="en-GB"/>
        </w:rPr>
        <w:t>et al.</w:t>
      </w:r>
      <w:r w:rsidR="001463A6" w:rsidRPr="001463A6">
        <w:rPr>
          <w:rFonts w:ascii="Times" w:cs="Times"/>
          <w:noProof/>
          <w:lang w:val="en-GB"/>
        </w:rPr>
        <w:t xml:space="preserve"> (2019))</w:t>
      </w:r>
      <w:r w:rsidR="004F4718" w:rsidRPr="00BA2815">
        <w:rPr>
          <w:rFonts w:ascii="Times" w:cs="Times"/>
          <w:lang w:val="en-GB"/>
        </w:rPr>
        <w:fldChar w:fldCharType="end"/>
      </w:r>
      <w:r w:rsidRPr="004F4718">
        <w:rPr>
          <w:rFonts w:ascii="Times" w:cs="Times"/>
          <w:lang w:val="en-GB"/>
        </w:rPr>
        <w:t xml:space="preserve">. </w:t>
      </w:r>
      <w:r w:rsidRPr="00BA2815">
        <w:rPr>
          <w:rFonts w:ascii="Times" w:cs="Times"/>
          <w:lang w:val="en-GB"/>
        </w:rPr>
        <w:t xml:space="preserve">The study showed that for </w:t>
      </w:r>
      <w:r w:rsidR="00410463">
        <w:rPr>
          <w:rFonts w:ascii="Times" w:cs="Times"/>
          <w:lang w:val="en-GB"/>
        </w:rPr>
        <w:t>NH</w:t>
      </w:r>
      <w:r w:rsidR="00410463">
        <w:rPr>
          <w:rFonts w:ascii="Times" w:cs="Times"/>
          <w:vertAlign w:val="subscript"/>
          <w:lang w:val="en-GB"/>
        </w:rPr>
        <w:t>3</w:t>
      </w:r>
      <w:r w:rsidRPr="00BA2815">
        <w:rPr>
          <w:rFonts w:ascii="Times" w:cs="Times"/>
          <w:lang w:val="en-GB"/>
        </w:rPr>
        <w:t xml:space="preserve">/air flames, the highest turbulence intensity was reached for an equivalence ratio of </w:t>
      </w:r>
      <w:r w:rsidR="004F4718" w:rsidRPr="00BA2815">
        <w:rPr>
          <w:rFonts w:ascii="Times" w:cs="Times"/>
          <w:lang w:val="en-GB"/>
        </w:rPr>
        <w:t>Φ=</w:t>
      </w:r>
      <w:r w:rsidRPr="00BA2815">
        <w:rPr>
          <w:rFonts w:ascii="Times" w:cs="Times"/>
          <w:lang w:val="en-GB"/>
        </w:rPr>
        <w:t xml:space="preserve">0.9 even though the maximum laminar burning velocity was for </w:t>
      </w:r>
      <w:r w:rsidR="004F4718" w:rsidRPr="00BA2815">
        <w:rPr>
          <w:rFonts w:ascii="Times" w:cs="Times"/>
          <w:lang w:val="en-GB"/>
        </w:rPr>
        <w:t>Φ=</w:t>
      </w:r>
      <w:r w:rsidRPr="00BA2815">
        <w:rPr>
          <w:rFonts w:ascii="Times" w:cs="Times"/>
          <w:lang w:val="en-GB"/>
        </w:rPr>
        <w:t>1.1.</w:t>
      </w:r>
      <w:r w:rsidR="00EC21E4" w:rsidRPr="00BA2815">
        <w:rPr>
          <w:rFonts w:ascii="Times" w:cs="Times"/>
          <w:lang w:val="en-GB"/>
        </w:rPr>
        <w:t xml:space="preserve"> </w:t>
      </w:r>
      <w:r w:rsidR="00750BB0" w:rsidRPr="00BA2815">
        <w:rPr>
          <w:rFonts w:ascii="Times" w:cs="Times"/>
          <w:lang w:val="en-GB"/>
        </w:rPr>
        <w:fldChar w:fldCharType="begin" w:fldLock="1"/>
      </w:r>
      <w:r w:rsidR="00452265">
        <w:rPr>
          <w:rFonts w:ascii="Times" w:cs="Times"/>
          <w:lang w:val="en-GB"/>
        </w:rPr>
        <w:instrText>ADDIN CSL_CITATION {"citationItems":[{"id":"ITEM-1","itemData":{"DOI":"10.1016/J.COMBUSTFLAME.2021.111520","ISSN":"0010-2180","abstract":"&lt;p&gt;The formation of nitrogen oxide (NO) in wrinkled laminar NH&lt;span class=\"math\"&gt;&lt;math&gt;3&lt;/math&gt;&lt;/span&gt;/H&lt;span class=\"math\"&gt;&lt;math&gt;2&lt;/math&gt;&lt;/span&gt;/N&lt;span class=\"math\"&gt;&lt;math&gt;2&lt;/math&gt;&lt;/span&gt;-air premixed flames is investigated utilizing two-dimensional Direct Numerical Simulation (DNS) with detailed chemical kinetics as well as one-dimensional freely propagating flame calculations. The spatial pattern of NO formation is observed to be closely linked to flame curvature and affected by thermo-diffusive effects acting on key chemical species. Preferential diffusion of H&lt;span class=\"math\"&gt;&lt;math&gt;2&lt;/math&gt;&lt;/span&gt; into convex-shaped portions of the flame front leads to a local increase in equivalence ratio. This change in local equivalence ratio is found to prominently affect the NO formation. If the fuel-oxidant mixture is globally lean, a local increase in equivalence ratio strengthens the NO formation (locally); in a globally rich fuel-oxidant mixture, conversely, the NO concentration will be reduced in correspondence of local increments of the equivalence ratio. A sensitivity analysis with respect to NO formation reveals that decomposition of NH&lt;span class=\"math\"&gt;&lt;math&gt;2&lt;/math&gt;&lt;/span&gt; is governed by two competing pathways: the decomposition via NH and N to N&lt;span class=\"math\"&gt;&lt;math&gt;2&lt;/math&gt;&lt;/span&gt; on the one hand and the oxidation via HNO to NO on the other hand. The local radical pool, which is affected by preferential diffusion of H&lt;span class=\"math\"&gt;&lt;math&gt;2&lt;/math&gt;&lt;/span&gt; and depletion of O&lt;span class=\"math\"&gt;&lt;math&gt;2&lt;/math&gt;&lt;/span&gt;, and the local fuel-oxidant mixture ratio jointly strengthen further local differences between H&lt;span class=\"math\"&gt;&lt;math&gt;2&lt;/math&gt;&lt;/span&gt;-depleted (concave-shaped) portions of the flame front and H&lt;span class=\"math\"&gt;&lt;math&gt;2&lt;/math&gt;&lt;/span&gt;-enriched (convex-shaped) ones. This is confirmed across a wide range of equivalence ratios from lean to rich conditions.&lt;/p&gt;","author":[{"dropping-particle":"","family":"Netzer","given":"Corinna","non-dropping-particle":"","parse-names":false,"suffix":""},{"dropping-particle":"","family":"Ahmed","given":"Ahfaz","non-dropping-particle":"","parse-names":false,"suffix":""},{"dropping-particle":"","family":"Gruber","given":"Andrea","non-dropping-particle":"","parse-names":false,"suffix":""},{"dropping-particle":"","family":"Løvås","given":"Terese","non-dropping-particle":"","parse-names":false,"suffix":""}],"container-title":"Combustion and Flame","id":"ITEM-1","issued":{"date-parts":[["2021","10"]]},"page":"111520","publisher":"Elsevier","title":"Curvature effects on NO formation in wrinkled laminar ammonia/hydrogen/nitrogen-air premixed flames","type":"article-journal","volume":"232"},"uris":["http://www.mendeley.com/documents/?uuid=b1eef2f8-416c-4162-b20c-e6521afd945d"]}],"mendeley":{"formattedCitation":"(Netzer &lt;i&gt;et al.&lt;/i&gt; (2021))","manualFormatting":"Netzer et al. (2021)","plainTextFormattedCitation":"(Netzer et al. (2021))","previouslyFormattedCitation":"(Netzer &lt;i&gt;et al.&lt;/i&gt; (2021))"},"properties":{"noteIndex":0},"schema":"https://github.com/citation-style-language/schema/raw/master/csl-citation.json"}</w:instrText>
      </w:r>
      <w:r w:rsidR="00750BB0" w:rsidRPr="00BA2815">
        <w:rPr>
          <w:rFonts w:ascii="Times" w:cs="Times"/>
          <w:lang w:val="en-GB"/>
        </w:rPr>
        <w:fldChar w:fldCharType="separate"/>
      </w:r>
      <w:r w:rsidR="001463A6" w:rsidRPr="001463A6">
        <w:rPr>
          <w:rFonts w:ascii="Times" w:cs="Times"/>
          <w:noProof/>
          <w:lang w:val="en-GB"/>
        </w:rPr>
        <w:t xml:space="preserve">Netzer </w:t>
      </w:r>
      <w:r w:rsidR="001463A6" w:rsidRPr="001463A6">
        <w:rPr>
          <w:rFonts w:ascii="Times" w:cs="Times"/>
          <w:i/>
          <w:noProof/>
          <w:lang w:val="en-GB"/>
        </w:rPr>
        <w:t>et al.</w:t>
      </w:r>
      <w:r w:rsidR="001463A6" w:rsidRPr="001463A6">
        <w:rPr>
          <w:rFonts w:ascii="Times" w:cs="Times"/>
          <w:noProof/>
          <w:lang w:val="en-GB"/>
        </w:rPr>
        <w:t xml:space="preserve"> (2021)</w:t>
      </w:r>
      <w:r w:rsidR="00750BB0" w:rsidRPr="00BA2815">
        <w:rPr>
          <w:rFonts w:ascii="Times" w:cs="Times"/>
          <w:lang w:val="en-GB"/>
        </w:rPr>
        <w:fldChar w:fldCharType="end"/>
      </w:r>
      <w:r w:rsidRPr="00BA2815">
        <w:rPr>
          <w:rFonts w:ascii="Times" w:cs="Times"/>
          <w:lang w:val="en-GB"/>
        </w:rPr>
        <w:t xml:space="preserve"> studied the effect of curvature on the production of NO in </w:t>
      </w:r>
      <w:r w:rsidR="00410463">
        <w:rPr>
          <w:rFonts w:ascii="Times" w:cs="Times"/>
          <w:lang w:val="en-GB"/>
        </w:rPr>
        <w:t>NH</w:t>
      </w:r>
      <w:r w:rsidR="00410463">
        <w:rPr>
          <w:rFonts w:ascii="Times" w:cs="Times"/>
          <w:vertAlign w:val="subscript"/>
          <w:lang w:val="en-GB"/>
        </w:rPr>
        <w:t>3</w:t>
      </w:r>
      <w:r w:rsidRPr="00BA2815">
        <w:rPr>
          <w:rFonts w:ascii="Times" w:cs="Times"/>
          <w:lang w:val="en-GB"/>
        </w:rPr>
        <w:t>/</w:t>
      </w:r>
      <w:r w:rsidR="00410463">
        <w:rPr>
          <w:rFonts w:ascii="Times" w:cs="Times"/>
          <w:lang w:val="en-GB"/>
        </w:rPr>
        <w:t>H</w:t>
      </w:r>
      <w:r w:rsidR="00410463">
        <w:rPr>
          <w:rFonts w:ascii="Times" w:cs="Times"/>
          <w:vertAlign w:val="subscript"/>
          <w:lang w:val="en-GB"/>
        </w:rPr>
        <w:t>2</w:t>
      </w:r>
      <w:r w:rsidRPr="00BA2815">
        <w:rPr>
          <w:rFonts w:ascii="Times" w:cs="Times"/>
          <w:lang w:val="en-GB"/>
        </w:rPr>
        <w:t>/air flames. It was observed that in globally lean flames, local increase in equivalence ratio, due to preferential diffusion leads to increase in NO formation, while for globally rich flames, the opposite effect is observed.</w:t>
      </w:r>
      <w:r w:rsidR="00810787">
        <w:rPr>
          <w:rFonts w:ascii="Times" w:cs="Times"/>
          <w:lang w:val="en-GB"/>
        </w:rPr>
        <w:t xml:space="preserve"> </w:t>
      </w:r>
      <w:r w:rsidR="00EC21E4" w:rsidRPr="00BA2815">
        <w:rPr>
          <w:rFonts w:ascii="Times" w:cs="Times"/>
          <w:lang w:val="en-GB"/>
        </w:rPr>
        <w:fldChar w:fldCharType="begin" w:fldLock="1"/>
      </w:r>
      <w:r w:rsidR="00810787">
        <w:rPr>
          <w:rFonts w:ascii="Times" w:cs="Times"/>
          <w:lang w:val="en-GB"/>
        </w:rPr>
        <w:instrText>ADDIN CSL_CITATION {"citationItems":[{"id":"ITEM-1","itemData":{"DOI":"10.1016/J.IJHYDENE.2021.01.109","ISSN":"0360-3199","abstract":"Ammonia appears to be a potential alternative fuel that can be used as a hydrogen vector and fuel for gas turbines and internal combustion engines. Chemical mechanisms of ammonia combustion are important for the development of ammonia combustion systems, but also as a mean of investigation of harmful NOx emissions, so they can be minimized. Despite of large body of experimental and modelling work on the topic of ammonia combustion, there is still need for additional investigation of combustion kinetics. The object of this work is further numerical study of ammonia combustion chemistry under conditions resembling industrial ones. After literature review, three mechanisms of ammonia combustion that also include carbon chemistry are used for simulation of experimental premixed swirl burner with the aim of evaluating their performance. San Diego mechanism, that was also the most detailed one, proved to be the best in terms of emissions, but neither one of the models was able to accurately reproduce CO emission after equivalence ratio went beyond 0.81. It was also observed that oxygen is excessively consumed. This study contributes to the current knowledge by providing new insights in ammonia burning conditions closely resembling those in industrial applications, and consequently is expected that insights obtained will help in the design of real industrial burning systems.","author":[{"dropping-particle":"","family":"Mikulčić","given":"Hrvoje","non-dropping-particle":"","parse-names":false,"suffix":""},{"dropping-particle":"","family":"Baleta","given":"Jakov","non-dropping-particle":"","parse-names":false,"suffix":""},{"dropping-particle":"","family":"Wang","given":"Xuebin","non-dropping-particle":"","parse-names":false,"suffix":""},{"dropping-particle":"","family":"Wang","given":"Jin","non-dropping-particle":"","parse-names":false,"suffix":""},{"dropping-particle":"","family":"Qi","given":"Fengsheng","non-dropping-particle":"","parse-names":false,"suffix":""},{"dropping-particle":"","family":"Wang","given":"Fan","non-dropping-particle":"","parse-names":false,"suffix":""}],"container-title":"International Journal of Hydrogen Energy","id":"ITEM-1","issue":"45","issued":{"date-parts":[["2021","7"]]},"page":"23548-23563","publisher":"Pergamon","title":"Numerical simulation of ammonia/methane/air combustion using reduced chemical kinetics models","type":"article-journal","volume":"46"},"uris":["http://www.mendeley.com/documents/?uuid=5ed815d8-18d7-4998-8df1-b2121c711348"]}],"mendeley":{"formattedCitation":"(Mikulčić &lt;i&gt;et al.&lt;/i&gt; (2021))","manualFormatting":"Mikulčić et al. (2021)","plainTextFormattedCitation":"(Mikulčić et al. (2021))","previouslyFormattedCitation":"(Mikulčić &lt;i&gt;et al.&lt;/i&gt; (2021))"},"properties":{"noteIndex":0},"schema":"https://github.com/citation-style-language/schema/raw/master/csl-citation.json"}</w:instrText>
      </w:r>
      <w:r w:rsidR="00EC21E4" w:rsidRPr="00BA2815">
        <w:rPr>
          <w:rFonts w:ascii="Times" w:cs="Times"/>
          <w:lang w:val="en-GB"/>
        </w:rPr>
        <w:fldChar w:fldCharType="separate"/>
      </w:r>
      <w:r w:rsidR="001463A6" w:rsidRPr="001463A6">
        <w:rPr>
          <w:rFonts w:ascii="Times" w:cs="Times"/>
          <w:noProof/>
          <w:lang w:val="en-GB"/>
        </w:rPr>
        <w:t xml:space="preserve">Mikulčić </w:t>
      </w:r>
      <w:r w:rsidR="001463A6" w:rsidRPr="001463A6">
        <w:rPr>
          <w:rFonts w:ascii="Times" w:cs="Times"/>
          <w:i/>
          <w:noProof/>
          <w:lang w:val="en-GB"/>
        </w:rPr>
        <w:t>et al.</w:t>
      </w:r>
      <w:r w:rsidR="001463A6" w:rsidRPr="001463A6">
        <w:rPr>
          <w:rFonts w:ascii="Times" w:cs="Times"/>
          <w:noProof/>
          <w:lang w:val="en-GB"/>
        </w:rPr>
        <w:t xml:space="preserve"> (2021)</w:t>
      </w:r>
      <w:r w:rsidR="00EC21E4" w:rsidRPr="00BA2815">
        <w:rPr>
          <w:rFonts w:ascii="Times" w:cs="Times"/>
          <w:lang w:val="en-GB"/>
        </w:rPr>
        <w:fldChar w:fldCharType="end"/>
      </w:r>
      <w:r w:rsidR="00EC21E4" w:rsidRPr="00BA2815">
        <w:rPr>
          <w:rFonts w:ascii="Times" w:cs="Times"/>
          <w:lang w:val="en-GB"/>
        </w:rPr>
        <w:t xml:space="preserve"> </w:t>
      </w:r>
      <w:r w:rsidRPr="00BA2815">
        <w:rPr>
          <w:rFonts w:ascii="Times" w:cs="Times"/>
          <w:lang w:val="en-GB"/>
        </w:rPr>
        <w:t xml:space="preserve">studied various reaction mechanisms for gas turbine applications and found that the San Diego mechanism </w:t>
      </w:r>
      <w:r w:rsidR="000348F5" w:rsidRPr="00BA2815">
        <w:rPr>
          <w:rFonts w:ascii="Times" w:cs="Times"/>
          <w:lang w:val="en-GB"/>
        </w:rPr>
        <w:t>was very capable in prediction of emissions, however none of the studied mechanisms were able to accurately predict CO emissions.</w:t>
      </w:r>
    </w:p>
    <w:p w14:paraId="0E989BC1" w14:textId="77777777" w:rsidR="00AB1385" w:rsidRPr="00BA2815" w:rsidRDefault="00AB1385" w:rsidP="00750BB0">
      <w:pPr>
        <w:rPr>
          <w:rFonts w:ascii="Times" w:cs="Times"/>
          <w:b/>
          <w:lang w:val="en-GB"/>
        </w:rPr>
      </w:pPr>
    </w:p>
    <w:p w14:paraId="1EA6AA04" w14:textId="027CF390" w:rsidR="00AF4953" w:rsidRPr="00BA2815" w:rsidRDefault="00AF4953" w:rsidP="001E018D">
      <w:pPr>
        <w:pStyle w:val="Heading2"/>
      </w:pPr>
      <w:r w:rsidRPr="00BA2815">
        <w:t>Numerical Set-Up and Conditions</w:t>
      </w:r>
    </w:p>
    <w:p w14:paraId="129651CE" w14:textId="0CBA5B03" w:rsidR="00AF4953" w:rsidRPr="00BA2815" w:rsidRDefault="00AF4953" w:rsidP="004E301B">
      <w:pPr>
        <w:ind w:firstLine="720"/>
        <w:rPr>
          <w:rFonts w:ascii="Times" w:cs="Times"/>
          <w:lang w:val="en-GB"/>
        </w:rPr>
      </w:pPr>
      <w:r w:rsidRPr="00BA2815">
        <w:rPr>
          <w:rFonts w:ascii="Times" w:cs="Times"/>
          <w:lang w:val="en-GB"/>
        </w:rPr>
        <w:t xml:space="preserve">DNS studies of spherically expanding turbulent 3-D flame kernels were conducted. The DNS cases were run using an in-house finite difference code. The code uses </w:t>
      </w:r>
      <w:r w:rsidR="00B67A62" w:rsidRPr="00BA2815">
        <w:rPr>
          <w:rFonts w:ascii="Times" w:cs="Times"/>
          <w:lang w:val="en-GB"/>
        </w:rPr>
        <w:t>Lele</w:t>
      </w:r>
      <w:r w:rsidR="00B67A62">
        <w:rPr>
          <w:rFonts w:ascii="Times" w:cs="Times"/>
          <w:lang w:val="en-GB"/>
        </w:rPr>
        <w:t>’s</w:t>
      </w:r>
      <w:r w:rsidR="00B67A62" w:rsidRPr="00BA2815">
        <w:rPr>
          <w:rFonts w:ascii="Times" w:cs="Times"/>
          <w:lang w:val="en-GB"/>
        </w:rPr>
        <w:t xml:space="preserve"> </w:t>
      </w:r>
      <w:r w:rsidRPr="00BA2815">
        <w:rPr>
          <w:rFonts w:ascii="Times" w:cs="Times"/>
          <w:lang w:val="en-GB"/>
        </w:rPr>
        <w:t>6th order compact differencing scheme</w:t>
      </w:r>
      <w:r w:rsidR="00EC21E4" w:rsidRPr="00BA2815">
        <w:rPr>
          <w:rFonts w:ascii="Times" w:cs="Times"/>
          <w:lang w:val="en-GB"/>
        </w:rPr>
        <w:fldChar w:fldCharType="begin" w:fldLock="1"/>
      </w:r>
      <w:r w:rsidR="00FF060E">
        <w:rPr>
          <w:rFonts w:ascii="Times" w:cs="Times"/>
          <w:lang w:val="en-GB"/>
        </w:rPr>
        <w:instrText>ADDIN CSL_CITATION {"citationItems":[{"id":"ITEM-1","itemData":{"DOI":"10.1016/0021-9991(92)90324-R","ISSN":"10902716","abstract":"Finite difference schemes providing an improved representation of a range of scales (spectral-like resolution) in the evaluation of first, second, and higher order derivatives are presented and compared with well-known schemes. The schemes may be used on non-uniform meshes and a variety of boundary conditions may be imposed. Schemes are also presented for derivatives at mid-cell locations, for accurate interpolation and for spectral-like filtering. Applications to fluid mechanics problems are discussed. © 1992.","author":[{"dropping-particle":"","family":"Lele","given":"Sanjiva K.","non-dropping-particle":"","parse-names":false,"suffix":""}],"container-title":"Journal of Computational Physics","id":"ITEM-1","issue":"1","issued":{"date-parts":[["1992","11"]]},"page":"16-42","publisher":"Academic Press","title":"Compact finite difference schemes with spectral-like resolution","type":"article-journal","volume":"103"},"uris":["http://www.mendeley.com/documents/?uuid=c3350ed7-da2e-4406-97c6-0c39e93d9978"]}],"mendeley":{"formattedCitation":"(Lele (1992))","plainTextFormattedCitation":"(Lele (1992))","previouslyFormattedCitation":"(Lele (1992))"},"properties":{"noteIndex":0},"schema":"https://github.com/citation-style-language/schema/raw/master/csl-citation.json"}</w:instrText>
      </w:r>
      <w:r w:rsidR="00EC21E4" w:rsidRPr="00BA2815">
        <w:rPr>
          <w:rFonts w:ascii="Times" w:cs="Times"/>
          <w:lang w:val="en-GB"/>
        </w:rPr>
        <w:fldChar w:fldCharType="separate"/>
      </w:r>
      <w:r w:rsidR="001463A6" w:rsidRPr="001463A6">
        <w:rPr>
          <w:rFonts w:ascii="Times" w:cs="Times"/>
          <w:noProof/>
          <w:lang w:val="en-GB"/>
        </w:rPr>
        <w:t>(Lele (1992))</w:t>
      </w:r>
      <w:r w:rsidR="00EC21E4" w:rsidRPr="00BA2815">
        <w:rPr>
          <w:rFonts w:ascii="Times" w:cs="Times"/>
          <w:lang w:val="en-GB"/>
        </w:rPr>
        <w:fldChar w:fldCharType="end"/>
      </w:r>
      <w:r w:rsidRPr="00BA2815">
        <w:rPr>
          <w:rFonts w:ascii="Times" w:cs="Times"/>
          <w:lang w:val="en-GB"/>
        </w:rPr>
        <w:t xml:space="preserve"> and </w:t>
      </w:r>
      <w:r w:rsidR="00B67A62" w:rsidRPr="00BA2815">
        <w:rPr>
          <w:rFonts w:ascii="Times" w:cs="Times"/>
          <w:lang w:val="en-GB"/>
        </w:rPr>
        <w:t>De Lange</w:t>
      </w:r>
      <w:r w:rsidR="00B67A62">
        <w:rPr>
          <w:rFonts w:ascii="Times" w:cs="Times"/>
          <w:lang w:val="en-GB"/>
        </w:rPr>
        <w:t>’s</w:t>
      </w:r>
      <w:r w:rsidR="00B67A62" w:rsidRPr="00BA2815">
        <w:rPr>
          <w:rFonts w:ascii="Times" w:cs="Times"/>
          <w:lang w:val="en-GB"/>
        </w:rPr>
        <w:t xml:space="preserve"> </w:t>
      </w:r>
      <w:r w:rsidRPr="00BA2815">
        <w:rPr>
          <w:rFonts w:ascii="Times" w:cs="Times"/>
          <w:lang w:val="en-GB"/>
        </w:rPr>
        <w:t>5th order upwind scheme</w:t>
      </w:r>
      <w:r w:rsidR="00B67A62">
        <w:rPr>
          <w:rFonts w:ascii="Times" w:cs="Times"/>
          <w:lang w:val="en-GB"/>
        </w:rPr>
        <w:t xml:space="preserve"> </w:t>
      </w:r>
      <w:r w:rsidR="00EC21E4" w:rsidRPr="00BA2815">
        <w:rPr>
          <w:rFonts w:ascii="Times" w:cs="Times"/>
          <w:lang w:val="en-GB"/>
        </w:rPr>
        <w:fldChar w:fldCharType="begin" w:fldLock="1"/>
      </w:r>
      <w:r w:rsidR="00FF060E">
        <w:rPr>
          <w:rFonts w:ascii="Times" w:cs="Times"/>
          <w:lang w:val="en-GB"/>
        </w:rPr>
        <w:instrText>ADDIN CSL_CITATION {"citationItems":[{"id":"ITEM-1","itemData":{"DOI":"10.1002/FLD.1044","ISSN":"1097-0363","abstract":"Asymmetric spatial implicit high-order schemes are introduced and, based on Fourier analysis, the dispersion and damping are calculated depending on the asymmetry parameter. The derived schemes are then applied to a number of inviscid problems. For incompressible convection problems the proposed asymmetric schemes (applied as upwind schemes) lead to stable and accurate results. To extend the applicability of the proposed schemes to compressible problems acoustic upwinding is used. In a two-dimensional compressible flow example acoustic and conventional upwinding are combined. Evaluation of all presented results leads to the conclusion that, of the studied schemes, the implicit fifth order upwinding scheme with an asymmetry parameter of about 0.5 leads to the optimal results. Copyright © 2005 John Wiley &amp; Sons, Ltd.","author":[{"dropping-particle":"de","family":"Lange","given":"H. C.","non-dropping-particle":"","parse-names":false,"suffix":""}],"container-title":"International Journal for Numerical Methods in Fluids","id":"ITEM-1","issue":"9","issued":{"date-parts":[["2005","11"]]},"page":"1033-1051","publisher":"John Wiley &amp; Sons, Ltd","title":"Inviscid flow modelling using asymmetric implicit finite difference schemes","type":"article-journal","volume":"49"},"uris":["http://www.mendeley.com/documents/?uuid=fe455110-7b93-48a5-a857-060aabf488d7"]}],"mendeley":{"formattedCitation":"(Lange (2005))","plainTextFormattedCitation":"(Lange (2005))","previouslyFormattedCitation":"(Lange (2005))"},"properties":{"noteIndex":0},"schema":"https://github.com/citation-style-language/schema/raw/master/csl-citation.json"}</w:instrText>
      </w:r>
      <w:r w:rsidR="00EC21E4" w:rsidRPr="00BA2815">
        <w:rPr>
          <w:rFonts w:ascii="Times" w:cs="Times"/>
          <w:lang w:val="en-GB"/>
        </w:rPr>
        <w:fldChar w:fldCharType="separate"/>
      </w:r>
      <w:r w:rsidR="001463A6" w:rsidRPr="001463A6">
        <w:rPr>
          <w:rFonts w:ascii="Times" w:cs="Times"/>
          <w:noProof/>
          <w:lang w:val="en-GB"/>
        </w:rPr>
        <w:t>(Lange (2005))</w:t>
      </w:r>
      <w:r w:rsidR="00EC21E4" w:rsidRPr="00BA2815">
        <w:rPr>
          <w:rFonts w:ascii="Times" w:cs="Times"/>
          <w:lang w:val="en-GB"/>
        </w:rPr>
        <w:fldChar w:fldCharType="end"/>
      </w:r>
      <w:r w:rsidRPr="00BA2815">
        <w:rPr>
          <w:rFonts w:ascii="Times" w:cs="Times"/>
          <w:lang w:val="en-GB"/>
        </w:rPr>
        <w:t xml:space="preserve"> for the convective terms to avoid numerical diffusion. The time discretization was done using a 3rd order compact Runge-</w:t>
      </w:r>
      <w:proofErr w:type="spellStart"/>
      <w:r w:rsidRPr="00BA2815">
        <w:rPr>
          <w:rFonts w:ascii="Times" w:cs="Times"/>
          <w:lang w:val="en-GB"/>
        </w:rPr>
        <w:t>Kutta</w:t>
      </w:r>
      <w:proofErr w:type="spellEnd"/>
      <w:r w:rsidRPr="00BA2815">
        <w:rPr>
          <w:rFonts w:ascii="Times" w:cs="Times"/>
          <w:lang w:val="en-GB"/>
        </w:rPr>
        <w:t xml:space="preserve"> scheme </w:t>
      </w:r>
      <w:r w:rsidR="00EC21E4" w:rsidRPr="00BA2815">
        <w:rPr>
          <w:rFonts w:ascii="Times" w:cs="Times"/>
          <w:lang w:val="en-GB"/>
        </w:rPr>
        <w:fldChar w:fldCharType="begin" w:fldLock="1"/>
      </w:r>
      <w:r w:rsidR="00FF060E">
        <w:rPr>
          <w:rFonts w:ascii="Times" w:cs="Times"/>
          <w:lang w:val="en-GB"/>
        </w:rPr>
        <w:instrText>ADDIN CSL_CITATION {"citationItems":[{"id":"ITEM-1","itemData":{"DOI":"10.1016/S0168-9274(99)00141-5","ISSN":"0168-9274","abstract":"The derivation of low-storage, explicit Runge-Kutta (ERK) schemes has been performed in the context of integrating the compressible Navier-Stokes equations via direct numerical simulation. Optimization of ERK methods is done across the broad range of properties, such as stability and accuracy efficiency, linear and nonlinear stability, error control reliability, step change stability, and dissipation/dispersion accuracy, subject to varying degrees of memory economization. Following van der Houwen and Wray, sixteen ERK pairs are presented using from two to five registers of memory per equation, per grid point and having accuracies from third- to fifth-order. Methods have been tested with not only DETEST, but also with the 1 D wave equation. Two of the methods have been applied to the DNS of a compressible jet as well as methane-air and hydrogen-air flames. Derived 3(2) and 4(3) pairs are competitive with existing full-storage methods. Although a substantial efficiency penalty accompanies use of two- and three-register, fifth-order methods, the best contemporary full-storage methods can be nearly matched while still saving 2-3 registers of memory.","author":[{"dropping-particle":"","family":"Kennedy","given":"C. A.","non-dropping-particle":"","parse-names":false,"suffix":""},{"dropping-particle":"","family":"Carpenter","given":"M. H.","non-dropping-particle":"","parse-names":false,"suffix":""},{"dropping-particle":"","family":"Lewis","given":"R. M.","non-dropping-particle":"","parse-names":false,"suffix":""}],"container-title":"Applied Numerical Mathematics","id":"ITEM-1","issue":"3","issued":{"date-parts":[["2000","11"]]},"page":"177-219","publisher":"North-Holland","title":"Low-storage, explicit Runge–Kutta schemes for the compressible Navier–Stokes equations","type":"article-journal","volume":"35"},"uris":["http://www.mendeley.com/documents/?uuid=2e4f7fdd-fead-49d7-8c37-781743888013"]}],"mendeley":{"formattedCitation":"(Kennedy, Carpenter and Lewis (2000))","plainTextFormattedCitation":"(Kennedy, Carpenter and Lewis (2000))","previouslyFormattedCitation":"(Kennedy, Carpenter and Lewis (2000))"},"properties":{"noteIndex":0},"schema":"https://github.com/citation-style-language/schema/raw/master/csl-citation.json"}</w:instrText>
      </w:r>
      <w:r w:rsidR="00EC21E4" w:rsidRPr="00BA2815">
        <w:rPr>
          <w:rFonts w:ascii="Times" w:cs="Times"/>
          <w:lang w:val="en-GB"/>
        </w:rPr>
        <w:fldChar w:fldCharType="separate"/>
      </w:r>
      <w:r w:rsidR="001463A6" w:rsidRPr="001463A6">
        <w:rPr>
          <w:rFonts w:ascii="Times" w:cs="Times"/>
          <w:noProof/>
          <w:lang w:val="en-GB"/>
        </w:rPr>
        <w:t>(Kennedy, Carpenter and Lewis (2000))</w:t>
      </w:r>
      <w:r w:rsidR="00EC21E4" w:rsidRPr="00BA2815">
        <w:rPr>
          <w:rFonts w:ascii="Times" w:cs="Times"/>
          <w:lang w:val="en-GB"/>
        </w:rPr>
        <w:fldChar w:fldCharType="end"/>
      </w:r>
      <w:r w:rsidRPr="00BA2815">
        <w:rPr>
          <w:rFonts w:ascii="Times" w:cs="Times"/>
          <w:lang w:val="en-GB"/>
        </w:rPr>
        <w:t>. The boundary conditions were modelled using the Navier</w:t>
      </w:r>
      <w:r w:rsidR="00B67A62">
        <w:rPr>
          <w:rFonts w:ascii="Times" w:cs="Times"/>
          <w:lang w:val="en-GB"/>
        </w:rPr>
        <w:t>=</w:t>
      </w:r>
      <w:r w:rsidRPr="00BA2815">
        <w:rPr>
          <w:rFonts w:ascii="Times" w:cs="Times"/>
          <w:lang w:val="en-GB"/>
        </w:rPr>
        <w:t xml:space="preserve">Stokes </w:t>
      </w:r>
      <w:r w:rsidR="00B67A62">
        <w:rPr>
          <w:rFonts w:ascii="Times" w:cs="Times"/>
          <w:lang w:val="en-GB"/>
        </w:rPr>
        <w:t>c</w:t>
      </w:r>
      <w:r w:rsidR="00B67A62" w:rsidRPr="00BA2815">
        <w:rPr>
          <w:rFonts w:ascii="Times" w:cs="Times"/>
          <w:lang w:val="en-GB"/>
        </w:rPr>
        <w:t xml:space="preserve">haracteristic </w:t>
      </w:r>
      <w:r w:rsidR="00B67A62">
        <w:rPr>
          <w:rFonts w:ascii="Times" w:cs="Times"/>
          <w:lang w:val="en-GB"/>
        </w:rPr>
        <w:t>b</w:t>
      </w:r>
      <w:r w:rsidR="00B67A62" w:rsidRPr="00BA2815">
        <w:rPr>
          <w:rFonts w:ascii="Times" w:cs="Times"/>
          <w:lang w:val="en-GB"/>
        </w:rPr>
        <w:t xml:space="preserve">oundary </w:t>
      </w:r>
      <w:r w:rsidR="00B67A62">
        <w:rPr>
          <w:rFonts w:ascii="Times" w:cs="Times"/>
          <w:lang w:val="en-GB"/>
        </w:rPr>
        <w:t>c</w:t>
      </w:r>
      <w:r w:rsidR="00B67A62" w:rsidRPr="00BA2815">
        <w:rPr>
          <w:rFonts w:ascii="Times" w:cs="Times"/>
          <w:lang w:val="en-GB"/>
        </w:rPr>
        <w:t xml:space="preserve">onditions </w:t>
      </w:r>
      <w:r w:rsidR="00EC21E4" w:rsidRPr="00BA2815">
        <w:rPr>
          <w:rFonts w:ascii="Times" w:cs="Times"/>
          <w:lang w:val="en-GB"/>
        </w:rPr>
        <w:fldChar w:fldCharType="begin" w:fldLock="1"/>
      </w:r>
      <w:r w:rsidR="00FF060E">
        <w:rPr>
          <w:rFonts w:ascii="Times" w:cs="Times"/>
          <w:lang w:val="en-GB"/>
        </w:rPr>
        <w:instrText>ADDIN CSL_CITATION {"citationItems":[{"id":"ITEM-1","itemData":{"DOI":"10.1016/0021-9991(92)90046-2","ISSN":"10902716","abstract":"Procedures to define boundary conditions for Navier-Stokes equations are discussed. A new formulation using characteristic wave relations through boundaries is derived for the Euler equations and generalized to the Navier-Stokes equations. The emphasis is on deriving boundary conditions compatible with modern non-dissipative algorithms used for direct simulations of turbulent flows. These methods have very low dispersion errors and require precise boundary conditions to avoid numerical instabilities and to control spurious wave reflections at the computational boundaries. The present formulation is an attempt to provide such conditions. Reflecting and non-reflecting boundary condition treatments are presented. Examples of practical implementations for inlet and outlet boundaries as well as slip and no-slip walls are presented. The method applies to subsonic and supersonic flows. It is compared with a reference method based on extrapolation and partial use of Riemann invariants. Test cases described include a ducted shear layer, vortices propagating through boundaries, and Poiseuille flow. Although no mathematical proof of well-posedness is given, the method uses the correct number of boundary conditions required for well-posedness of the Navier-Stokes equations and the examples reveal that it provides a significant improvement over the reference method. © 1992.","author":[{"dropping-particle":"","family":"Poinsot","given":"T. J.","non-dropping-particle":"","parse-names":false,"suffix":""},{"dropping-particle":"","family":"Lele","given":"S. K.","non-dropping-particle":"","parse-names":false,"suffix":""}],"container-title":"Journal of Computational Physics","id":"ITEM-1","issue":"1","issued":{"date-parts":[["1992","7"]]},"page":"104-129","publisher":"Academic Press","title":"Boundary conditions for direct simulations of compressible viscous flows","type":"article-journal","volume":"101"},"uris":["http://www.mendeley.com/documents/?uuid=ebccd03a-26c7-4be9-99a9-bebb70337946"]}],"mendeley":{"formattedCitation":"(Poinsot and Lele (1992))","plainTextFormattedCitation":"(Poinsot and Lele (1992))","previouslyFormattedCitation":"(Poinsot and Lele (1992))"},"properties":{"noteIndex":0},"schema":"https://github.com/citation-style-language/schema/raw/master/csl-citation.json"}</w:instrText>
      </w:r>
      <w:r w:rsidR="00EC21E4" w:rsidRPr="00BA2815">
        <w:rPr>
          <w:rFonts w:ascii="Times" w:cs="Times"/>
          <w:lang w:val="en-GB"/>
        </w:rPr>
        <w:fldChar w:fldCharType="separate"/>
      </w:r>
      <w:r w:rsidR="001463A6" w:rsidRPr="001463A6">
        <w:rPr>
          <w:rFonts w:ascii="Times" w:cs="Times"/>
          <w:noProof/>
          <w:lang w:val="en-GB"/>
        </w:rPr>
        <w:t>(Poinsot and Lele (1992))</w:t>
      </w:r>
      <w:r w:rsidR="00EC21E4" w:rsidRPr="00BA2815">
        <w:rPr>
          <w:rFonts w:ascii="Times" w:cs="Times"/>
          <w:lang w:val="en-GB"/>
        </w:rPr>
        <w:fldChar w:fldCharType="end"/>
      </w:r>
      <w:r w:rsidRPr="00BA2815">
        <w:rPr>
          <w:rFonts w:ascii="Times" w:cs="Times"/>
          <w:lang w:val="en-GB"/>
        </w:rPr>
        <w:t xml:space="preserve">. Subsonic outflow conditions were imposed for all faces of the cubic domain of 15mm </w:t>
      </w:r>
      <w:r w:rsidR="00B67A62">
        <w:rPr>
          <w:rFonts w:ascii="Times" w:cs="Times"/>
          <w:lang w:val="en-GB"/>
        </w:rPr>
        <w:t>×</w:t>
      </w:r>
      <w:r w:rsidR="00B67A62" w:rsidRPr="00BA2815">
        <w:rPr>
          <w:rFonts w:ascii="Times" w:cs="Times"/>
          <w:lang w:val="en-GB"/>
        </w:rPr>
        <w:t xml:space="preserve"> </w:t>
      </w:r>
      <w:r w:rsidRPr="00BA2815">
        <w:rPr>
          <w:rFonts w:ascii="Times" w:cs="Times"/>
          <w:lang w:val="en-GB"/>
        </w:rPr>
        <w:t xml:space="preserve">15mm </w:t>
      </w:r>
      <w:r w:rsidR="00B67A62">
        <w:rPr>
          <w:rFonts w:ascii="Times" w:cs="Times"/>
          <w:lang w:val="en-GB"/>
        </w:rPr>
        <w:t>×</w:t>
      </w:r>
      <w:r w:rsidR="00B67A62" w:rsidRPr="00BA2815">
        <w:rPr>
          <w:rFonts w:ascii="Times" w:cs="Times"/>
          <w:lang w:val="en-GB"/>
        </w:rPr>
        <w:t xml:space="preserve"> </w:t>
      </w:r>
      <w:r w:rsidRPr="00BA2815">
        <w:rPr>
          <w:rFonts w:ascii="Times" w:cs="Times"/>
          <w:lang w:val="en-GB"/>
        </w:rPr>
        <w:t>15mm used for this study.</w:t>
      </w:r>
    </w:p>
    <w:p w14:paraId="2DB845DD" w14:textId="565D93B5" w:rsidR="00585216" w:rsidRPr="00BA2815" w:rsidRDefault="00585216" w:rsidP="004E301B">
      <w:pPr>
        <w:spacing w:after="9"/>
        <w:ind w:left="-5" w:firstLine="725"/>
        <w:rPr>
          <w:rFonts w:ascii="Times" w:cs="Times"/>
          <w:lang w:val="en-GB"/>
        </w:rPr>
      </w:pPr>
      <w:r w:rsidRPr="00BA2815">
        <w:rPr>
          <w:rFonts w:ascii="Times" w:cs="Times"/>
          <w:lang w:val="en-GB"/>
        </w:rPr>
        <w:t xml:space="preserve">Following a mesh dependency study, the grid size for these simulations were chosen in such a way that there are always 14 or more cells for the laminar flame thickness which ensures that the solution is independent of the mesh size. A time step of 1e-8s was used for all the cases, as this ensures stability of the code. The initial turbulence was generated by convoluting a random stream function with a filter. The gradient of the resulting field produces the velocity field. This way the turbulence is homogenous, isotropic and divergence </w:t>
      </w:r>
      <w:r w:rsidR="003757F4" w:rsidRPr="00BA2815">
        <w:rPr>
          <w:rFonts w:ascii="Times" w:cs="Times"/>
          <w:lang w:val="en-GB"/>
        </w:rPr>
        <w:t>free (</w:t>
      </w:r>
      <w:r w:rsidRPr="00BA2815">
        <w:rPr>
          <w:rFonts w:ascii="Times" w:cs="Times"/>
          <w:lang w:val="en-GB"/>
        </w:rPr>
        <w:t>by definition</w:t>
      </w:r>
      <w:r w:rsidR="00B7718F" w:rsidRPr="00BA2815">
        <w:rPr>
          <w:rFonts w:ascii="Times" w:cs="Times"/>
          <w:lang w:val="en-GB"/>
        </w:rPr>
        <w:t>)</w:t>
      </w:r>
      <w:r w:rsidRPr="00BA2815">
        <w:rPr>
          <w:rFonts w:ascii="Times" w:cs="Times"/>
          <w:lang w:val="en-GB"/>
        </w:rPr>
        <w:t xml:space="preserve">. The integral length scale can be selected by choosing a particular filter width. The chemistry was initialized by converting a 1D flame, generated using CHEM1D </w:t>
      </w:r>
      <w:r w:rsidR="00EC21E4" w:rsidRPr="00BA2815">
        <w:rPr>
          <w:rFonts w:ascii="Times" w:cs="Times"/>
          <w:lang w:val="en-GB"/>
        </w:rPr>
        <w:fldChar w:fldCharType="begin" w:fldLock="1"/>
      </w:r>
      <w:r w:rsidR="00FF060E">
        <w:rPr>
          <w:rFonts w:ascii="Times" w:cs="Times"/>
          <w:lang w:val="en-GB"/>
        </w:rPr>
        <w:instrText>ADDIN CSL_CITATION {"citationItems":[{"id":"ITEM-1","itemData":{"DOI":"10.6100/IR420430","author":[{"dropping-particle":"","family":"Somers","given":"L.M.T.","non-dropping-particle":"","parse-names":false,"suffix":""}],"id":"ITEM-1","issued":{"date-parts":[["1994"]]},"publisher":"Technische Universiteit Eindhoven","title":"The simulation of flat flames with detailed and reduced chemical models","type":"thesis"},"uris":["http://www.mendeley.com/documents/?uuid=08f8b3f1-40cd-4ce0-a1db-837ad0ee24d4"]}],"mendeley":{"formattedCitation":"(Somers (1994))","plainTextFormattedCitation":"(Somers (1994))","previouslyFormattedCitation":"(Somers (1994))"},"properties":{"noteIndex":0},"schema":"https://github.com/citation-style-language/schema/raw/master/csl-citation.json"}</w:instrText>
      </w:r>
      <w:r w:rsidR="00EC21E4" w:rsidRPr="00BA2815">
        <w:rPr>
          <w:rFonts w:ascii="Times" w:cs="Times"/>
          <w:lang w:val="en-GB"/>
        </w:rPr>
        <w:fldChar w:fldCharType="separate"/>
      </w:r>
      <w:r w:rsidR="001463A6" w:rsidRPr="001463A6">
        <w:rPr>
          <w:rFonts w:ascii="Times" w:cs="Times"/>
          <w:noProof/>
          <w:lang w:val="en-GB"/>
        </w:rPr>
        <w:t>(Somers (1994))</w:t>
      </w:r>
      <w:r w:rsidR="00EC21E4" w:rsidRPr="00BA2815">
        <w:rPr>
          <w:rFonts w:ascii="Times" w:cs="Times"/>
          <w:lang w:val="en-GB"/>
        </w:rPr>
        <w:fldChar w:fldCharType="end"/>
      </w:r>
      <w:r w:rsidRPr="00BA2815">
        <w:rPr>
          <w:rFonts w:ascii="Times" w:cs="Times"/>
          <w:lang w:val="en-GB"/>
        </w:rPr>
        <w:t xml:space="preserve"> into a 3D flame kernel. The cases studied in this paper are detailed in</w:t>
      </w:r>
      <w:r w:rsidR="00F8484F" w:rsidRPr="00BA2815">
        <w:rPr>
          <w:rFonts w:ascii="Times" w:cs="Times"/>
          <w:lang w:val="en-GB"/>
        </w:rPr>
        <w:t>.</w:t>
      </w:r>
      <w:r w:rsidRPr="00BA2815">
        <w:rPr>
          <w:rFonts w:ascii="Times" w:cs="Times"/>
          <w:lang w:val="en-GB"/>
        </w:rPr>
        <w:t xml:space="preserve"> The cases were selected to compare three equivalence ratios of 0.8, 1 and 1,2 of 50% </w:t>
      </w:r>
      <w:r w:rsidR="00B67A62">
        <w:rPr>
          <w:rFonts w:ascii="Times" w:cs="Times"/>
          <w:lang w:val="en-GB"/>
        </w:rPr>
        <w:t>H</w:t>
      </w:r>
      <w:r w:rsidR="00B67A62" w:rsidRPr="001E018D">
        <w:rPr>
          <w:rFonts w:ascii="Times" w:cs="Times"/>
          <w:vertAlign w:val="subscript"/>
          <w:lang w:val="en-GB"/>
        </w:rPr>
        <w:t>2</w:t>
      </w:r>
      <w:r w:rsidR="00B67A62" w:rsidRPr="00BA2815">
        <w:rPr>
          <w:rFonts w:ascii="Times" w:cs="Times"/>
          <w:lang w:val="en-GB"/>
        </w:rPr>
        <w:t xml:space="preserve"> </w:t>
      </w:r>
      <w:r w:rsidRPr="00BA2815">
        <w:rPr>
          <w:rFonts w:ascii="Times" w:cs="Times"/>
          <w:lang w:val="en-GB"/>
        </w:rPr>
        <w:t xml:space="preserve">and 50% </w:t>
      </w:r>
      <w:r w:rsidR="00B67A62">
        <w:rPr>
          <w:rFonts w:ascii="Times" w:cs="Times"/>
          <w:lang w:val="en-GB"/>
        </w:rPr>
        <w:t>NH</w:t>
      </w:r>
      <w:r w:rsidR="00B67A62" w:rsidRPr="001E018D">
        <w:rPr>
          <w:rFonts w:ascii="Times" w:cs="Times"/>
          <w:vertAlign w:val="subscript"/>
          <w:lang w:val="en-GB"/>
        </w:rPr>
        <w:t>3</w:t>
      </w:r>
      <w:r w:rsidR="00B67A62" w:rsidRPr="00BA2815">
        <w:rPr>
          <w:rFonts w:ascii="Times" w:cs="Times"/>
          <w:lang w:val="en-GB"/>
        </w:rPr>
        <w:t xml:space="preserve"> </w:t>
      </w:r>
      <w:r w:rsidRPr="00BA2815">
        <w:rPr>
          <w:rFonts w:ascii="Times" w:cs="Times"/>
          <w:lang w:val="en-GB"/>
        </w:rPr>
        <w:t xml:space="preserve">combustion in air at constant </w:t>
      </w:r>
      <w:r w:rsidRPr="00BA2815">
        <w:rPr>
          <w:rFonts w:ascii="Times" w:eastAsia="Cambria" w:cs="Times"/>
          <w:i/>
          <w:lang w:val="en-GB"/>
        </w:rPr>
        <w:t xml:space="preserve">Ka </w:t>
      </w:r>
      <w:r w:rsidRPr="00BA2815">
        <w:rPr>
          <w:rFonts w:ascii="Times" w:cs="Times"/>
          <w:lang w:val="en-GB"/>
        </w:rPr>
        <w:t>of 10</w:t>
      </w:r>
      <w:r w:rsidR="00F8484F" w:rsidRPr="00BA2815">
        <w:rPr>
          <w:rFonts w:ascii="Times" w:cs="Times"/>
          <w:lang w:val="en-GB"/>
        </w:rPr>
        <w:t xml:space="preserve">, </w:t>
      </w:r>
      <w:r w:rsidR="00E67FAE" w:rsidRPr="00BA2815">
        <w:rPr>
          <w:rFonts w:ascii="Times" w:cs="Times"/>
          <w:lang w:val="en-GB"/>
        </w:rPr>
        <w:t xml:space="preserve">and </w:t>
      </w:r>
      <m:oMath>
        <m:f>
          <m:fPr>
            <m:ctrlPr>
              <w:rPr>
                <w:rFonts w:ascii="Cambria Math" w:hAnsi="Cambria Math" w:cs="Times"/>
                <w:lang w:val="en-GB"/>
              </w:rPr>
            </m:ctrlPr>
          </m:fPr>
          <m:num>
            <m:sSub>
              <m:sSubPr>
                <m:ctrlPr>
                  <w:rPr>
                    <w:rFonts w:ascii="Cambria Math" w:hAnsi="Cambria Math" w:cs="Times"/>
                    <w:i/>
                    <w:lang w:val="en-GB"/>
                  </w:rPr>
                </m:ctrlPr>
              </m:sSubPr>
              <m:e>
                <m:r>
                  <w:rPr>
                    <w:rFonts w:ascii="Cambria Math" w:hAnsi="Cambria Math" w:cs="Times"/>
                    <w:lang w:val="en-GB"/>
                  </w:rPr>
                  <m:t>l</m:t>
                </m:r>
              </m:e>
              <m:sub>
                <m:r>
                  <w:rPr>
                    <w:rFonts w:ascii="Cambria Math" w:hAnsi="Cambria Math" w:cs="Times"/>
                    <w:lang w:val="en-GB"/>
                  </w:rPr>
                  <m:t>t</m:t>
                </m:r>
              </m:sub>
            </m:sSub>
            <m:ctrlPr>
              <w:rPr>
                <w:rFonts w:ascii="Cambria Math" w:hAnsi="Cambria Math" w:cs="Times"/>
                <w:i/>
                <w:lang w:val="en-GB"/>
              </w:rPr>
            </m:ctrlPr>
          </m:num>
          <m:den>
            <m:sSub>
              <m:sSubPr>
                <m:ctrlPr>
                  <w:rPr>
                    <w:rFonts w:ascii="Cambria Math" w:hAnsi="Cambria Math" w:cs="Times"/>
                    <w:i/>
                    <w:lang w:val="en-GB"/>
                  </w:rPr>
                </m:ctrlPr>
              </m:sSubPr>
              <m:e>
                <m:r>
                  <w:rPr>
                    <w:rFonts w:ascii="Cambria Math" w:hAnsi="Cambria Math" w:cs="Times"/>
                    <w:lang w:val="en-GB"/>
                  </w:rPr>
                  <m:t>l</m:t>
                </m:r>
              </m:e>
              <m:sub>
                <m:r>
                  <w:rPr>
                    <w:rFonts w:ascii="Cambria Math" w:hAnsi="Cambria Math" w:cs="Times"/>
                    <w:lang w:val="en-GB"/>
                  </w:rPr>
                  <m:t>f</m:t>
                </m:r>
              </m:sub>
            </m:sSub>
            <m:ctrlPr>
              <w:rPr>
                <w:rFonts w:ascii="Cambria Math" w:hAnsi="Cambria Math" w:cs="Times"/>
                <w:i/>
                <w:lang w:val="en-GB"/>
              </w:rPr>
            </m:ctrlPr>
          </m:den>
        </m:f>
      </m:oMath>
      <w:r w:rsidR="00E67FAE" w:rsidRPr="00BA2815">
        <w:rPr>
          <w:rFonts w:ascii="Times" w:cs="Times"/>
          <w:lang w:val="en-GB"/>
        </w:rPr>
        <w:t xml:space="preserve"> of 1, </w:t>
      </w:r>
      <w:r w:rsidR="00F8484F" w:rsidRPr="00BA2815">
        <w:rPr>
          <w:rFonts w:ascii="Times" w:cs="Times"/>
          <w:lang w:val="en-GB"/>
        </w:rPr>
        <w:t xml:space="preserve">where </w:t>
      </w:r>
      <w:r w:rsidR="00F8484F" w:rsidRPr="00BA2815">
        <w:rPr>
          <w:rFonts w:ascii="Times" w:cs="Times"/>
          <w:i/>
          <w:iCs/>
          <w:lang w:val="en-GB"/>
        </w:rPr>
        <w:t xml:space="preserve">Ka </w:t>
      </w:r>
      <w:r w:rsidR="00F8484F" w:rsidRPr="00BA2815">
        <w:rPr>
          <w:rFonts w:ascii="Times" w:cs="Times"/>
          <w:lang w:val="en-GB"/>
        </w:rPr>
        <w:t xml:space="preserve">is the </w:t>
      </w:r>
      <w:proofErr w:type="spellStart"/>
      <w:r w:rsidR="00F8484F" w:rsidRPr="00BA2815">
        <w:rPr>
          <w:rFonts w:ascii="Times" w:cs="Times"/>
          <w:lang w:val="en-GB"/>
        </w:rPr>
        <w:t>Karlowitz</w:t>
      </w:r>
      <w:proofErr w:type="spellEnd"/>
      <w:r w:rsidR="00F8484F" w:rsidRPr="00BA2815">
        <w:rPr>
          <w:rFonts w:ascii="Times" w:cs="Times"/>
          <w:lang w:val="en-GB"/>
        </w:rPr>
        <w:t xml:space="preserve"> number</w:t>
      </w:r>
      <w:r w:rsidR="00E67FAE" w:rsidRPr="00BA2815">
        <w:rPr>
          <w:rFonts w:ascii="Times" w:cs="Times"/>
          <w:lang w:val="en-GB"/>
        </w:rPr>
        <w:t xml:space="preserve">, </w:t>
      </w:r>
      <m:oMath>
        <m:sSub>
          <m:sSubPr>
            <m:ctrlPr>
              <w:rPr>
                <w:rFonts w:ascii="Cambria Math" w:hAnsi="Cambria Math" w:cs="Times"/>
                <w:i/>
                <w:lang w:val="en-GB"/>
              </w:rPr>
            </m:ctrlPr>
          </m:sSubPr>
          <m:e>
            <m:r>
              <w:rPr>
                <w:rFonts w:ascii="Cambria Math" w:hAnsi="Cambria Math" w:cs="Times"/>
                <w:lang w:val="en-GB"/>
              </w:rPr>
              <m:t>l</m:t>
            </m:r>
          </m:e>
          <m:sub>
            <m:r>
              <w:rPr>
                <w:rFonts w:ascii="Cambria Math" w:hAnsi="Cambria Math" w:cs="Times"/>
                <w:lang w:val="en-GB"/>
              </w:rPr>
              <m:t>t</m:t>
            </m:r>
          </m:sub>
        </m:sSub>
      </m:oMath>
      <w:r w:rsidR="00E67FAE" w:rsidRPr="00BA2815">
        <w:rPr>
          <w:rFonts w:ascii="Times" w:cs="Times"/>
          <w:lang w:val="en-GB"/>
        </w:rPr>
        <w:t xml:space="preserve"> the integral length scale and </w:t>
      </w:r>
      <m:oMath>
        <m:sSub>
          <m:sSubPr>
            <m:ctrlPr>
              <w:rPr>
                <w:rFonts w:ascii="Cambria Math" w:hAnsi="Cambria Math" w:cs="Times"/>
                <w:i/>
                <w:lang w:val="en-GB"/>
              </w:rPr>
            </m:ctrlPr>
          </m:sSubPr>
          <m:e>
            <m:r>
              <w:rPr>
                <w:rFonts w:ascii="Cambria Math" w:hAnsi="Cambria Math" w:cs="Times"/>
                <w:lang w:val="en-GB"/>
              </w:rPr>
              <m:t>l</m:t>
            </m:r>
          </m:e>
          <m:sub>
            <m:r>
              <w:rPr>
                <w:rFonts w:ascii="Cambria Math" w:hAnsi="Cambria Math" w:cs="Times"/>
                <w:lang w:val="en-GB"/>
              </w:rPr>
              <m:t>f</m:t>
            </m:r>
          </m:sub>
        </m:sSub>
      </m:oMath>
      <w:r w:rsidR="00E67FAE" w:rsidRPr="00BA2815">
        <w:rPr>
          <w:rFonts w:ascii="Times" w:cs="Times"/>
          <w:lang w:val="en-GB"/>
        </w:rPr>
        <w:t xml:space="preserve"> the laminar flame length</w:t>
      </w:r>
      <w:r w:rsidRPr="00BA2815">
        <w:rPr>
          <w:rFonts w:ascii="Times" w:cs="Times"/>
          <w:lang w:val="en-GB"/>
        </w:rPr>
        <w:t xml:space="preserve">. Diffusion is modelled using the constant Lewis approach, where the Lewis numbers are obtained from a 1D </w:t>
      </w:r>
      <w:r w:rsidRPr="00BA2815">
        <w:rPr>
          <w:rFonts w:ascii="Times" w:cs="Times"/>
          <w:lang w:val="en-GB"/>
        </w:rPr>
        <w:lastRenderedPageBreak/>
        <w:t>adiabatic flame solution computed using a multi-component diffusion model including thermal diffusion.</w:t>
      </w:r>
    </w:p>
    <w:p w14:paraId="4DDC554F" w14:textId="5EF871FA" w:rsidR="00194538" w:rsidRPr="00BA2815" w:rsidRDefault="00882BDD" w:rsidP="00E80267">
      <w:pPr>
        <w:rPr>
          <w:rFonts w:ascii="Times" w:cs="Times"/>
          <w:b/>
          <w:lang w:val="en-GB"/>
        </w:rPr>
      </w:pPr>
      <w:r w:rsidRPr="00BA2815">
        <w:rPr>
          <w:noProof/>
          <w:lang w:val="en-GB"/>
        </w:rPr>
        <w:drawing>
          <wp:anchor distT="0" distB="0" distL="114300" distR="114300" simplePos="0" relativeHeight="251660289" behindDoc="1" locked="0" layoutInCell="1" allowOverlap="1" wp14:anchorId="26C09B2D" wp14:editId="7331677E">
            <wp:simplePos x="0" y="0"/>
            <wp:positionH relativeFrom="margin">
              <wp:posOffset>176942</wp:posOffset>
            </wp:positionH>
            <wp:positionV relativeFrom="paragraph">
              <wp:posOffset>63194</wp:posOffset>
            </wp:positionV>
            <wp:extent cx="2642260" cy="6215059"/>
            <wp:effectExtent l="0" t="0" r="5715" b="0"/>
            <wp:wrapNone/>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r="3010"/>
                    <a:stretch/>
                  </pic:blipFill>
                  <pic:spPr bwMode="auto">
                    <a:xfrm>
                      <a:off x="0" y="0"/>
                      <a:ext cx="2645844" cy="6223489"/>
                    </a:xfrm>
                    <a:prstGeom prst="rect">
                      <a:avLst/>
                    </a:prstGeom>
                    <a:ln w="12700">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C3D065" w14:textId="32EF528B" w:rsidR="009078EE" w:rsidRPr="00BA2815" w:rsidRDefault="009078EE" w:rsidP="00D2124D">
      <w:pPr>
        <w:ind w:left="-5"/>
        <w:rPr>
          <w:lang w:val="en-GB"/>
        </w:rPr>
      </w:pPr>
    </w:p>
    <w:p w14:paraId="5106925E" w14:textId="3B647E0E" w:rsidR="007375A6" w:rsidRDefault="007375A6" w:rsidP="002652EE">
      <w:pPr>
        <w:spacing w:after="302"/>
        <w:ind w:left="-5"/>
        <w:rPr>
          <w:rFonts w:ascii="Times" w:cs="Times"/>
          <w:b/>
          <w:bCs/>
          <w:lang w:val="en-GB"/>
        </w:rPr>
      </w:pPr>
    </w:p>
    <w:p w14:paraId="5D256584" w14:textId="77777777" w:rsidR="007375A6" w:rsidRDefault="007375A6" w:rsidP="002652EE">
      <w:pPr>
        <w:spacing w:after="302"/>
        <w:ind w:left="-5"/>
        <w:rPr>
          <w:rFonts w:ascii="Times" w:cs="Times"/>
          <w:b/>
          <w:bCs/>
          <w:lang w:val="en-GB"/>
        </w:rPr>
      </w:pPr>
    </w:p>
    <w:p w14:paraId="68181910" w14:textId="77777777" w:rsidR="007375A6" w:rsidRDefault="007375A6" w:rsidP="002652EE">
      <w:pPr>
        <w:spacing w:after="302"/>
        <w:ind w:left="-5"/>
        <w:rPr>
          <w:rFonts w:ascii="Times" w:cs="Times"/>
          <w:b/>
          <w:bCs/>
          <w:lang w:val="en-GB"/>
        </w:rPr>
      </w:pPr>
    </w:p>
    <w:p w14:paraId="5FCC17F1" w14:textId="77777777" w:rsidR="007375A6" w:rsidRDefault="007375A6" w:rsidP="002652EE">
      <w:pPr>
        <w:spacing w:after="302"/>
        <w:ind w:left="-5"/>
        <w:rPr>
          <w:rFonts w:ascii="Times" w:cs="Times"/>
          <w:b/>
          <w:bCs/>
          <w:lang w:val="en-GB"/>
        </w:rPr>
      </w:pPr>
    </w:p>
    <w:p w14:paraId="4FB701C1" w14:textId="77777777" w:rsidR="007375A6" w:rsidRDefault="007375A6" w:rsidP="002652EE">
      <w:pPr>
        <w:spacing w:after="302"/>
        <w:ind w:left="-5"/>
        <w:rPr>
          <w:rFonts w:ascii="Times" w:cs="Times"/>
          <w:b/>
          <w:bCs/>
          <w:lang w:val="en-GB"/>
        </w:rPr>
      </w:pPr>
    </w:p>
    <w:p w14:paraId="20F9DA6E" w14:textId="77777777" w:rsidR="007375A6" w:rsidRDefault="007375A6" w:rsidP="002652EE">
      <w:pPr>
        <w:spacing w:after="302"/>
        <w:ind w:left="-5"/>
        <w:rPr>
          <w:rFonts w:ascii="Times" w:cs="Times"/>
          <w:b/>
          <w:bCs/>
          <w:lang w:val="en-GB"/>
        </w:rPr>
      </w:pPr>
    </w:p>
    <w:p w14:paraId="4EA99F7D" w14:textId="77777777" w:rsidR="007375A6" w:rsidRDefault="007375A6" w:rsidP="002652EE">
      <w:pPr>
        <w:spacing w:after="302"/>
        <w:ind w:left="-5"/>
        <w:rPr>
          <w:rFonts w:ascii="Times" w:cs="Times"/>
          <w:b/>
          <w:bCs/>
          <w:lang w:val="en-GB"/>
        </w:rPr>
      </w:pPr>
    </w:p>
    <w:p w14:paraId="4796FA62" w14:textId="77777777" w:rsidR="007375A6" w:rsidRDefault="007375A6" w:rsidP="002652EE">
      <w:pPr>
        <w:spacing w:after="302"/>
        <w:ind w:left="-5"/>
        <w:rPr>
          <w:rFonts w:ascii="Times" w:cs="Times"/>
          <w:b/>
          <w:bCs/>
          <w:lang w:val="en-GB"/>
        </w:rPr>
      </w:pPr>
    </w:p>
    <w:p w14:paraId="3C6E5146" w14:textId="77777777" w:rsidR="007375A6" w:rsidRDefault="007375A6" w:rsidP="002652EE">
      <w:pPr>
        <w:spacing w:after="302"/>
        <w:ind w:left="-5"/>
        <w:rPr>
          <w:rFonts w:ascii="Times" w:cs="Times"/>
          <w:b/>
          <w:bCs/>
          <w:lang w:val="en-GB"/>
        </w:rPr>
      </w:pPr>
    </w:p>
    <w:p w14:paraId="3E7E8A60" w14:textId="77777777" w:rsidR="007375A6" w:rsidRDefault="007375A6" w:rsidP="002652EE">
      <w:pPr>
        <w:spacing w:after="302"/>
        <w:ind w:left="-5"/>
        <w:rPr>
          <w:rFonts w:ascii="Times" w:cs="Times"/>
          <w:b/>
          <w:bCs/>
          <w:lang w:val="en-GB"/>
        </w:rPr>
      </w:pPr>
    </w:p>
    <w:p w14:paraId="70AA75BD" w14:textId="77777777" w:rsidR="007375A6" w:rsidRDefault="007375A6" w:rsidP="002652EE">
      <w:pPr>
        <w:spacing w:after="302"/>
        <w:ind w:left="-5"/>
        <w:rPr>
          <w:rFonts w:ascii="Times" w:cs="Times"/>
          <w:b/>
          <w:bCs/>
          <w:lang w:val="en-GB"/>
        </w:rPr>
      </w:pPr>
    </w:p>
    <w:p w14:paraId="324371AD" w14:textId="77777777" w:rsidR="007375A6" w:rsidRDefault="007375A6" w:rsidP="002652EE">
      <w:pPr>
        <w:spacing w:after="302"/>
        <w:ind w:left="-5"/>
        <w:rPr>
          <w:rFonts w:ascii="Times" w:cs="Times"/>
          <w:b/>
          <w:bCs/>
          <w:lang w:val="en-GB"/>
        </w:rPr>
      </w:pPr>
    </w:p>
    <w:p w14:paraId="45F9E70A" w14:textId="77777777" w:rsidR="007375A6" w:rsidRDefault="007375A6" w:rsidP="002652EE">
      <w:pPr>
        <w:spacing w:after="302"/>
        <w:ind w:left="-5"/>
        <w:rPr>
          <w:rFonts w:ascii="Times" w:cs="Times"/>
          <w:b/>
          <w:bCs/>
          <w:lang w:val="en-GB"/>
        </w:rPr>
      </w:pPr>
    </w:p>
    <w:p w14:paraId="57BA653E" w14:textId="77777777" w:rsidR="007375A6" w:rsidRDefault="007375A6" w:rsidP="002652EE">
      <w:pPr>
        <w:spacing w:after="302"/>
        <w:ind w:left="-5"/>
        <w:rPr>
          <w:rFonts w:ascii="Times" w:cs="Times"/>
          <w:b/>
          <w:bCs/>
          <w:lang w:val="en-GB"/>
        </w:rPr>
      </w:pPr>
    </w:p>
    <w:p w14:paraId="17C95B88" w14:textId="77777777" w:rsidR="007375A6" w:rsidRDefault="007375A6" w:rsidP="002652EE">
      <w:pPr>
        <w:spacing w:after="302"/>
        <w:ind w:left="-5"/>
        <w:rPr>
          <w:rFonts w:ascii="Times" w:cs="Times"/>
          <w:b/>
          <w:bCs/>
          <w:lang w:val="en-GB"/>
        </w:rPr>
      </w:pPr>
    </w:p>
    <w:p w14:paraId="1D355B74" w14:textId="77777777" w:rsidR="007375A6" w:rsidRDefault="007375A6" w:rsidP="002652EE">
      <w:pPr>
        <w:spacing w:after="302"/>
        <w:ind w:left="-5"/>
        <w:rPr>
          <w:rFonts w:ascii="Times" w:cs="Times"/>
          <w:b/>
          <w:bCs/>
          <w:lang w:val="en-GB"/>
        </w:rPr>
      </w:pPr>
    </w:p>
    <w:p w14:paraId="244672F1" w14:textId="77777777" w:rsidR="007375A6" w:rsidRDefault="007375A6" w:rsidP="002652EE">
      <w:pPr>
        <w:spacing w:after="302"/>
        <w:ind w:left="-5"/>
        <w:rPr>
          <w:rFonts w:ascii="Times" w:cs="Times"/>
          <w:b/>
          <w:bCs/>
          <w:lang w:val="en-GB"/>
        </w:rPr>
      </w:pPr>
    </w:p>
    <w:p w14:paraId="71924C23" w14:textId="77777777" w:rsidR="00102982" w:rsidRDefault="00102982" w:rsidP="00451D12">
      <w:pPr>
        <w:spacing w:after="302"/>
        <w:rPr>
          <w:rFonts w:ascii="Times" w:cs="Times"/>
          <w:b/>
          <w:bCs/>
          <w:lang w:val="en-GB"/>
        </w:rPr>
      </w:pPr>
    </w:p>
    <w:p w14:paraId="45231ACD" w14:textId="495C360C" w:rsidR="002652EE" w:rsidRDefault="002652EE" w:rsidP="00451D12">
      <w:pPr>
        <w:spacing w:after="302"/>
        <w:rPr>
          <w:rFonts w:ascii="Times" w:cs="Times"/>
          <w:b/>
          <w:bCs/>
          <w:lang w:val="en-GB"/>
        </w:rPr>
      </w:pPr>
      <w:r w:rsidRPr="00BA2815">
        <w:rPr>
          <w:rFonts w:ascii="Times" w:cs="Times"/>
          <w:b/>
          <w:bCs/>
          <w:lang w:val="en-GB"/>
        </w:rPr>
        <w:t>Figure 3: Flame structure taken at temperature iso-levels of the laminar inner layer temperature after 1 eddy turnover ti</w:t>
      </w:r>
      <w:r w:rsidR="00194538" w:rsidRPr="00BA2815">
        <w:rPr>
          <w:rFonts w:ascii="Times" w:cs="Times"/>
          <w:b/>
          <w:bCs/>
          <w:lang w:val="en-GB"/>
        </w:rPr>
        <w:t xml:space="preserve">me at different equivalence ratios. </w:t>
      </w:r>
    </w:p>
    <w:p w14:paraId="72DD0487" w14:textId="77777777" w:rsidR="00EA7084" w:rsidRPr="00BA2815" w:rsidRDefault="00EA7084" w:rsidP="00EA7084">
      <w:pPr>
        <w:pStyle w:val="Heading2"/>
      </w:pPr>
      <w:r w:rsidRPr="00BA2815">
        <w:t>Results and Discussion</w:t>
      </w:r>
    </w:p>
    <w:p w14:paraId="2403A3DC" w14:textId="77777777" w:rsidR="00EA7084" w:rsidRPr="00BA2815" w:rsidRDefault="00EA7084" w:rsidP="004E301B">
      <w:pPr>
        <w:ind w:firstLine="720"/>
        <w:rPr>
          <w:rFonts w:ascii="Times" w:cs="Times"/>
          <w:lang w:val="en-GB"/>
        </w:rPr>
      </w:pPr>
      <w:r w:rsidRPr="00BA2815">
        <w:rPr>
          <w:rFonts w:ascii="Times" w:cs="Times"/>
          <w:lang w:val="en-GB"/>
        </w:rPr>
        <w:t xml:space="preserve">The flame structure after one eddy turnover time is shown in Fig.3. Clearly, the lean flame kernel is wrinkled on a smaller scale than compared to the stoichiometric and rich case. Particularly interesting is the smooth flame surface of the rich case, with strongly curved leading edges. This can be explained by looking at the conditional mean of </w:t>
      </w:r>
      <w:r w:rsidRPr="00BA2815">
        <w:rPr>
          <w:rFonts w:ascii="Times" w:cs="Times"/>
          <w:lang w:val="en-GB"/>
        </w:rPr>
        <w:t xml:space="preserve">the heat release rate, scaled to the minimum and maximum of the corresponding </w:t>
      </w:r>
      <w:proofErr w:type="spellStart"/>
      <w:r w:rsidRPr="00BA2815">
        <w:rPr>
          <w:rFonts w:ascii="Times" w:cs="Times"/>
          <w:lang w:val="en-GB"/>
        </w:rPr>
        <w:t>stretchless</w:t>
      </w:r>
      <w:proofErr w:type="spellEnd"/>
      <w:r w:rsidRPr="00BA2815">
        <w:rPr>
          <w:rFonts w:ascii="Times" w:cs="Times"/>
          <w:lang w:val="en-GB"/>
        </w:rPr>
        <w:t xml:space="preserve"> 1D </w:t>
      </w:r>
      <w:proofErr w:type="spellStart"/>
      <w:r w:rsidRPr="00BA2815">
        <w:rPr>
          <w:rFonts w:ascii="Times" w:cs="Times"/>
          <w:lang w:val="en-GB"/>
        </w:rPr>
        <w:t>flamelets</w:t>
      </w:r>
      <w:proofErr w:type="spellEnd"/>
      <w:r w:rsidRPr="00BA2815">
        <w:rPr>
          <w:rFonts w:ascii="Times" w:cs="Times"/>
          <w:lang w:val="en-GB"/>
        </w:rPr>
        <w:t xml:space="preserve">. </w:t>
      </w:r>
    </w:p>
    <w:p w14:paraId="385DD40B" w14:textId="3DE4562F" w:rsidR="007375A6" w:rsidRDefault="007375A6" w:rsidP="007375A6">
      <w:pPr>
        <w:spacing w:after="302"/>
        <w:ind w:left="-5"/>
        <w:rPr>
          <w:rFonts w:ascii="Times" w:cs="Times"/>
          <w:b/>
          <w:bCs/>
          <w:lang w:val="en-GB"/>
        </w:rPr>
      </w:pPr>
      <w:r w:rsidRPr="00BA2815">
        <w:rPr>
          <w:noProof/>
          <w:lang w:val="en-GB"/>
        </w:rPr>
        <w:drawing>
          <wp:anchor distT="0" distB="0" distL="114300" distR="114300" simplePos="0" relativeHeight="251659265" behindDoc="1" locked="0" layoutInCell="1" allowOverlap="1" wp14:anchorId="7BCB3019" wp14:editId="7D4C4B95">
            <wp:simplePos x="0" y="0"/>
            <wp:positionH relativeFrom="column">
              <wp:posOffset>387803</wp:posOffset>
            </wp:positionH>
            <wp:positionV relativeFrom="paragraph">
              <wp:posOffset>3175</wp:posOffset>
            </wp:positionV>
            <wp:extent cx="2163205" cy="5203645"/>
            <wp:effectExtent l="0" t="0" r="0" b="0"/>
            <wp:wrapNone/>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650" r="-5848"/>
                    <a:stretch/>
                  </pic:blipFill>
                  <pic:spPr bwMode="auto">
                    <a:xfrm>
                      <a:off x="0" y="0"/>
                      <a:ext cx="2163205" cy="52036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1EAA10" w14:textId="77777777" w:rsidR="007375A6" w:rsidRDefault="007375A6" w:rsidP="007375A6">
      <w:pPr>
        <w:spacing w:after="302"/>
        <w:ind w:left="-5"/>
        <w:rPr>
          <w:rFonts w:ascii="Times" w:cs="Times"/>
          <w:b/>
          <w:bCs/>
          <w:lang w:val="en-GB"/>
        </w:rPr>
      </w:pPr>
    </w:p>
    <w:p w14:paraId="18926497" w14:textId="77777777" w:rsidR="007375A6" w:rsidRDefault="007375A6" w:rsidP="007375A6">
      <w:pPr>
        <w:spacing w:after="302"/>
        <w:ind w:left="-5"/>
        <w:rPr>
          <w:rFonts w:ascii="Times" w:cs="Times"/>
          <w:b/>
          <w:bCs/>
          <w:lang w:val="en-GB"/>
        </w:rPr>
      </w:pPr>
    </w:p>
    <w:p w14:paraId="31D50369" w14:textId="77777777" w:rsidR="007375A6" w:rsidRDefault="007375A6" w:rsidP="007375A6">
      <w:pPr>
        <w:spacing w:after="302"/>
        <w:ind w:left="-5"/>
        <w:rPr>
          <w:rFonts w:ascii="Times" w:cs="Times"/>
          <w:b/>
          <w:bCs/>
          <w:lang w:val="en-GB"/>
        </w:rPr>
      </w:pPr>
    </w:p>
    <w:p w14:paraId="53AD4B45" w14:textId="77777777" w:rsidR="007375A6" w:rsidRDefault="007375A6" w:rsidP="007375A6">
      <w:pPr>
        <w:spacing w:after="302"/>
        <w:ind w:left="-5"/>
        <w:rPr>
          <w:rFonts w:ascii="Times" w:cs="Times"/>
          <w:b/>
          <w:bCs/>
          <w:lang w:val="en-GB"/>
        </w:rPr>
      </w:pPr>
    </w:p>
    <w:p w14:paraId="7C6FE5D9" w14:textId="77777777" w:rsidR="007375A6" w:rsidRDefault="007375A6" w:rsidP="007375A6">
      <w:pPr>
        <w:spacing w:after="302"/>
        <w:ind w:left="-5"/>
        <w:rPr>
          <w:rFonts w:ascii="Times" w:cs="Times"/>
          <w:b/>
          <w:bCs/>
          <w:lang w:val="en-GB"/>
        </w:rPr>
      </w:pPr>
    </w:p>
    <w:p w14:paraId="63DD3012" w14:textId="77777777" w:rsidR="007375A6" w:rsidRDefault="007375A6" w:rsidP="007375A6">
      <w:pPr>
        <w:spacing w:after="302"/>
        <w:ind w:left="-5"/>
        <w:rPr>
          <w:rFonts w:ascii="Times" w:cs="Times"/>
          <w:b/>
          <w:bCs/>
          <w:lang w:val="en-GB"/>
        </w:rPr>
      </w:pPr>
    </w:p>
    <w:p w14:paraId="472A7E4D" w14:textId="77777777" w:rsidR="007375A6" w:rsidRDefault="007375A6" w:rsidP="007375A6">
      <w:pPr>
        <w:spacing w:after="302"/>
        <w:ind w:left="-5"/>
        <w:rPr>
          <w:rFonts w:ascii="Times" w:cs="Times"/>
          <w:b/>
          <w:bCs/>
          <w:lang w:val="en-GB"/>
        </w:rPr>
      </w:pPr>
    </w:p>
    <w:p w14:paraId="5498512A" w14:textId="77777777" w:rsidR="007375A6" w:rsidRDefault="007375A6" w:rsidP="007375A6">
      <w:pPr>
        <w:spacing w:after="302"/>
        <w:ind w:left="-5"/>
        <w:rPr>
          <w:rFonts w:ascii="Times" w:cs="Times"/>
          <w:b/>
          <w:bCs/>
          <w:lang w:val="en-GB"/>
        </w:rPr>
      </w:pPr>
    </w:p>
    <w:p w14:paraId="15CDE76E" w14:textId="77777777" w:rsidR="007375A6" w:rsidRDefault="007375A6" w:rsidP="007375A6">
      <w:pPr>
        <w:spacing w:after="302"/>
        <w:ind w:left="-5"/>
        <w:rPr>
          <w:rFonts w:ascii="Times" w:cs="Times"/>
          <w:b/>
          <w:bCs/>
          <w:lang w:val="en-GB"/>
        </w:rPr>
      </w:pPr>
    </w:p>
    <w:p w14:paraId="47DDEA38" w14:textId="77777777" w:rsidR="007375A6" w:rsidRDefault="007375A6" w:rsidP="007375A6">
      <w:pPr>
        <w:spacing w:after="302"/>
        <w:ind w:left="-5"/>
        <w:rPr>
          <w:rFonts w:ascii="Times" w:cs="Times"/>
          <w:b/>
          <w:bCs/>
          <w:lang w:val="en-GB"/>
        </w:rPr>
      </w:pPr>
    </w:p>
    <w:p w14:paraId="6FDBF551" w14:textId="77777777" w:rsidR="007375A6" w:rsidRDefault="007375A6" w:rsidP="007375A6">
      <w:pPr>
        <w:spacing w:after="302"/>
        <w:ind w:left="-5"/>
        <w:rPr>
          <w:rFonts w:ascii="Times" w:cs="Times"/>
          <w:b/>
          <w:bCs/>
          <w:lang w:val="en-GB"/>
        </w:rPr>
      </w:pPr>
    </w:p>
    <w:p w14:paraId="2D97AE12" w14:textId="77777777" w:rsidR="007375A6" w:rsidRDefault="007375A6" w:rsidP="007375A6">
      <w:pPr>
        <w:spacing w:after="302"/>
        <w:ind w:left="-5"/>
        <w:rPr>
          <w:rFonts w:ascii="Times" w:cs="Times"/>
          <w:b/>
          <w:bCs/>
          <w:lang w:val="en-GB"/>
        </w:rPr>
      </w:pPr>
    </w:p>
    <w:p w14:paraId="5A5D723D" w14:textId="77777777" w:rsidR="007375A6" w:rsidRDefault="007375A6" w:rsidP="007375A6">
      <w:pPr>
        <w:spacing w:after="302"/>
        <w:ind w:left="-5"/>
        <w:rPr>
          <w:rFonts w:ascii="Times" w:cs="Times"/>
          <w:b/>
          <w:bCs/>
          <w:lang w:val="en-GB"/>
        </w:rPr>
      </w:pPr>
    </w:p>
    <w:p w14:paraId="550F32DC" w14:textId="77777777" w:rsidR="00102982" w:rsidRDefault="00102982" w:rsidP="002C3A87">
      <w:pPr>
        <w:ind w:left="-5"/>
        <w:rPr>
          <w:rFonts w:ascii="Times" w:cs="Times"/>
          <w:b/>
          <w:bCs/>
          <w:lang w:val="en-GB"/>
        </w:rPr>
      </w:pPr>
    </w:p>
    <w:p w14:paraId="358986F3" w14:textId="77777777" w:rsidR="00102982" w:rsidRDefault="00102982" w:rsidP="002C3A87">
      <w:pPr>
        <w:ind w:left="-5"/>
        <w:rPr>
          <w:rFonts w:ascii="Times" w:cs="Times"/>
          <w:b/>
          <w:bCs/>
          <w:lang w:val="en-GB"/>
        </w:rPr>
      </w:pPr>
    </w:p>
    <w:p w14:paraId="5453B8F6" w14:textId="77777777" w:rsidR="00102982" w:rsidRDefault="00102982" w:rsidP="002C3A87">
      <w:pPr>
        <w:ind w:left="-5"/>
        <w:rPr>
          <w:rFonts w:ascii="Times" w:cs="Times"/>
          <w:b/>
          <w:bCs/>
          <w:lang w:val="en-GB"/>
        </w:rPr>
      </w:pPr>
    </w:p>
    <w:p w14:paraId="4A3566BA" w14:textId="780AE081" w:rsidR="002C3A87" w:rsidRDefault="007375A6" w:rsidP="002C3A87">
      <w:pPr>
        <w:ind w:left="-5"/>
        <w:rPr>
          <w:rFonts w:ascii="Times New Roman" w:hAnsi="Times New Roman"/>
          <w:b/>
          <w:bCs/>
          <w:lang w:val="en-GB"/>
        </w:rPr>
      </w:pPr>
      <w:r w:rsidRPr="00BA2815">
        <w:rPr>
          <w:rFonts w:ascii="Times" w:cs="Times"/>
          <w:b/>
          <w:bCs/>
          <w:lang w:val="en-GB"/>
        </w:rPr>
        <w:t>Figure 4:</w:t>
      </w:r>
      <w:r w:rsidRPr="007375A6">
        <w:rPr>
          <w:noProof/>
          <w:lang w:val="en-GB"/>
        </w:rPr>
        <w:t xml:space="preserve"> </w:t>
      </w:r>
      <w:r w:rsidRPr="00BA2815">
        <w:rPr>
          <w:rFonts w:ascii="Times" w:cs="Times"/>
          <w:b/>
          <w:bCs/>
          <w:lang w:val="en-GB"/>
        </w:rPr>
        <w:t>Heat release rate, scaled by limits of corresponding 1D unstrained flames, with respect to the progress variable. Significant deviation from 1D flame behaviour seen for rich mixture.</w:t>
      </w:r>
    </w:p>
    <w:p w14:paraId="6AD3FE2D" w14:textId="77777777" w:rsidR="002C3A87" w:rsidRPr="002C3A87" w:rsidRDefault="002C3A87" w:rsidP="002C3A87">
      <w:pPr>
        <w:ind w:left="-5"/>
        <w:rPr>
          <w:rFonts w:ascii="Times New Roman" w:hAnsi="Times New Roman"/>
          <w:b/>
          <w:bCs/>
          <w:lang w:val="en-GB"/>
        </w:rPr>
      </w:pPr>
    </w:p>
    <w:p w14:paraId="4AD76AA5" w14:textId="3065BDF6" w:rsidR="002652EE" w:rsidRPr="007375A6" w:rsidRDefault="00465C8E" w:rsidP="007375A6">
      <w:pPr>
        <w:spacing w:after="302"/>
        <w:ind w:left="-5" w:firstLine="725"/>
        <w:rPr>
          <w:rFonts w:ascii="Times New Roman" w:hAnsi="Times New Roman"/>
          <w:b/>
          <w:bCs/>
          <w:lang w:val="en-GB"/>
        </w:rPr>
      </w:pPr>
      <w:r w:rsidRPr="00BA2815">
        <w:rPr>
          <w:rFonts w:ascii="Times" w:cs="Times"/>
          <w:lang w:val="en-GB"/>
        </w:rPr>
        <w:t xml:space="preserve">In Fig.4 the mean heat release rate, conditioned at the progress variable, scaled to the minimum and maximum of the corresponding stretch less 1D </w:t>
      </w:r>
      <w:proofErr w:type="spellStart"/>
      <w:r w:rsidRPr="00BA2815">
        <w:rPr>
          <w:rFonts w:ascii="Times" w:cs="Times"/>
          <w:lang w:val="en-GB"/>
        </w:rPr>
        <w:t>flamelets</w:t>
      </w:r>
      <w:proofErr w:type="spellEnd"/>
      <w:r w:rsidRPr="00BA2815">
        <w:rPr>
          <w:rFonts w:ascii="Times" w:cs="Times"/>
          <w:lang w:val="en-GB"/>
        </w:rPr>
        <w:t xml:space="preserve"> have been plotted. We can see that the heat release rate decreases with equivalence ratio compared to the 1D solutions. For the lean case, the turbulence interacts with the chemistry, increasing the reaction rate significantly. The stoichiometric case is quite close to the unstretched laminar 1D behaviour and finally very high difference from laminar behaviour is seen for the rich case. This was also observed by </w:t>
      </w:r>
      <w:r w:rsidRPr="00BA2815">
        <w:rPr>
          <w:rFonts w:ascii="Times" w:cs="Times"/>
          <w:lang w:val="en-GB"/>
        </w:rPr>
        <w:fldChar w:fldCharType="begin" w:fldLock="1"/>
      </w:r>
      <w:r w:rsidR="00EB7D46">
        <w:rPr>
          <w:rFonts w:ascii="Times" w:cs="Times"/>
          <w:lang w:val="en-GB"/>
        </w:rPr>
        <w:instrText>ADDIN CSL_CITATION {"citationItems":[{"id":"ITEM-1","itemData":{"DOI":"10.1016/j.ijhydene.2009.11.071","ISBN":"03603199","author":[{"dropping-particle":"","family":"Lee","given":"J H","non-dropping-particle":"","parse-names":false,"suffix":""},{"dropping-particle":"","family":"Kim","given":"J H","non-dropping-particle":"","parse-names":false,"suffix":""},{"dropping-particle":"","family":"Park","given":"J H","non-dropping-particle":"","parse-names":false,"suffix":""},{"dropping-particle":"","family":"Kwon","given":"O C","non-dropping-particle":"","parse-names":false,"suffix":""}],"container-title":"International Journal of Hydrogen Energy","id":"ITEM-1","issue":"3","issued":{"date-parts":[["2010"]]},"page":"1054-1064","title":"Studies on properties of laminar premixed hydrogen-added ammonia/air flames for hydrogen production","type":"article-journal","volume":"35"},"uris":["http://www.mendeley.com/documents/?uuid=dd2c4f54-752b-4882-8ed7-bd1083672d5b"]}],"mendeley":{"formattedCitation":"(Lee &lt;i&gt;et al.&lt;/i&gt; (2010))","manualFormatting":"Lee et al. (2010)","plainTextFormattedCitation":"(Lee et al. (2010))","previouslyFormattedCitation":"(Lee &lt;i&gt;et al.&lt;/i&gt; (2010))"},"properties":{"noteIndex":0},"schema":"https://github.com/citation-style-language/schema/raw/master/csl-citation.json"}</w:instrText>
      </w:r>
      <w:r w:rsidRPr="00BA2815">
        <w:rPr>
          <w:rFonts w:ascii="Times" w:cs="Times"/>
          <w:lang w:val="en-GB"/>
        </w:rPr>
        <w:fldChar w:fldCharType="separate"/>
      </w:r>
      <w:r w:rsidR="001463A6" w:rsidRPr="001463A6">
        <w:rPr>
          <w:rFonts w:ascii="Times" w:cs="Times"/>
          <w:noProof/>
          <w:lang w:val="en-GB"/>
        </w:rPr>
        <w:t xml:space="preserve">Lee </w:t>
      </w:r>
      <w:r w:rsidR="001463A6" w:rsidRPr="001463A6">
        <w:rPr>
          <w:rFonts w:ascii="Times" w:cs="Times"/>
          <w:i/>
          <w:noProof/>
          <w:lang w:val="en-GB"/>
        </w:rPr>
        <w:t>et al.</w:t>
      </w:r>
      <w:r w:rsidR="001463A6" w:rsidRPr="001463A6">
        <w:rPr>
          <w:rFonts w:ascii="Times" w:cs="Times"/>
          <w:noProof/>
          <w:lang w:val="en-GB"/>
        </w:rPr>
        <w:t xml:space="preserve"> (2010)</w:t>
      </w:r>
      <w:r w:rsidRPr="00BA2815">
        <w:rPr>
          <w:rFonts w:ascii="Times" w:cs="Times"/>
          <w:lang w:val="en-GB"/>
        </w:rPr>
        <w:fldChar w:fldCharType="end"/>
      </w:r>
      <w:r w:rsidR="00E3742F">
        <w:rPr>
          <w:rFonts w:ascii="Times" w:cs="Times"/>
          <w:lang w:val="en-GB"/>
        </w:rPr>
        <w:t>,</w:t>
      </w:r>
      <w:r w:rsidRPr="00BA2815">
        <w:rPr>
          <w:rFonts w:ascii="Times" w:cs="Times"/>
          <w:lang w:val="en-GB"/>
        </w:rPr>
        <w:t xml:space="preserve"> where for fuel rich conditions the flame speed, and consequently the heat release, significantly reduced on applying stretch while the opposite behaviour was observed for lean cases.</w:t>
      </w:r>
      <w:r w:rsidR="004E301B" w:rsidRPr="004E301B">
        <w:rPr>
          <w:noProof/>
          <w:lang w:val="en-GB"/>
        </w:rPr>
        <w:t xml:space="preserve"> </w:t>
      </w:r>
    </w:p>
    <w:p w14:paraId="539B9517" w14:textId="4E0D6A0C" w:rsidR="00194538" w:rsidRPr="00BA2815" w:rsidRDefault="002C3A87" w:rsidP="00424667">
      <w:pPr>
        <w:ind w:firstLine="720"/>
        <w:rPr>
          <w:rFonts w:ascii="Times" w:cs="Times"/>
          <w:lang w:val="en-GB"/>
        </w:rPr>
      </w:pPr>
      <w:r w:rsidRPr="00BA2815">
        <w:rPr>
          <w:rFonts w:ascii="Times"/>
          <w:noProof/>
          <w:lang w:val="en-GB"/>
        </w:rPr>
        <w:lastRenderedPageBreak/>
        <mc:AlternateContent>
          <mc:Choice Requires="wpg">
            <w:drawing>
              <wp:anchor distT="0" distB="0" distL="114300" distR="114300" simplePos="0" relativeHeight="251658240" behindDoc="0" locked="0" layoutInCell="1" allowOverlap="1" wp14:anchorId="74C2B486" wp14:editId="340D25FC">
                <wp:simplePos x="0" y="0"/>
                <wp:positionH relativeFrom="margin">
                  <wp:align>center</wp:align>
                </wp:positionH>
                <wp:positionV relativeFrom="paragraph">
                  <wp:posOffset>16</wp:posOffset>
                </wp:positionV>
                <wp:extent cx="5177155" cy="4622165"/>
                <wp:effectExtent l="0" t="0" r="0" b="6985"/>
                <wp:wrapTopAndBottom/>
                <wp:docPr id="8" name="Group 8"/>
                <wp:cNvGraphicFramePr/>
                <a:graphic xmlns:a="http://schemas.openxmlformats.org/drawingml/2006/main">
                  <a:graphicData uri="http://schemas.microsoft.com/office/word/2010/wordprocessingGroup">
                    <wpg:wgp>
                      <wpg:cNvGrpSpPr/>
                      <wpg:grpSpPr>
                        <a:xfrm>
                          <a:off x="0" y="0"/>
                          <a:ext cx="5177155" cy="4622165"/>
                          <a:chOff x="0" y="0"/>
                          <a:chExt cx="5177155" cy="4622165"/>
                        </a:xfrm>
                      </wpg:grpSpPr>
                      <wps:wsp>
                        <wps:cNvPr id="18" name="Zone de texte 18"/>
                        <wps:cNvSpPr txBox="1"/>
                        <wps:spPr>
                          <a:xfrm>
                            <a:off x="0" y="3981450"/>
                            <a:ext cx="5177155" cy="640715"/>
                          </a:xfrm>
                          <a:prstGeom prst="rect">
                            <a:avLst/>
                          </a:prstGeom>
                          <a:noFill/>
                          <a:ln w="6350">
                            <a:noFill/>
                          </a:ln>
                        </wps:spPr>
                        <wps:txbx>
                          <w:txbxContent>
                            <w:p w14:paraId="2254EA05" w14:textId="77777777" w:rsidR="00A148BA" w:rsidRPr="00A450F4" w:rsidRDefault="00A148BA" w:rsidP="00303107">
                              <w:pPr>
                                <w:ind w:left="-5"/>
                                <w:rPr>
                                  <w:rFonts w:ascii="Times" w:cs="Times"/>
                                  <w:b/>
                                  <w:bCs/>
                                </w:rPr>
                              </w:pPr>
                              <w:bookmarkStart w:id="2" w:name="_Hlk78984812"/>
                              <w:bookmarkEnd w:id="2"/>
                              <w:r w:rsidRPr="00A450F4">
                                <w:rPr>
                                  <w:rFonts w:ascii="Times" w:cs="Times"/>
                                  <w:b/>
                                  <w:bCs/>
                                </w:rPr>
                                <w:t xml:space="preserve">Figure 5: Mixture fraction values for all three cases at 0.5, 0.75 and 1 times the eddy turnover time, </w:t>
                              </w:r>
                              <w:r w:rsidRPr="00A450F4">
                                <w:rPr>
                                  <w:rFonts w:ascii="Times" w:eastAsia="Cambria" w:cs="Times"/>
                                  <w:b/>
                                  <w:bCs/>
                                  <w:i/>
                                </w:rPr>
                                <w:t xml:space="preserve">τ </w:t>
                              </w:r>
                              <w:r w:rsidRPr="00A450F4">
                                <w:rPr>
                                  <w:rFonts w:ascii="Times" w:cs="Times"/>
                                  <w:b/>
                                  <w:bCs/>
                                </w:rPr>
                                <w:t>taken at mid-plane along the z axis. The dash-dot lines indicate the laminar inner layer temperature.</w:t>
                              </w:r>
                            </w:p>
                            <w:p w14:paraId="2EA295AA" w14:textId="77777777" w:rsidR="00A148BA" w:rsidRPr="00503003" w:rsidRDefault="00A148BA" w:rsidP="00303107">
                              <w:pPr>
                                <w:jc w:val="center"/>
                                <w:rPr>
                                  <w:rFonts w:ascii="Times" w:cs="Tim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 name="Group 7"/>
                        <wpg:cNvGrpSpPr/>
                        <wpg:grpSpPr>
                          <a:xfrm>
                            <a:off x="276225" y="0"/>
                            <a:ext cx="4627880" cy="3878580"/>
                            <a:chOff x="0" y="0"/>
                            <a:chExt cx="4628232" cy="3878580"/>
                          </a:xfrm>
                        </wpg:grpSpPr>
                        <pic:pic xmlns:pic="http://schemas.openxmlformats.org/drawingml/2006/picture">
                          <pic:nvPicPr>
                            <pic:cNvPr id="3" name="Picture 3" descr="Chart, histogram&#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14475" cy="3878580"/>
                            </a:xfrm>
                            <a:prstGeom prst="rect">
                              <a:avLst/>
                            </a:prstGeom>
                          </pic:spPr>
                        </pic:pic>
                        <pic:pic xmlns:pic="http://schemas.openxmlformats.org/drawingml/2006/picture">
                          <pic:nvPicPr>
                            <pic:cNvPr id="5" name="Picture 5" descr="Chart, ba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552669" y="0"/>
                              <a:ext cx="1513840" cy="3878580"/>
                            </a:xfrm>
                            <a:prstGeom prst="rect">
                              <a:avLst/>
                            </a:prstGeom>
                          </pic:spPr>
                        </pic:pic>
                        <pic:pic xmlns:pic="http://schemas.openxmlformats.org/drawingml/2006/picture">
                          <pic:nvPicPr>
                            <pic:cNvPr id="6" name="Picture 6" descr="Graphical user interface, char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114392" y="0"/>
                              <a:ext cx="1513840" cy="3878580"/>
                            </a:xfrm>
                            <a:prstGeom prst="rect">
                              <a:avLst/>
                            </a:prstGeom>
                          </pic:spPr>
                        </pic:pic>
                      </wpg:grpSp>
                    </wpg:wgp>
                  </a:graphicData>
                </a:graphic>
              </wp:anchor>
            </w:drawing>
          </mc:Choice>
          <mc:Fallback>
            <w:pict>
              <v:group w14:anchorId="74C2B486" id="Group 8" o:spid="_x0000_s1026" style="position:absolute;left:0;text-align:left;margin-left:0;margin-top:0;width:407.65pt;height:363.95pt;z-index:251658240;mso-position-horizontal:center;mso-position-horizontal-relative:margin" coordsize="51771,46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">
                <v:shapetype id="_x0000_t202" coordsize="21600,21600" o:spt="202" path="m,l,21600r21600,l21600,xe">
                  <v:stroke joinstyle="miter"/>
                  <v:path gradientshapeok="t" o:connecttype="rect"/>
                </v:shapetype>
                <v:shape id="Zone de texte 18" o:spid="_x0000_s1027" type="#_x0000_t202" style="position:absolute;top:39814;width:51771;height:6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2254EA05" w14:textId="77777777" w:rsidR="00A148BA" w:rsidRPr="00A450F4" w:rsidRDefault="00A148BA" w:rsidP="00303107">
                        <w:pPr>
                          <w:ind w:left="-5"/>
                          <w:rPr>
                            <w:rFonts w:ascii="Times" w:cs="Times"/>
                            <w:b/>
                            <w:bCs/>
                          </w:rPr>
                        </w:pPr>
                        <w:bookmarkStart w:id="3" w:name="_Hlk78984812"/>
                        <w:bookmarkEnd w:id="3"/>
                        <w:r w:rsidRPr="00A450F4">
                          <w:rPr>
                            <w:rFonts w:ascii="Times" w:cs="Times"/>
                            <w:b/>
                            <w:bCs/>
                          </w:rPr>
                          <w:t xml:space="preserve">Figure 5: Mixture fraction values for all three cases at 0.5, 0.75 and 1 times the eddy turnover time, </w:t>
                        </w:r>
                        <w:r w:rsidRPr="00A450F4">
                          <w:rPr>
                            <w:rFonts w:ascii="Times" w:eastAsia="Cambria" w:cs="Times"/>
                            <w:b/>
                            <w:bCs/>
                            <w:i/>
                          </w:rPr>
                          <w:t xml:space="preserve">τ </w:t>
                        </w:r>
                        <w:r w:rsidRPr="00A450F4">
                          <w:rPr>
                            <w:rFonts w:ascii="Times" w:cs="Times"/>
                            <w:b/>
                            <w:bCs/>
                          </w:rPr>
                          <w:t>taken at mid-plane along the z axis. The dash-dot lines indicate the laminar inner layer temperature.</w:t>
                        </w:r>
                      </w:p>
                      <w:p w14:paraId="2EA295AA" w14:textId="77777777" w:rsidR="00A148BA" w:rsidRPr="00503003" w:rsidRDefault="00A148BA" w:rsidP="00303107">
                        <w:pPr>
                          <w:jc w:val="center"/>
                          <w:rPr>
                            <w:rFonts w:ascii="Times" w:cs="Times"/>
                          </w:rPr>
                        </w:pPr>
                      </w:p>
                    </w:txbxContent>
                  </v:textbox>
                </v:shape>
                <v:group id="Group 7" o:spid="_x0000_s1028" style="position:absolute;left:2762;width:46279;height:38785" coordsize="46282,38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alt="Chart, histogram&#10;&#10;Description automatically generated" style="position:absolute;width:15144;height:38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">
                    <v:imagedata r:id="rId21" o:title="Chart, histogram&#10;&#10;Description automatically generated"/>
                  </v:shape>
                  <v:shape id="Picture 5" o:spid="_x0000_s1030" type="#_x0000_t75" alt="Chart, bar chart&#10;&#10;Description automatically generated" style="position:absolute;left:15526;width:15139;height:38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">
                    <v:imagedata r:id="rId22" o:title="Chart, bar chart&#10;&#10;Description automatically generated"/>
                  </v:shape>
                  <v:shape id="Picture 6" o:spid="_x0000_s1031" type="#_x0000_t75" alt="Graphical user interface, chart&#10;&#10;Description automatically generated" style="position:absolute;left:31143;width:15139;height:38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">
                    <v:imagedata r:id="rId23" o:title="Graphical user interface, chart&#10;&#10;Description automatically generated"/>
                  </v:shape>
                </v:group>
                <w10:wrap type="topAndBottom" anchorx="margin"/>
              </v:group>
            </w:pict>
          </mc:Fallback>
        </mc:AlternateContent>
      </w:r>
      <w:r w:rsidR="00503003" w:rsidRPr="00BA2815">
        <w:rPr>
          <w:rFonts w:ascii="Times" w:cs="Times"/>
          <w:lang w:val="en-GB"/>
        </w:rPr>
        <w:t>In Fig.5 snapshots of the flame at the mid-plane along the z axis at different time steps are plotted. It is observed that as the equivalence ratio increases, the turbulence affects mixture composition at the flame front significantly</w:t>
      </w:r>
      <w:r w:rsidR="00F5190F" w:rsidRPr="00BA2815">
        <w:rPr>
          <w:rFonts w:ascii="Times" w:cs="Times"/>
          <w:lang w:val="en-GB"/>
        </w:rPr>
        <w:t xml:space="preserve"> and is more sensitive to curvature effects. This was also observed in rich ammonia/methane flames by </w:t>
      </w:r>
      <w:r w:rsidR="00F5190F" w:rsidRPr="00BA2815">
        <w:rPr>
          <w:rFonts w:ascii="Times" w:cs="Times"/>
          <w:lang w:val="en-GB"/>
        </w:rPr>
        <w:fldChar w:fldCharType="begin" w:fldLock="1"/>
      </w:r>
      <w:r w:rsidR="00E3742F">
        <w:rPr>
          <w:rFonts w:ascii="Times" w:cs="Times"/>
          <w:lang w:val="en-GB"/>
        </w:rPr>
        <w:instrText>ADDIN CSL_CITATION {"citationItems":[{"id":"ITEM-1","itemData":{"DOI":"10.1016/j.combustflame.2017.09.002","ISSN":"00102180","author":[{"dropping-particle":"","family":"Okafor","given":"Ekenechukwu C","non-dropping-particle":"","parse-names":false,"suffix":""},{"dropping-particle":"","family":"Naito","given":"Yuji","non-dropping-particle":"","parse-names":false,"suffix":""},{"dropping-particle":"","family":"Colson","given":"Sophie","non-dropping-particle":"","parse-names":false,"suffix":""},{"dropping-particle":"","family":"Ichikawa","given":"Akinori","non-dropping-particle":"","parse-names":false,"suffix":""},{"dropping-particle":"","family":"Kudo","given":"Taku","non-dropping-particle":"","parse-names":false,"suffix":""},{"dropping-particle":"","family":"Hayakawa","given":"Akihiro","non-dropping-particle":"","parse-names":false,"suffix":""},{"dropping-particle":"","family":"Kobayashi","given":"Hideaki","non-dropping-particle":"","parse-names":false,"suffix":""}],"container-title":"Combustion and Flame","id":"ITEM-1","issued":{"date-parts":[["2018","1"]]},"page":"185-198","title":"Experimental and numerical study of the laminar burning velocity of CH4–NH3–air premixed flames","type":"article-journal","volume":"187"},"uris":["http://www.mendeley.com/documents/?uuid=bf0a146a-13c9-4864-92b6-3f89605d812b"]}],"mendeley":{"formattedCitation":"(Okafor &lt;i&gt;et al.&lt;/i&gt; (2018))","manualFormatting":"Okafor et al. (2018)","plainTextFormattedCitation":"(Okafor et al. (2018))","previouslyFormattedCitation":"(Okafor &lt;i&gt;et al.&lt;/i&gt; (2018))"},"properties":{"noteIndex":0},"schema":"https://github.com/citation-style-language/schema/raw/master/csl-citation.json"}</w:instrText>
      </w:r>
      <w:r w:rsidR="00F5190F" w:rsidRPr="00BA2815">
        <w:rPr>
          <w:rFonts w:ascii="Times" w:cs="Times"/>
          <w:lang w:val="en-GB"/>
        </w:rPr>
        <w:fldChar w:fldCharType="separate"/>
      </w:r>
      <w:r w:rsidR="001463A6" w:rsidRPr="001463A6">
        <w:rPr>
          <w:rFonts w:ascii="Times" w:cs="Times"/>
          <w:noProof/>
          <w:lang w:val="en-GB"/>
        </w:rPr>
        <w:t xml:space="preserve">Okafor </w:t>
      </w:r>
      <w:r w:rsidR="001463A6" w:rsidRPr="001463A6">
        <w:rPr>
          <w:rFonts w:ascii="Times" w:cs="Times"/>
          <w:i/>
          <w:noProof/>
          <w:lang w:val="en-GB"/>
        </w:rPr>
        <w:t>et al.</w:t>
      </w:r>
      <w:r w:rsidR="001463A6" w:rsidRPr="001463A6">
        <w:rPr>
          <w:rFonts w:ascii="Times" w:cs="Times"/>
          <w:noProof/>
          <w:lang w:val="en-GB"/>
        </w:rPr>
        <w:t xml:space="preserve"> (2018)</w:t>
      </w:r>
      <w:r w:rsidR="00F5190F" w:rsidRPr="00BA2815">
        <w:rPr>
          <w:rFonts w:ascii="Times" w:cs="Times"/>
          <w:lang w:val="en-GB"/>
        </w:rPr>
        <w:fldChar w:fldCharType="end"/>
      </w:r>
      <w:r w:rsidR="00F5190F" w:rsidRPr="00BA2815">
        <w:rPr>
          <w:rFonts w:ascii="Times" w:cs="Times"/>
          <w:lang w:val="en-GB"/>
        </w:rPr>
        <w:t xml:space="preserve">. </w:t>
      </w:r>
      <w:r w:rsidR="00503003" w:rsidRPr="00BA2815">
        <w:rPr>
          <w:rFonts w:ascii="Times" w:cs="Times"/>
          <w:lang w:val="en-GB"/>
        </w:rPr>
        <w:t>For the rich case, large disturbances due to the turbulence can be seen as well. Since the constant Ka ensures that the chemical time scale is 0.1 times the Kolmogorov time scale, we can conclud</w:t>
      </w:r>
      <w:r w:rsidR="00F5190F" w:rsidRPr="00BA2815">
        <w:rPr>
          <w:rFonts w:ascii="Times" w:cs="Times"/>
          <w:lang w:val="en-GB"/>
        </w:rPr>
        <w:t>e</w:t>
      </w:r>
      <w:r w:rsidR="00503003" w:rsidRPr="00BA2815">
        <w:rPr>
          <w:rFonts w:ascii="Times" w:cs="Times"/>
          <w:lang w:val="en-GB"/>
        </w:rPr>
        <w:t xml:space="preserve"> that the small-scale turbulent structures affect the flame chemistry in such a way that it suppresses the combustion chemistry in turbulent spherically expanding flame kernels.</w:t>
      </w:r>
      <w:r w:rsidR="00194538" w:rsidRPr="00BA2815">
        <w:rPr>
          <w:rFonts w:ascii="Times" w:cs="Times"/>
          <w:lang w:val="en-GB"/>
        </w:rPr>
        <w:t xml:space="preserve"> </w:t>
      </w:r>
    </w:p>
    <w:p w14:paraId="1F8992FF" w14:textId="54BA2EA9" w:rsidR="002652EE" w:rsidRPr="00BA2815" w:rsidRDefault="00194538" w:rsidP="00E36C4D">
      <w:pPr>
        <w:spacing w:after="240"/>
        <w:ind w:firstLine="720"/>
        <w:rPr>
          <w:rFonts w:ascii="Times" w:cs="Times"/>
          <w:lang w:val="en-GB"/>
        </w:rPr>
      </w:pPr>
      <w:r w:rsidRPr="00BA2815">
        <w:rPr>
          <w:rFonts w:ascii="Times" w:cs="Times"/>
          <w:lang w:val="en-GB"/>
        </w:rPr>
        <w:t>Results obtained from the development of these models will enable better resolution of more complex, larger models, such as those intended for industrial scale systems fuelled with NH</w:t>
      </w:r>
      <w:r w:rsidRPr="001E018D">
        <w:rPr>
          <w:rFonts w:ascii="Times" w:cs="Times"/>
          <w:vertAlign w:val="subscript"/>
          <w:lang w:val="en-GB"/>
        </w:rPr>
        <w:t>3</w:t>
      </w:r>
      <w:r w:rsidRPr="00BA2815">
        <w:rPr>
          <w:rFonts w:ascii="Times" w:cs="Times"/>
          <w:lang w:val="en-GB"/>
        </w:rPr>
        <w:t>/H</w:t>
      </w:r>
      <w:r w:rsidRPr="001E018D">
        <w:rPr>
          <w:rFonts w:ascii="Times" w:cs="Times"/>
          <w:vertAlign w:val="subscript"/>
          <w:lang w:val="en-GB"/>
        </w:rPr>
        <w:t>2</w:t>
      </w:r>
      <w:r w:rsidRPr="00BA2815">
        <w:rPr>
          <w:rFonts w:ascii="Times" w:cs="Times"/>
          <w:lang w:val="en-GB"/>
        </w:rPr>
        <w:t>/CH</w:t>
      </w:r>
      <w:r w:rsidRPr="001E018D">
        <w:rPr>
          <w:rFonts w:ascii="Times" w:cs="Times"/>
          <w:vertAlign w:val="subscript"/>
          <w:lang w:val="en-GB"/>
        </w:rPr>
        <w:t>4</w:t>
      </w:r>
      <w:r w:rsidRPr="00BA2815">
        <w:rPr>
          <w:rFonts w:ascii="Times" w:cs="Times"/>
          <w:lang w:val="en-GB"/>
        </w:rPr>
        <w:t xml:space="preserve"> blends </w:t>
      </w:r>
      <w:proofErr w:type="gramStart"/>
      <w:r w:rsidRPr="00BA2815">
        <w:rPr>
          <w:rFonts w:ascii="Times" w:cs="Times"/>
          <w:lang w:val="en-GB"/>
        </w:rPr>
        <w:t>similar to</w:t>
      </w:r>
      <w:proofErr w:type="gramEnd"/>
      <w:r w:rsidRPr="00BA2815">
        <w:rPr>
          <w:rFonts w:ascii="Times" w:cs="Times"/>
          <w:lang w:val="en-GB"/>
        </w:rPr>
        <w:t xml:space="preserve"> the one presented next. </w:t>
      </w:r>
      <w:r w:rsidR="00503003" w:rsidRPr="00BA2815">
        <w:rPr>
          <w:rFonts w:ascii="Times" w:cs="Times"/>
          <w:lang w:val="en-GB"/>
        </w:rPr>
        <w:tab/>
      </w:r>
    </w:p>
    <w:p w14:paraId="539A9A29" w14:textId="3B50A923" w:rsidR="00503003" w:rsidRPr="00EA0AA8" w:rsidRDefault="002F0B30" w:rsidP="001E018D">
      <w:pPr>
        <w:pStyle w:val="Heading1"/>
        <w:rPr>
          <w:u w:val="none"/>
        </w:rPr>
      </w:pPr>
      <w:r w:rsidRPr="00EA0AA8">
        <w:rPr>
          <w:u w:val="none"/>
        </w:rPr>
        <w:t>PART III: TANGENTIAL SWIRL BURNER</w:t>
      </w:r>
    </w:p>
    <w:p w14:paraId="017CE013" w14:textId="3F47D5FC" w:rsidR="00303107" w:rsidRPr="00BA2815" w:rsidRDefault="00503003" w:rsidP="00CD06AB">
      <w:pPr>
        <w:pStyle w:val="BodyText2"/>
        <w:rPr>
          <w:rFonts w:ascii="Times"/>
          <w:lang w:val="en-GB"/>
        </w:rPr>
      </w:pPr>
      <w:r w:rsidRPr="00BA2815">
        <w:rPr>
          <w:rFonts w:ascii="Times"/>
          <w:lang w:val="en-GB"/>
        </w:rPr>
        <w:t>An industrial-scale tangential swirl burner was employed with a constant thermal power of 8</w:t>
      </w:r>
      <w:r w:rsidR="00B67A62">
        <w:rPr>
          <w:rFonts w:ascii="Times"/>
          <w:lang w:val="en-GB"/>
        </w:rPr>
        <w:t xml:space="preserve"> </w:t>
      </w:r>
      <w:r w:rsidRPr="00BA2815">
        <w:rPr>
          <w:rFonts w:ascii="Times"/>
          <w:lang w:val="en-GB"/>
        </w:rPr>
        <w:t>kW, equivalence ratio</w:t>
      </w:r>
      <w:r w:rsidRPr="00BA2815">
        <w:rPr>
          <w:rFonts w:ascii="Times" w:cs="Times"/>
          <w:lang w:val="en-GB"/>
        </w:rPr>
        <w:t>, Φ = 1.2</w:t>
      </w:r>
      <w:r w:rsidRPr="00BA2815">
        <w:rPr>
          <w:rFonts w:ascii="Times"/>
          <w:lang w:val="en-GB"/>
        </w:rPr>
        <w:t xml:space="preserve"> and a swirl no. (S</w:t>
      </w:r>
      <w:r w:rsidRPr="00BA2815">
        <w:rPr>
          <w:rFonts w:ascii="Times"/>
          <w:vertAlign w:val="subscript"/>
          <w:lang w:val="en-GB"/>
        </w:rPr>
        <w:t>g</w:t>
      </w:r>
      <w:r w:rsidRPr="00BA2815">
        <w:rPr>
          <w:rFonts w:ascii="Times"/>
          <w:lang w:val="en-GB"/>
        </w:rPr>
        <w:t xml:space="preserve">) of 1.05. A set of Bronkhorst mass flow controllers (MFCs) was used to regulate the fuel and air flows with a precision of </w:t>
      </w:r>
      <w:r w:rsidRPr="00BA2815">
        <w:rPr>
          <w:rFonts w:ascii="Times" w:cs="Times"/>
          <w:lang w:val="en-GB"/>
        </w:rPr>
        <w:t>±</w:t>
      </w:r>
      <w:r w:rsidRPr="00BA2815">
        <w:rPr>
          <w:rFonts w:ascii="Times"/>
          <w:lang w:val="en-GB"/>
        </w:rPr>
        <w:t xml:space="preserve">0.5%. Fig. </w:t>
      </w:r>
      <w:r w:rsidR="00614F5E" w:rsidRPr="00BA2815">
        <w:rPr>
          <w:rFonts w:ascii="Times"/>
          <w:lang w:val="en-GB"/>
        </w:rPr>
        <w:t>6</w:t>
      </w:r>
      <w:r w:rsidRPr="00BA2815">
        <w:rPr>
          <w:rFonts w:ascii="Times"/>
          <w:lang w:val="en-GB"/>
        </w:rPr>
        <w:t xml:space="preserve"> shows the schematic of the tangential burner. Methane and ammonia </w:t>
      </w:r>
      <w:r w:rsidR="003757F4" w:rsidRPr="00BA2815">
        <w:rPr>
          <w:rFonts w:ascii="Times"/>
          <w:lang w:val="en-GB"/>
        </w:rPr>
        <w:t>were</w:t>
      </w:r>
      <w:r w:rsidRPr="00BA2815">
        <w:rPr>
          <w:rFonts w:ascii="Times"/>
          <w:lang w:val="en-GB"/>
        </w:rPr>
        <w:t xml:space="preserve"> fully premixed with air flow, whereas hydrogen flows were introduced </w:t>
      </w:r>
      <w:r w:rsidR="00F630A0">
        <w:rPr>
          <w:rFonts w:ascii="Times"/>
          <w:lang w:val="en-GB"/>
        </w:rPr>
        <w:t>4</w:t>
      </w:r>
      <w:r w:rsidRPr="00BA2815">
        <w:rPr>
          <w:rFonts w:ascii="Times"/>
          <w:lang w:val="en-GB"/>
        </w:rPr>
        <w:t xml:space="preserve"> cm below the burner exit</w:t>
      </w:r>
      <w:r w:rsidR="00C01D01">
        <w:rPr>
          <w:rFonts w:ascii="Times"/>
          <w:lang w:val="en-GB"/>
        </w:rPr>
        <w:t>, directly into the swirler</w:t>
      </w:r>
      <w:r w:rsidRPr="00BA2815">
        <w:rPr>
          <w:rFonts w:ascii="Times"/>
          <w:lang w:val="en-GB"/>
        </w:rPr>
        <w:t xml:space="preserve"> through 6 </w:t>
      </w:r>
      <w:proofErr w:type="spellStart"/>
      <w:r w:rsidRPr="00BA2815">
        <w:rPr>
          <w:rFonts w:ascii="Times"/>
          <w:lang w:val="en-GB"/>
        </w:rPr>
        <w:t>equispaced</w:t>
      </w:r>
      <w:proofErr w:type="spellEnd"/>
      <w:r w:rsidRPr="00BA2815">
        <w:rPr>
          <w:rFonts w:ascii="Times"/>
          <w:lang w:val="en-GB"/>
        </w:rPr>
        <w:t xml:space="preserve"> injection holes with 1.5mm diameter, angled at 45</w:t>
      </w:r>
      <w:proofErr w:type="gramStart"/>
      <w:r w:rsidR="00960A94" w:rsidRPr="00BA2815">
        <w:rPr>
          <w:rFonts w:ascii="Calibri" w:hAnsi="Calibri" w:cs="Calibri"/>
          <w:lang w:val="en-GB"/>
        </w:rPr>
        <w:t>˚</w:t>
      </w:r>
      <w:r w:rsidR="00960A94" w:rsidRPr="00BA2815">
        <w:rPr>
          <w:rFonts w:ascii="Times"/>
          <w:lang w:val="en-GB"/>
        </w:rPr>
        <w:t xml:space="preserve"> </w:t>
      </w:r>
      <w:r w:rsidR="00960A94">
        <w:rPr>
          <w:rFonts w:ascii="Times"/>
          <w:lang w:val="en-GB"/>
        </w:rPr>
        <w:t xml:space="preserve"> for</w:t>
      </w:r>
      <w:proofErr w:type="gramEnd"/>
      <w:r w:rsidRPr="00BA2815">
        <w:rPr>
          <w:rFonts w:ascii="Times"/>
          <w:lang w:val="en-GB"/>
        </w:rPr>
        <w:t xml:space="preserve"> better mixing with the rest of the mixtures prior to ignition. A quartz tube made from GE214 material </w:t>
      </w:r>
      <w:r w:rsidRPr="00BA2815">
        <w:rPr>
          <w:rFonts w:ascii="Times"/>
          <w:lang w:val="en-GB"/>
        </w:rPr>
        <w:fldChar w:fldCharType="begin" w:fldLock="1"/>
      </w:r>
      <w:r w:rsidR="007D7277">
        <w:rPr>
          <w:rFonts w:ascii="Times"/>
          <w:lang w:val="en-GB"/>
        </w:rPr>
        <w:instrText>ADDIN CSL_CITATION {"citationItems":[{"id":"ITEM-1","itemData":{"URL":"https://www.sgpinc.com/materials/fused-quartz/ge-124214-quartz/","accessed":{"date-parts":[["2021","7","28"]]},"id":"ITEM-1","issued":{"date-parts":[["2019"]]},"title":"GE 124/214 Quartz | Specialty Glass Products","type":"webpage"},"uris":["http://www.mendeley.com/documents/?uuid=dfbeaf52-ced6-3884-b670-0043f47df731","http://www.mendeley.com/documents/?uuid=caed60bd-1e34-458f-b857-516f55ebb0de","http://www.mendeley.com/documents/?uuid=1272171d-1fa0-4140-bf13-da247762c8f5"]}],"mendeley":{"formattedCitation":"(&lt;i&gt;GE 124/214 Quartz | Specialty Glass Products&lt;/i&gt; (2019))","plainTextFormattedCitation":"(GE 124/214 Quartz | Specialty Glass Products (2019))","previouslyFormattedCitation":"(&lt;i&gt;GE 124/214 Quartz | Specialty Glass Products&lt;/i&gt; (2019))"},"properties":{"noteIndex":0},"schema":"https://github.com/citation-style-language/schema/raw/master/csl-citation.json"}</w:instrText>
      </w:r>
      <w:r w:rsidRPr="00BA2815">
        <w:rPr>
          <w:rFonts w:ascii="Times"/>
          <w:lang w:val="en-GB"/>
        </w:rPr>
        <w:fldChar w:fldCharType="separate"/>
      </w:r>
      <w:r w:rsidR="00C570C2" w:rsidRPr="00C570C2">
        <w:rPr>
          <w:rFonts w:ascii="Times"/>
          <w:noProof/>
          <w:lang w:val="en-GB"/>
        </w:rPr>
        <w:t>(</w:t>
      </w:r>
      <w:r w:rsidR="00C570C2" w:rsidRPr="00C570C2">
        <w:rPr>
          <w:rFonts w:ascii="Times"/>
          <w:i/>
          <w:noProof/>
          <w:lang w:val="en-GB"/>
        </w:rPr>
        <w:t>GE 124/214 Quartz | Specialty Glass Products</w:t>
      </w:r>
      <w:r w:rsidR="00C570C2" w:rsidRPr="00C570C2">
        <w:rPr>
          <w:rFonts w:ascii="Times"/>
          <w:noProof/>
          <w:lang w:val="en-GB"/>
        </w:rPr>
        <w:t xml:space="preserve"> (2019))</w:t>
      </w:r>
      <w:r w:rsidRPr="00BA2815">
        <w:rPr>
          <w:rFonts w:ascii="Times"/>
          <w:lang w:val="en-GB"/>
        </w:rPr>
        <w:fldChar w:fldCharType="end"/>
      </w:r>
      <w:r w:rsidRPr="00BA2815">
        <w:rPr>
          <w:rFonts w:ascii="Times"/>
          <w:lang w:val="en-GB"/>
        </w:rPr>
        <w:t xml:space="preserve"> was used for optical diagnostics. All the experiments were conducted at ambient inlet pressure and temperature. A pair of </w:t>
      </w:r>
      <w:proofErr w:type="spellStart"/>
      <w:r w:rsidRPr="00BA2815">
        <w:rPr>
          <w:rFonts w:ascii="Times"/>
          <w:lang w:val="en-GB"/>
        </w:rPr>
        <w:t>LaVision</w:t>
      </w:r>
      <w:proofErr w:type="spellEnd"/>
      <w:r w:rsidRPr="00BA2815">
        <w:rPr>
          <w:rFonts w:ascii="Times"/>
          <w:lang w:val="en-GB"/>
        </w:rPr>
        <w:t xml:space="preserve"> CCD cameras with UV and visible ranges were employed to obtain chemiluminescence traces of various species of interest. The units were triggered simultaneously with 90% gain and a gate-time of 700,000 ns. Various Edmund filters were used for each species, namely OH* (3</w:t>
      </w:r>
      <w:r w:rsidR="00CF1DA9">
        <w:rPr>
          <w:rFonts w:ascii="Times"/>
          <w:lang w:val="en-GB"/>
        </w:rPr>
        <w:t>10</w:t>
      </w:r>
      <w:r w:rsidRPr="00BA2815">
        <w:rPr>
          <w:rFonts w:ascii="Times"/>
          <w:lang w:val="en-GB"/>
        </w:rPr>
        <w:t xml:space="preserve"> nm), CH* (420 nm), NH* (337 nm), NH</w:t>
      </w:r>
      <w:r w:rsidRPr="00BA2815">
        <w:rPr>
          <w:rFonts w:ascii="Times"/>
          <w:vertAlign w:val="subscript"/>
          <w:lang w:val="en-GB"/>
        </w:rPr>
        <w:t>2</w:t>
      </w:r>
      <w:r w:rsidRPr="00BA2815">
        <w:rPr>
          <w:rFonts w:ascii="Times"/>
          <w:lang w:val="en-GB"/>
        </w:rPr>
        <w:t>* (63</w:t>
      </w:r>
      <w:r w:rsidR="00CF1DA9">
        <w:rPr>
          <w:rFonts w:ascii="Times"/>
          <w:lang w:val="en-GB"/>
        </w:rPr>
        <w:t>0</w:t>
      </w:r>
      <w:r w:rsidRPr="00BA2815">
        <w:rPr>
          <w:rFonts w:ascii="Times"/>
          <w:lang w:val="en-GB"/>
        </w:rPr>
        <w:t xml:space="preserve"> nm). </w:t>
      </w:r>
      <w:proofErr w:type="spellStart"/>
      <w:r w:rsidRPr="00BA2815">
        <w:rPr>
          <w:rFonts w:ascii="Times"/>
          <w:lang w:val="en-GB"/>
        </w:rPr>
        <w:t>LaVision</w:t>
      </w:r>
      <w:proofErr w:type="spellEnd"/>
      <w:r w:rsidRPr="00BA2815">
        <w:rPr>
          <w:rFonts w:ascii="Times"/>
          <w:lang w:val="en-GB"/>
        </w:rPr>
        <w:t xml:space="preserve"> Davis v10 was used to gather 200 frames per experimental points, which were then post-processed using a be-spoke MATLAB script </w:t>
      </w:r>
      <w:r w:rsidRPr="00BA2815">
        <w:rPr>
          <w:rFonts w:ascii="Times"/>
          <w:lang w:val="en-GB"/>
        </w:rPr>
        <w:fldChar w:fldCharType="begin" w:fldLock="1"/>
      </w:r>
      <w:r w:rsidR="00FF060E">
        <w:rPr>
          <w:rFonts w:ascii="Times"/>
          <w:lang w:val="en-GB"/>
        </w:rPr>
        <w:instrText>ADDIN CSL_CITATION {"citationItems":[{"id":"ITEM-1","itemData":{"DOI":"10.13140/RG.2.2.28297.06246/1","author":[{"dropping-particle":"","family":"Mashruk","given":"Syed","non-dropping-particle":"","parse-names":false,"suffix":""}],"id":"ITEM-1","issued":{"date-parts":[["2020"]]},"language":"English","publisher":"Cardiff University","title":"NO Formation Analysis using Chemical Reactor Modelling and LIF Measurements on Industrial Swirl Flames - PhD Thesis","type":"thesis"},"uris":["http://www.mendeley.com/documents/?uuid=5c13b716-7a2d-4c15-9a67-ddba761b0f4b","http://www.mendeley.com/documents/?uuid=12320cd9-4032-46ab-ad93-0386ba2acd78","http://www.mendeley.com/documents/?uuid=5a52740e-5ed4-4929-8d00-e47c07ce8250"]}],"mendeley":{"formattedCitation":"(Mashruk (2020))","plainTextFormattedCitation":"(Mashruk (2020))","previouslyFormattedCitation":"(Mashruk (2020))"},"properties":{"noteIndex":0},"schema":"https://github.com/citation-style-language/schema/raw/master/csl-citation.json"}</w:instrText>
      </w:r>
      <w:r w:rsidRPr="00BA2815">
        <w:rPr>
          <w:rFonts w:ascii="Times"/>
          <w:lang w:val="en-GB"/>
        </w:rPr>
        <w:fldChar w:fldCharType="separate"/>
      </w:r>
      <w:r w:rsidR="001463A6" w:rsidRPr="001463A6">
        <w:rPr>
          <w:rFonts w:ascii="Times"/>
          <w:noProof/>
          <w:lang w:val="en-GB"/>
        </w:rPr>
        <w:t>(Mashruk (2020))</w:t>
      </w:r>
      <w:r w:rsidRPr="00BA2815">
        <w:rPr>
          <w:rFonts w:ascii="Times"/>
          <w:lang w:val="en-GB"/>
        </w:rPr>
        <w:fldChar w:fldCharType="end"/>
      </w:r>
      <w:r w:rsidRPr="00BA2815">
        <w:rPr>
          <w:rFonts w:ascii="Times"/>
          <w:lang w:val="en-GB"/>
        </w:rPr>
        <w:t xml:space="preserve"> designed to conduct Abel Inversion after averaging. </w:t>
      </w:r>
    </w:p>
    <w:p w14:paraId="5959C201" w14:textId="24FA54F2" w:rsidR="00503003" w:rsidRPr="002E6425" w:rsidRDefault="00503003" w:rsidP="002E6425">
      <w:pPr>
        <w:pStyle w:val="BodyText2"/>
        <w:rPr>
          <w:rFonts w:ascii="Times"/>
          <w:lang w:val="en-GB"/>
        </w:rPr>
      </w:pPr>
      <w:r w:rsidRPr="00BA2815">
        <w:rPr>
          <w:rFonts w:ascii="Times"/>
          <w:lang w:val="en-GB"/>
        </w:rPr>
        <w:t xml:space="preserve">Exhaust emissions were sampled and measured using Emerson CT5100 Continuous Quantum Cascade Laser analyser at a frequency of 1 Hz with a repeatability of </w:t>
      </w:r>
      <w:r w:rsidRPr="00BA2815">
        <w:rPr>
          <w:rFonts w:ascii="Times" w:cs="Times"/>
          <w:lang w:val="en-GB"/>
        </w:rPr>
        <w:t>±</w:t>
      </w:r>
      <w:r w:rsidRPr="00BA2815">
        <w:rPr>
          <w:rFonts w:ascii="Times"/>
          <w:lang w:val="en-GB"/>
        </w:rPr>
        <w:t xml:space="preserve">1% and 0.999 linearity. Sampling temperatures were maintained at 433K to avoid condensation. </w:t>
      </w:r>
    </w:p>
    <w:p w14:paraId="0B5D955B" w14:textId="20366024" w:rsidR="00BE45FA" w:rsidRPr="00BA2815" w:rsidRDefault="000769E7" w:rsidP="001E018D">
      <w:pPr>
        <w:pStyle w:val="Heading2"/>
      </w:pPr>
      <w:r w:rsidRPr="00BA2815">
        <w:rPr>
          <w:rFonts w:ascii="Times" w:cs="Times"/>
          <w:noProof/>
          <w:lang w:val="en-GB"/>
        </w:rPr>
        <w:lastRenderedPageBreak/>
        <mc:AlternateContent>
          <mc:Choice Requires="wpg">
            <w:drawing>
              <wp:anchor distT="0" distB="0" distL="114300" distR="114300" simplePos="0" relativeHeight="251658241" behindDoc="0" locked="0" layoutInCell="1" allowOverlap="1" wp14:anchorId="2286E337" wp14:editId="11567FFC">
                <wp:simplePos x="0" y="0"/>
                <wp:positionH relativeFrom="margin">
                  <wp:posOffset>503522</wp:posOffset>
                </wp:positionH>
                <wp:positionV relativeFrom="paragraph">
                  <wp:posOffset>78666</wp:posOffset>
                </wp:positionV>
                <wp:extent cx="5123815" cy="3769995"/>
                <wp:effectExtent l="0" t="0" r="635" b="1905"/>
                <wp:wrapTopAndBottom/>
                <wp:docPr id="9" name="Group 9"/>
                <wp:cNvGraphicFramePr/>
                <a:graphic xmlns:a="http://schemas.openxmlformats.org/drawingml/2006/main">
                  <a:graphicData uri="http://schemas.microsoft.com/office/word/2010/wordprocessingGroup">
                    <wpg:wgp>
                      <wpg:cNvGrpSpPr/>
                      <wpg:grpSpPr>
                        <a:xfrm>
                          <a:off x="0" y="0"/>
                          <a:ext cx="5123815" cy="3769995"/>
                          <a:chOff x="0" y="0"/>
                          <a:chExt cx="6067425" cy="4396591"/>
                        </a:xfrm>
                      </wpg:grpSpPr>
                      <wps:wsp>
                        <wps:cNvPr id="20" name="Zone de texte 20"/>
                        <wps:cNvSpPr txBox="1"/>
                        <wps:spPr>
                          <a:xfrm>
                            <a:off x="171450" y="3790950"/>
                            <a:ext cx="5498275" cy="605641"/>
                          </a:xfrm>
                          <a:prstGeom prst="rect">
                            <a:avLst/>
                          </a:prstGeom>
                          <a:noFill/>
                          <a:ln w="6350">
                            <a:noFill/>
                          </a:ln>
                        </wps:spPr>
                        <wps:txbx>
                          <w:txbxContent>
                            <w:p w14:paraId="6BBA8D65" w14:textId="00F6E146" w:rsidR="00A148BA" w:rsidRPr="00A450F4" w:rsidRDefault="00A148BA" w:rsidP="00303107">
                              <w:pPr>
                                <w:rPr>
                                  <w:rFonts w:ascii="Times" w:cs="Times"/>
                                  <w:b/>
                                  <w:bCs/>
                                </w:rPr>
                              </w:pPr>
                              <w:r w:rsidRPr="00A450F4">
                                <w:rPr>
                                  <w:rFonts w:ascii="Times" w:cs="Times"/>
                                  <w:b/>
                                  <w:bCs/>
                                </w:rPr>
                                <w:t>Figure 6</w:t>
                              </w:r>
                              <w:r w:rsidR="001566C8">
                                <w:rPr>
                                  <w:rFonts w:ascii="Times" w:cs="Times"/>
                                  <w:b/>
                                  <w:bCs/>
                                </w:rPr>
                                <w:t>:</w:t>
                              </w:r>
                              <w:r w:rsidRPr="00A450F4">
                                <w:rPr>
                                  <w:rFonts w:ascii="Times" w:cs="Times"/>
                                  <w:b/>
                                  <w:bCs/>
                                </w:rPr>
                                <w:t xml:space="preserve"> Schematic of tangential swirl combustor with measuring techniques and control systems</w:t>
                              </w:r>
                              <w:r>
                                <w:rPr>
                                  <w:rFonts w:ascii="Times" w:cs="Times"/>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Picture 2"/>
                          <pic:cNvPicPr/>
                        </pic:nvPicPr>
                        <pic:blipFill rotWithShape="1">
                          <a:blip r:embed="rId24">
                            <a:extLst>
                              <a:ext uri="{28A0092B-C50C-407E-A947-70E740481C1C}">
                                <a14:useLocalDpi xmlns:a14="http://schemas.microsoft.com/office/drawing/2010/main" val="0"/>
                              </a:ext>
                            </a:extLst>
                          </a:blip>
                          <a:srcRect t="-5068" b="1"/>
                          <a:stretch/>
                        </pic:blipFill>
                        <pic:spPr bwMode="auto">
                          <a:xfrm>
                            <a:off x="0" y="0"/>
                            <a:ext cx="6067425" cy="369252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286E337" id="Group 9" o:spid="_x0000_s1032" style="position:absolute;left:0;text-align:left;margin-left:39.65pt;margin-top:6.2pt;width:403.45pt;height:296.85pt;z-index:251658241;mso-position-horizontal-relative:margin;mso-width-relative:margin;mso-height-relative:margin" coordsize="60674,43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">
                <v:shape id="Zone de texte 20" o:spid="_x0000_s1033" type="#_x0000_t202" style="position:absolute;left:1714;top:37909;width:54983;height:6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6BBA8D65" w14:textId="00F6E146" w:rsidR="00A148BA" w:rsidRPr="00A450F4" w:rsidRDefault="00A148BA" w:rsidP="00303107">
                        <w:pPr>
                          <w:rPr>
                            <w:rFonts w:ascii="Times" w:cs="Times"/>
                            <w:b/>
                            <w:bCs/>
                          </w:rPr>
                        </w:pPr>
                        <w:r w:rsidRPr="00A450F4">
                          <w:rPr>
                            <w:rFonts w:ascii="Times" w:cs="Times"/>
                            <w:b/>
                            <w:bCs/>
                          </w:rPr>
                          <w:t>Figure 6</w:t>
                        </w:r>
                        <w:r w:rsidR="001566C8">
                          <w:rPr>
                            <w:rFonts w:ascii="Times" w:cs="Times"/>
                            <w:b/>
                            <w:bCs/>
                          </w:rPr>
                          <w:t>:</w:t>
                        </w:r>
                        <w:r w:rsidRPr="00A450F4">
                          <w:rPr>
                            <w:rFonts w:ascii="Times" w:cs="Times"/>
                            <w:b/>
                            <w:bCs/>
                          </w:rPr>
                          <w:t xml:space="preserve"> Schematic of tangential swirl combustor with measuring techniques and control systems</w:t>
                        </w:r>
                        <w:r>
                          <w:rPr>
                            <w:rFonts w:ascii="Times" w:cs="Times"/>
                            <w:b/>
                            <w:bCs/>
                          </w:rPr>
                          <w:t>.</w:t>
                        </w:r>
                      </w:p>
                    </w:txbxContent>
                  </v:textbox>
                </v:shape>
                <v:shape id="Picture 2" o:spid="_x0000_s1034" type="#_x0000_t75" style="position:absolute;width:60674;height:36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">
                  <v:imagedata r:id="rId25" o:title="" croptop="-3321f" cropbottom="1f"/>
                </v:shape>
                <w10:wrap type="topAndBottom" anchorx="margin"/>
              </v:group>
            </w:pict>
          </mc:Fallback>
        </mc:AlternateContent>
      </w:r>
      <w:r w:rsidR="00BE45FA" w:rsidRPr="00BA2815">
        <w:t>Results and Discussion</w:t>
      </w:r>
    </w:p>
    <w:p w14:paraId="20376DCC" w14:textId="74EF6D05" w:rsidR="00BE45FA" w:rsidRPr="00BA2815" w:rsidRDefault="00BE45FA" w:rsidP="00BE45FA">
      <w:pPr>
        <w:pStyle w:val="BodyText2"/>
        <w:rPr>
          <w:rFonts w:ascii="Times"/>
          <w:lang w:val="en-GB"/>
        </w:rPr>
      </w:pPr>
      <w:r w:rsidRPr="00BA2815">
        <w:rPr>
          <w:rFonts w:ascii="Times"/>
          <w:lang w:val="en-GB"/>
        </w:rPr>
        <w:t xml:space="preserve">Fig. </w:t>
      </w:r>
      <w:r w:rsidR="00614F5E" w:rsidRPr="00BA2815">
        <w:rPr>
          <w:rFonts w:ascii="Times"/>
          <w:lang w:val="en-GB"/>
        </w:rPr>
        <w:t>7</w:t>
      </w:r>
      <w:r w:rsidRPr="00BA2815">
        <w:rPr>
          <w:rFonts w:ascii="Times"/>
          <w:lang w:val="en-GB"/>
        </w:rPr>
        <w:t xml:space="preserve"> displays the experimental points undertaken in the tangential swirl burner, as well as the formation of species of interest. Colourmaps were normalised to species dataset maximum to observe the changes in species formation with varying fuel blend composition. OH*, CH* and NH* formation decreases with decreasing CH</w:t>
      </w:r>
      <w:r w:rsidRPr="00BA2815">
        <w:rPr>
          <w:rFonts w:ascii="Times"/>
          <w:vertAlign w:val="subscript"/>
          <w:lang w:val="en-GB"/>
        </w:rPr>
        <w:t xml:space="preserve">4 </w:t>
      </w:r>
      <w:r w:rsidRPr="00BA2815">
        <w:rPr>
          <w:rFonts w:ascii="Times"/>
          <w:lang w:val="en-GB"/>
        </w:rPr>
        <w:t>and increasing NH</w:t>
      </w:r>
      <w:r w:rsidRPr="00BA2815">
        <w:rPr>
          <w:rFonts w:ascii="Times"/>
          <w:vertAlign w:val="subscript"/>
          <w:lang w:val="en-GB"/>
        </w:rPr>
        <w:t>3</w:t>
      </w:r>
      <w:r w:rsidRPr="00BA2815">
        <w:rPr>
          <w:rFonts w:ascii="Times"/>
          <w:lang w:val="en-GB"/>
        </w:rPr>
        <w:t xml:space="preserve"> mol fraction, whereas NH</w:t>
      </w:r>
      <w:r w:rsidRPr="00BA2815">
        <w:rPr>
          <w:rFonts w:ascii="Times"/>
          <w:vertAlign w:val="subscript"/>
          <w:lang w:val="en-GB"/>
        </w:rPr>
        <w:t>2</w:t>
      </w:r>
      <w:r w:rsidRPr="00BA2815">
        <w:rPr>
          <w:rFonts w:ascii="Times"/>
          <w:lang w:val="en-GB"/>
        </w:rPr>
        <w:t>* displays opposite trend. There are definitive changes in the flame shapes and thicknesses with NH</w:t>
      </w:r>
      <w:r w:rsidRPr="00BA2815">
        <w:rPr>
          <w:rFonts w:ascii="Times"/>
          <w:vertAlign w:val="subscript"/>
          <w:lang w:val="en-GB"/>
        </w:rPr>
        <w:t xml:space="preserve">3 </w:t>
      </w:r>
      <w:r w:rsidRPr="001E018D">
        <w:rPr>
          <w:rFonts w:ascii="Times"/>
          <w:lang w:val="en-GB"/>
        </w:rPr>
        <w:t>vol.%</w:t>
      </w:r>
      <w:r w:rsidRPr="00BA2815">
        <w:rPr>
          <w:rFonts w:ascii="Times"/>
          <w:lang w:val="en-GB"/>
        </w:rPr>
        <w:t xml:space="preserve"> </w:t>
      </w:r>
      <w:r w:rsidRPr="00BA2815">
        <w:rPr>
          <w:rFonts w:ascii="Calibri" w:hAnsi="Calibri" w:cs="Calibri"/>
          <w:lang w:val="en-GB"/>
        </w:rPr>
        <w:t>≥</w:t>
      </w:r>
      <w:r w:rsidRPr="00BA2815">
        <w:rPr>
          <w:rFonts w:ascii="Times"/>
          <w:lang w:val="en-GB"/>
        </w:rPr>
        <w:t xml:space="preserve"> 50%.</w:t>
      </w:r>
    </w:p>
    <w:p w14:paraId="097BE542" w14:textId="3CA9A94D" w:rsidR="00BE45FA" w:rsidRPr="00BA2815" w:rsidRDefault="00BE45FA" w:rsidP="000F51F4">
      <w:pPr>
        <w:pStyle w:val="BodyText2"/>
        <w:rPr>
          <w:rFonts w:ascii="Times"/>
          <w:lang w:val="en-GB"/>
        </w:rPr>
      </w:pPr>
      <w:r w:rsidRPr="00BA2815">
        <w:rPr>
          <w:rFonts w:ascii="Times"/>
          <w:lang w:val="en-GB"/>
        </w:rPr>
        <w:t xml:space="preserve">OH radicals play an important role to oxidise the fuel and reduce ignition delay time in hydrogen based fuels </w:t>
      </w:r>
      <w:r w:rsidRPr="00BA2815">
        <w:rPr>
          <w:rFonts w:ascii="Times"/>
          <w:lang w:val="en-GB"/>
        </w:rPr>
        <w:fldChar w:fldCharType="begin" w:fldLock="1"/>
      </w:r>
      <w:r w:rsidR="00FF060E">
        <w:rPr>
          <w:rFonts w:ascii="Times"/>
          <w:lang w:val="en-GB"/>
        </w:rPr>
        <w:instrText>ADDIN CSL_CITATION {"citationItems":[{"id":"ITEM-1","itemData":{"DOI":"10.1016/j.ijhydene.2020.10.204","ISSN":"03603199","abstract":"Ammonia and hydrogen are examples of zero-carbon fuels of high interest for implementation in gas turbine technologies. However, large emissions of nitrogen oxides are still a major detrimental for the implementation of these technologies. Therefore, various techniques have been presented as potential solutions to mitigate this problem. Rich-Quench-Lean systems combined with humidified atmospheres are amongst the most promising with the reduction of emissions as a consequence of recombinations of species and lower combustion temperatures. However, limited scrutiny exists around the chemical progression of species in systems like these whilst being fuelled with ammonia blends. Furthermore, any chemical study currently faces a challenge for the selection of a chemical kinetic mechanism due to the great variety of available mechanisms for ammonia combustion, each with different characteristics for the resolution of this fuel. Thus, a Chemical Reactor Network (CRN) has been developed to numerically assess an industry scale humidified Rich-Quench Lean system, utilising five of the most used chemical kinetic models in humidified ammonia combustion whilst informing developers of the differences between those selected. The results displayed significant differences between the mechanisms as the flame progresses. Sensitivity analyses of [OH] and [NH3] displayed similar reactions having opposing effects for these two species at various points of the burner. Quantitative Reaction Path Diagrams (QRDP) for NO showed both similarities and differences between the mechanisms in terms of paths taken and rates of production.","author":[{"dropping-particle":"","family":"Mashruk","given":"S.","non-dropping-particle":"","parse-names":false,"suffix":""},{"dropping-particle":"","family":"Xiao","given":"H.","non-dropping-particle":"","parse-names":false,"suffix":""},{"dropping-particle":"","family":"Valera-Medina","given":"A.","non-dropping-particle":"","parse-names":false,"suffix":""}],"container-title":"International Journal of Hydrogen Energy","id":"ITEM-1","issue":"5","issued":{"date-parts":[["2020","1","19"]]},"page":"4472-4484","publisher":"Elsevier Ltd","title":"Rich-Quench-Lean model comparison for the clean use of humidified ammonia/hydrogen combustion systems","type":"article-journal","volume":"46"},"uris":["http://www.mendeley.com/documents/?uuid=87d8f62c-8df4-3881-bef5-6754e5ee23b1","http://www.mendeley.com/documents/?uuid=97364977-344c-4faf-b1cb-8a72d092c69e","http://www.mendeley.com/documents/?uuid=38e44d25-d220-41c4-8278-f8ad8b387696"]},{"id":"ITEM-2","itemData":{"ISBN":"978-3-540-25992-3","abstract":"Combustion is an old technology, which at present provides about 90% of our worldwide energy support. Combustion research in the past used fluid mechanics with global heat release by chemical reactions described with thermodynamics, assuming infinitely fast reactions. This approach was useful for stationary combustion processes, but it is not sufficient for transient processes like ignition and quenching or for pollutant formation. Yet pollutant formation during combustion of fossil fuels is a central topic and will continue to be so in the future. This book provides a detailed and rigorous treatment of the coupling of chemical reactions and fluid flow. Also, combustion-specific topics of chemistry and fluid mechanics are considered and tools described for the simulation of combustion processes. The actual fourth edition presents a completely restructured book: Mathematical Formulae and derivations as well as the space-consuming reaction mechanisms have been replaced from the text to appendix. A new chapter discusses the impact of combustion processes on the earth’s atmosphere, the chapter on auto-ignition is extended to combustion in Otto- and Diesel-engines, and the chapters on heterogeneous combustion and on soot formation appear heavily revised.","author":[{"dropping-particle":"","family":"Warnatz","given":"J","non-dropping-particle":"","parse-names":false,"suffix":""},{"dropping-particle":"","family":"Maas","given":"Ulrich","non-dropping-particle":"","parse-names":false,"suffix":""},{"dropping-particle":"","family":"Dibble","given":"Robert W","non-dropping-particle":"","parse-names":false,"suffix":""}],"edition":"4","id":"ITEM-2","issued":{"date-parts":[["2006","1","23"]]},"language":"en","publisher":"Springer-Verlag","publisher-place":"Berlin Heidelberg","title":"Combustion: Physical and Chemical Fundamentals, Modeling and Simulation, Experiments, Pollutant Formation","type":"book"},"uris":["http://www.mendeley.com/documents/?uuid=0e31fc7c-3230-428a-a487-70684665f77b","http://www.mendeley.com/documents/?uuid=884b7c4b-2d20-4555-8215-f02818a926ca","http://www.mendeley.com/documents/?uuid=0090b3be-8740-4674-92cb-730f60ec07e4"]}],"mendeley":{"formattedCitation":"(Warnatz, Maas and Dibble (2006); Mashruk, Xiao and Valera-Medina (2020))","plainTextFormattedCitation":"(Warnatz, Maas and Dibble (2006); Mashruk, Xiao and Valera-Medina (2020))","previouslyFormattedCitation":"(Warnatz, Maas and Dibble (2006); Mashruk, Xiao and Valera-Medina (2020))"},"properties":{"noteIndex":0},"schema":"https://github.com/citation-style-language/schema/raw/master/csl-citation.json"}</w:instrText>
      </w:r>
      <w:r w:rsidRPr="00BA2815">
        <w:rPr>
          <w:rFonts w:ascii="Times"/>
          <w:lang w:val="en-GB"/>
        </w:rPr>
        <w:fldChar w:fldCharType="separate"/>
      </w:r>
      <w:r w:rsidR="001463A6" w:rsidRPr="001463A6">
        <w:rPr>
          <w:rFonts w:ascii="Times"/>
          <w:noProof/>
          <w:lang w:val="en-GB"/>
        </w:rPr>
        <w:t>(Warnatz, Maas and Dibble (2006); Mashruk, Xiao and Valera-Medina (2020))</w:t>
      </w:r>
      <w:r w:rsidRPr="00BA2815">
        <w:rPr>
          <w:rFonts w:ascii="Times"/>
          <w:lang w:val="en-GB"/>
        </w:rPr>
        <w:fldChar w:fldCharType="end"/>
      </w:r>
      <w:r w:rsidRPr="00BA2815">
        <w:rPr>
          <w:rFonts w:ascii="Times"/>
          <w:lang w:val="en-GB"/>
        </w:rPr>
        <w:t>. The major source of OH radicals is from the reaction between H radicals and O</w:t>
      </w:r>
      <w:r w:rsidRPr="00BA2815">
        <w:rPr>
          <w:rFonts w:ascii="Times"/>
          <w:vertAlign w:val="subscript"/>
          <w:lang w:val="en-GB"/>
        </w:rPr>
        <w:t>2</w:t>
      </w:r>
      <w:r w:rsidRPr="00BA2815">
        <w:rPr>
          <w:rFonts w:ascii="Times"/>
          <w:lang w:val="en-GB"/>
        </w:rPr>
        <w:t xml:space="preserve"> molecules. However, H radicals are mainly produced from CH</w:t>
      </w:r>
      <w:r w:rsidRPr="00BA2815">
        <w:rPr>
          <w:rFonts w:ascii="Times"/>
          <w:vertAlign w:val="subscript"/>
          <w:lang w:val="en-GB"/>
        </w:rPr>
        <w:t>4</w:t>
      </w:r>
      <w:r w:rsidRPr="00BA2815">
        <w:rPr>
          <w:rFonts w:ascii="Times"/>
          <w:lang w:val="en-GB"/>
        </w:rPr>
        <w:t xml:space="preserve"> reacting with third body elements. Thus, OH formation decreases with decreasing CH</w:t>
      </w:r>
      <w:r w:rsidRPr="00BA2815">
        <w:rPr>
          <w:rFonts w:ascii="Times"/>
          <w:vertAlign w:val="subscript"/>
          <w:lang w:val="en-GB"/>
        </w:rPr>
        <w:t>4</w:t>
      </w:r>
      <w:r w:rsidRPr="00BA2815">
        <w:rPr>
          <w:rFonts w:ascii="Times"/>
          <w:lang w:val="en-GB"/>
        </w:rPr>
        <w:t xml:space="preserve"> content in the fuel. The production of CH* is directly correlated to the CH</w:t>
      </w:r>
      <w:r w:rsidRPr="00BA2815">
        <w:rPr>
          <w:rFonts w:ascii="Times"/>
          <w:vertAlign w:val="subscript"/>
          <w:lang w:val="en-GB"/>
        </w:rPr>
        <w:t>4</w:t>
      </w:r>
      <w:r w:rsidRPr="00BA2815">
        <w:rPr>
          <w:rFonts w:ascii="Times"/>
          <w:lang w:val="en-GB"/>
        </w:rPr>
        <w:t xml:space="preserve"> content in the fuel, as expected. CH radical production follows the below path from CH</w:t>
      </w:r>
      <w:r w:rsidRPr="00BA2815">
        <w:rPr>
          <w:rFonts w:ascii="Times"/>
          <w:vertAlign w:val="subscript"/>
          <w:lang w:val="en-GB"/>
        </w:rPr>
        <w:t>4</w:t>
      </w:r>
      <w:r w:rsidRPr="00BA2815">
        <w:rPr>
          <w:rFonts w:ascii="Times"/>
          <w:lang w:val="en-GB"/>
        </w:rPr>
        <w:t>.</w:t>
      </w:r>
    </w:p>
    <w:p w14:paraId="7116C6A7" w14:textId="77777777" w:rsidR="00BE45FA" w:rsidRPr="00BA2815" w:rsidRDefault="00BE45FA" w:rsidP="00BE45FA">
      <w:pPr>
        <w:pStyle w:val="BodyText2"/>
        <w:rPr>
          <w:rFonts w:ascii="Times"/>
          <w:lang w:val="en-GB"/>
        </w:rPr>
      </w:pPr>
    </w:p>
    <w:p w14:paraId="26976CB3" w14:textId="68CDED26" w:rsidR="00503003" w:rsidRPr="00BA2815" w:rsidRDefault="003A7B57" w:rsidP="00BE45FA">
      <w:pPr>
        <w:pStyle w:val="BodyText2"/>
        <w:rPr>
          <w:rFonts w:ascii="Times"/>
          <w:lang w:val="en-GB"/>
        </w:rPr>
      </w:pPr>
      <m:oMathPara>
        <m:oMath>
          <m:sSub>
            <m:sSubPr>
              <m:ctrlPr>
                <w:rPr>
                  <w:rFonts w:ascii="Cambria Math" w:hAnsi="Cambria Math" w:cstheme="minorBidi"/>
                  <w:i/>
                  <w:lang w:val="en-GB"/>
                </w:rPr>
              </m:ctrlPr>
            </m:sSubPr>
            <m:e>
              <m:r>
                <w:rPr>
                  <w:rFonts w:ascii="Cambria Math" w:hAnsi="Cambria Math"/>
                  <w:lang w:val="en-GB"/>
                </w:rPr>
                <m:t>CH</m:t>
              </m:r>
            </m:e>
            <m:sub>
              <m:r>
                <w:rPr>
                  <w:rFonts w:ascii="Cambria Math" w:hAnsi="Cambria Math"/>
                  <w:lang w:val="en-GB"/>
                </w:rPr>
                <m:t>4</m:t>
              </m:r>
            </m:sub>
          </m:sSub>
          <m:r>
            <w:rPr>
              <w:rFonts w:ascii="Cambria Math" w:hAnsi="Cambria Math"/>
              <w:lang w:val="en-GB"/>
            </w:rPr>
            <m:t xml:space="preserve"> </m:t>
          </m:r>
          <m:box>
            <m:boxPr>
              <m:opEmu m:val="1"/>
              <m:ctrlPr>
                <w:rPr>
                  <w:rFonts w:ascii="Cambria Math" w:hAnsi="Cambria Math" w:cstheme="minorBidi"/>
                  <w:i/>
                  <w:lang w:val="en-GB"/>
                </w:rPr>
              </m:ctrlPr>
            </m:boxPr>
            <m:e>
              <m:groupChr>
                <m:groupChrPr>
                  <m:chr m:val="→"/>
                  <m:vertJc m:val="bot"/>
                  <m:ctrlPr>
                    <w:rPr>
                      <w:rFonts w:ascii="Cambria Math" w:hAnsi="Cambria Math" w:cstheme="minorBidi"/>
                      <w:i/>
                      <w:lang w:val="en-GB"/>
                    </w:rPr>
                  </m:ctrlPr>
                </m:groupChrPr>
                <m:e>
                  <m:r>
                    <w:rPr>
                      <w:rFonts w:ascii="Cambria Math" w:hAnsi="Cambria Math"/>
                      <w:lang w:val="en-GB"/>
                    </w:rPr>
                    <m:t>+H, O</m:t>
                  </m:r>
                </m:e>
              </m:groupChr>
            </m:e>
          </m:box>
          <m:r>
            <w:rPr>
              <w:rFonts w:ascii="Cambria Math" w:hAnsi="Cambria Math"/>
              <w:lang w:val="en-GB"/>
            </w:rPr>
            <m:t xml:space="preserve"> </m:t>
          </m:r>
          <m:sSub>
            <m:sSubPr>
              <m:ctrlPr>
                <w:rPr>
                  <w:rFonts w:ascii="Cambria Math" w:hAnsi="Cambria Math" w:cstheme="minorBidi"/>
                  <w:i/>
                  <w:lang w:val="en-GB"/>
                </w:rPr>
              </m:ctrlPr>
            </m:sSubPr>
            <m:e>
              <m:r>
                <w:rPr>
                  <w:rFonts w:ascii="Cambria Math" w:hAnsi="Cambria Math"/>
                  <w:lang w:val="en-GB"/>
                </w:rPr>
                <m:t>CH</m:t>
              </m:r>
            </m:e>
            <m:sub>
              <m:r>
                <w:rPr>
                  <w:rFonts w:ascii="Cambria Math" w:hAnsi="Cambria Math"/>
                  <w:lang w:val="en-GB"/>
                </w:rPr>
                <m:t>3</m:t>
              </m:r>
            </m:sub>
          </m:sSub>
          <m:r>
            <w:rPr>
              <w:rFonts w:ascii="Cambria Math" w:hAnsi="Cambria Math"/>
              <w:lang w:val="en-GB"/>
            </w:rPr>
            <m:t xml:space="preserve"> </m:t>
          </m:r>
          <m:box>
            <m:boxPr>
              <m:opEmu m:val="1"/>
              <m:ctrlPr>
                <w:rPr>
                  <w:rFonts w:ascii="Cambria Math" w:hAnsi="Cambria Math" w:cstheme="minorBidi"/>
                  <w:i/>
                  <w:lang w:val="en-GB"/>
                </w:rPr>
              </m:ctrlPr>
            </m:boxPr>
            <m:e>
              <m:groupChr>
                <m:groupChrPr>
                  <m:chr m:val="→"/>
                  <m:vertJc m:val="bot"/>
                  <m:ctrlPr>
                    <w:rPr>
                      <w:rFonts w:ascii="Cambria Math" w:hAnsi="Cambria Math" w:cstheme="minorBidi"/>
                      <w:i/>
                      <w:lang w:val="en-GB"/>
                    </w:rPr>
                  </m:ctrlPr>
                </m:groupChrPr>
                <m:e>
                  <m:r>
                    <w:rPr>
                      <w:rFonts w:ascii="Cambria Math" w:hAnsi="Cambria Math"/>
                      <w:lang w:val="en-GB"/>
                    </w:rPr>
                    <m:t>+OH</m:t>
                  </m:r>
                </m:e>
              </m:groupChr>
            </m:e>
          </m:box>
          <m:r>
            <w:rPr>
              <w:rFonts w:ascii="Cambria Math" w:hAnsi="Cambria Math"/>
              <w:lang w:val="en-GB"/>
            </w:rPr>
            <m:t xml:space="preserve"> </m:t>
          </m:r>
          <m:sSub>
            <m:sSubPr>
              <m:ctrlPr>
                <w:rPr>
                  <w:rFonts w:ascii="Cambria Math" w:hAnsi="Cambria Math" w:cstheme="minorBidi"/>
                  <w:i/>
                  <w:lang w:val="en-GB"/>
                </w:rPr>
              </m:ctrlPr>
            </m:sSubPr>
            <m:e>
              <m:r>
                <w:rPr>
                  <w:rFonts w:ascii="Cambria Math" w:hAnsi="Cambria Math"/>
                  <w:lang w:val="en-GB"/>
                </w:rPr>
                <m:t>CH</m:t>
              </m:r>
            </m:e>
            <m:sub>
              <m:r>
                <w:rPr>
                  <w:rFonts w:ascii="Cambria Math" w:hAnsi="Cambria Math"/>
                  <w:lang w:val="en-GB"/>
                </w:rPr>
                <m:t>2</m:t>
              </m:r>
            </m:sub>
          </m:sSub>
          <m:r>
            <w:rPr>
              <w:rFonts w:ascii="Cambria Math" w:hAnsi="Cambria Math"/>
              <w:lang w:val="en-GB"/>
            </w:rPr>
            <m:t xml:space="preserve"> </m:t>
          </m:r>
          <m:box>
            <m:boxPr>
              <m:opEmu m:val="1"/>
              <m:ctrlPr>
                <w:rPr>
                  <w:rFonts w:ascii="Cambria Math" w:hAnsi="Cambria Math" w:cstheme="minorBidi"/>
                  <w:i/>
                  <w:lang w:val="en-GB"/>
                </w:rPr>
              </m:ctrlPr>
            </m:boxPr>
            <m:e>
              <m:groupChr>
                <m:groupChrPr>
                  <m:chr m:val="→"/>
                  <m:vertJc m:val="bot"/>
                  <m:ctrlPr>
                    <w:rPr>
                      <w:rFonts w:ascii="Cambria Math" w:hAnsi="Cambria Math" w:cstheme="minorBidi"/>
                      <w:i/>
                      <w:lang w:val="en-GB"/>
                    </w:rPr>
                  </m:ctrlPr>
                </m:groupChrPr>
                <m:e>
                  <m:r>
                    <w:rPr>
                      <w:rFonts w:ascii="Cambria Math" w:hAnsi="Cambria Math"/>
                      <w:lang w:val="en-GB"/>
                    </w:rPr>
                    <m:t>+H</m:t>
                  </m:r>
                </m:e>
              </m:groupChr>
            </m:e>
          </m:box>
          <m:r>
            <w:rPr>
              <w:rFonts w:ascii="Cambria Math" w:hAnsi="Cambria Math"/>
              <w:lang w:val="en-GB"/>
            </w:rPr>
            <m:t xml:space="preserve"> CH</m:t>
          </m:r>
        </m:oMath>
      </m:oMathPara>
    </w:p>
    <w:p w14:paraId="4E23C5F2" w14:textId="77777777" w:rsidR="00297A87" w:rsidRPr="00BA2815" w:rsidRDefault="00297A87" w:rsidP="00297A87">
      <w:pPr>
        <w:rPr>
          <w:rFonts w:ascii="Times" w:cs="Times"/>
          <w:lang w:val="en-GB"/>
        </w:rPr>
      </w:pPr>
    </w:p>
    <w:p w14:paraId="5C6D6719" w14:textId="1409ED00" w:rsidR="00BE45FA" w:rsidRPr="00BA2815" w:rsidRDefault="00BE45FA" w:rsidP="00297A87">
      <w:pPr>
        <w:ind w:firstLine="360"/>
        <w:rPr>
          <w:rFonts w:ascii="Times" w:cs="Times"/>
          <w:lang w:val="en-GB"/>
        </w:rPr>
      </w:pPr>
      <w:r w:rsidRPr="00BA2815">
        <w:rPr>
          <w:rFonts w:ascii="Times"/>
          <w:lang w:val="en-GB"/>
        </w:rPr>
        <w:t xml:space="preserve">NH* was observed in high concentration at </w:t>
      </w:r>
      <w:r w:rsidR="00641475" w:rsidRPr="00BA2815">
        <w:rPr>
          <w:rFonts w:ascii="Times"/>
          <w:lang w:val="en-GB"/>
        </w:rPr>
        <w:t>high methane</w:t>
      </w:r>
      <w:r w:rsidRPr="00BA2815">
        <w:rPr>
          <w:rFonts w:ascii="Times"/>
          <w:lang w:val="en-GB"/>
        </w:rPr>
        <w:t xml:space="preserve"> content blends, a trend that decayed into higher NH</w:t>
      </w:r>
      <w:r w:rsidRPr="00BA2815">
        <w:rPr>
          <w:rFonts w:ascii="Times"/>
          <w:vertAlign w:val="subscript"/>
          <w:lang w:val="en-GB"/>
        </w:rPr>
        <w:t>2</w:t>
      </w:r>
      <w:r w:rsidRPr="00BA2815">
        <w:rPr>
          <w:rFonts w:ascii="Times"/>
          <w:lang w:val="en-GB"/>
        </w:rPr>
        <w:t>* patterns at high ammonia content blends. The major source of NH in the flame are from HCN through reaction R1 but HCN is largely produced from the CH radicals, reacting with NO and molecular nitrogen. The only source of amidogen (NH</w:t>
      </w:r>
      <w:r w:rsidRPr="00BA2815">
        <w:rPr>
          <w:rFonts w:ascii="Times"/>
          <w:vertAlign w:val="subscript"/>
          <w:lang w:val="en-GB"/>
        </w:rPr>
        <w:t>2</w:t>
      </w:r>
      <w:r w:rsidRPr="00BA2815">
        <w:rPr>
          <w:rFonts w:ascii="Times"/>
          <w:lang w:val="en-GB"/>
        </w:rPr>
        <w:t xml:space="preserve">) production is from ammonia reacting with H radicals (reaction R2) and third body </w:t>
      </w:r>
      <w:r w:rsidR="00641475" w:rsidRPr="00BA2815">
        <w:rPr>
          <w:rFonts w:ascii="Times"/>
          <w:lang w:val="en-GB"/>
        </w:rPr>
        <w:t>elements (</w:t>
      </w:r>
      <w:r w:rsidRPr="00BA2815">
        <w:rPr>
          <w:rFonts w:ascii="Times"/>
          <w:lang w:val="en-GB"/>
        </w:rPr>
        <w:t>reaction R3). It must be noted that reaction R3 has very minor contribution compared to reaction R2. Thus, NH</w:t>
      </w:r>
      <w:r w:rsidRPr="00BA2815">
        <w:rPr>
          <w:rFonts w:ascii="Times"/>
          <w:vertAlign w:val="subscript"/>
          <w:lang w:val="en-GB"/>
        </w:rPr>
        <w:t>2</w:t>
      </w:r>
      <w:r w:rsidRPr="00BA2815">
        <w:rPr>
          <w:rFonts w:ascii="Times"/>
          <w:lang w:val="en-GB"/>
        </w:rPr>
        <w:t xml:space="preserve">* </w:t>
      </w:r>
    </w:p>
    <w:p w14:paraId="1816F6A2" w14:textId="691D7835" w:rsidR="00BE45FA" w:rsidRPr="00BA2815" w:rsidRDefault="00BE45FA" w:rsidP="00303107">
      <w:pPr>
        <w:pStyle w:val="BodyText2"/>
        <w:ind w:firstLine="0"/>
        <w:rPr>
          <w:rFonts w:ascii="Times"/>
          <w:lang w:val="en-GB"/>
        </w:rPr>
      </w:pPr>
      <w:r w:rsidRPr="00BA2815">
        <w:rPr>
          <w:rFonts w:ascii="Times"/>
          <w:lang w:val="en-GB"/>
        </w:rPr>
        <w:t>intensity increases with increasing NH</w:t>
      </w:r>
      <w:r w:rsidRPr="00BA2815">
        <w:rPr>
          <w:rFonts w:ascii="Times"/>
          <w:vertAlign w:val="subscript"/>
          <w:lang w:val="en-GB"/>
        </w:rPr>
        <w:t>3</w:t>
      </w:r>
      <w:r w:rsidRPr="00BA2815">
        <w:rPr>
          <w:rFonts w:ascii="Times"/>
          <w:lang w:val="en-GB"/>
        </w:rPr>
        <w:t xml:space="preserve"> content in the blends, Fig. </w:t>
      </w:r>
      <w:r w:rsidR="00AB5F50">
        <w:rPr>
          <w:rFonts w:ascii="Times"/>
          <w:lang w:val="en-GB"/>
        </w:rPr>
        <w:t>7</w:t>
      </w:r>
      <w:r w:rsidRPr="00BA2815">
        <w:rPr>
          <w:rFonts w:ascii="Times"/>
          <w:lang w:val="en-GB"/>
        </w:rPr>
        <w:t>.</w:t>
      </w:r>
    </w:p>
    <w:p w14:paraId="44F6E4B2" w14:textId="77777777" w:rsidR="00B566F5" w:rsidRPr="00BA2815" w:rsidRDefault="00B566F5" w:rsidP="00303107">
      <w:pPr>
        <w:pStyle w:val="BodyText2"/>
        <w:ind w:firstLine="0"/>
        <w:rPr>
          <w:rFonts w:ascii="Times"/>
          <w:lang w:val="en-GB"/>
        </w:rPr>
      </w:pPr>
    </w:p>
    <w:p w14:paraId="5B9CE7F2" w14:textId="53E652C7" w:rsidR="00BE45FA" w:rsidRPr="00BA2815" w:rsidRDefault="00BE45FA" w:rsidP="00303107">
      <w:pPr>
        <w:pStyle w:val="BodyText2"/>
        <w:rPr>
          <w:rFonts w:ascii="Times"/>
          <w:lang w:val="en-GB"/>
        </w:rPr>
      </w:pPr>
      <m:oMathPara>
        <m:oMath>
          <m:r>
            <w:rPr>
              <w:rFonts w:ascii="Cambria Math" w:hAnsi="Cambria Math"/>
              <w:lang w:val="en-GB"/>
            </w:rPr>
            <m:t>HCN+O ↔NH+CO      (R1)</m:t>
          </m:r>
        </m:oMath>
      </m:oMathPara>
    </w:p>
    <w:p w14:paraId="6689C913" w14:textId="7F615427" w:rsidR="00BE45FA" w:rsidRPr="00BA2815" w:rsidRDefault="003A7B57" w:rsidP="00303107">
      <w:pPr>
        <w:pStyle w:val="BodyText2"/>
        <w:rPr>
          <w:rFonts w:ascii="Times"/>
          <w:lang w:val="en-GB"/>
        </w:rPr>
      </w:pPr>
      <m:oMathPara>
        <m:oMath>
          <m:sSub>
            <m:sSubPr>
              <m:ctrlPr>
                <w:rPr>
                  <w:rFonts w:ascii="Cambria Math" w:hAnsi="Cambria Math"/>
                  <w:i/>
                  <w:lang w:val="en-GB"/>
                </w:rPr>
              </m:ctrlPr>
            </m:sSubPr>
            <m:e>
              <m:r>
                <w:rPr>
                  <w:rFonts w:ascii="Cambria Math" w:hAnsi="Cambria Math"/>
                  <w:lang w:val="en-GB"/>
                </w:rPr>
                <m:t>NH</m:t>
              </m:r>
            </m:e>
            <m:sub>
              <m:r>
                <w:rPr>
                  <w:rFonts w:ascii="Cambria Math" w:hAnsi="Cambria Math"/>
                  <w:lang w:val="en-GB"/>
                </w:rPr>
                <m:t>3</m:t>
              </m:r>
            </m:sub>
          </m:sSub>
          <m:r>
            <w:rPr>
              <w:rFonts w:ascii="Cambria Math" w:hAnsi="Cambria Math"/>
              <w:lang w:val="en-GB"/>
            </w:rPr>
            <m:t>+H ↔</m:t>
          </m:r>
          <m:sSub>
            <m:sSubPr>
              <m:ctrlPr>
                <w:rPr>
                  <w:rFonts w:ascii="Cambria Math" w:hAnsi="Cambria Math"/>
                  <w:i/>
                  <w:lang w:val="en-GB"/>
                </w:rPr>
              </m:ctrlPr>
            </m:sSubPr>
            <m:e>
              <m:r>
                <w:rPr>
                  <w:rFonts w:ascii="Cambria Math" w:hAnsi="Cambria Math"/>
                  <w:lang w:val="en-GB"/>
                </w:rPr>
                <m:t>NH</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 xml:space="preserve">      (R2)</m:t>
          </m:r>
        </m:oMath>
      </m:oMathPara>
    </w:p>
    <w:p w14:paraId="5E957825" w14:textId="6A3A6C1B" w:rsidR="00B566F5" w:rsidRPr="00BA2815" w:rsidRDefault="003A7B57" w:rsidP="000769E7">
      <w:pPr>
        <w:pStyle w:val="BodyText2"/>
        <w:rPr>
          <w:rFonts w:ascii="Times"/>
          <w:lang w:val="en-GB"/>
        </w:rPr>
      </w:pPr>
      <m:oMathPara>
        <m:oMath>
          <m:sSub>
            <m:sSubPr>
              <m:ctrlPr>
                <w:rPr>
                  <w:rFonts w:ascii="Cambria Math" w:hAnsi="Cambria Math"/>
                  <w:i/>
                  <w:lang w:val="en-GB"/>
                </w:rPr>
              </m:ctrlPr>
            </m:sSubPr>
            <m:e>
              <m:r>
                <w:rPr>
                  <w:rFonts w:ascii="Cambria Math" w:hAnsi="Cambria Math"/>
                  <w:lang w:val="en-GB"/>
                </w:rPr>
                <m:t>NH</m:t>
              </m:r>
            </m:e>
            <m:sub>
              <m:r>
                <w:rPr>
                  <w:rFonts w:ascii="Cambria Math" w:hAnsi="Cambria Math"/>
                  <w:lang w:val="en-GB"/>
                </w:rPr>
                <m:t>3</m:t>
              </m:r>
            </m:sub>
          </m:sSub>
          <m:r>
            <w:rPr>
              <w:rFonts w:ascii="Cambria Math" w:hAnsi="Cambria Math"/>
              <w:lang w:val="en-GB"/>
            </w:rPr>
            <m:t>+M ↔</m:t>
          </m:r>
          <m:sSub>
            <m:sSubPr>
              <m:ctrlPr>
                <w:rPr>
                  <w:rFonts w:ascii="Cambria Math" w:hAnsi="Cambria Math"/>
                  <w:i/>
                  <w:lang w:val="en-GB"/>
                </w:rPr>
              </m:ctrlPr>
            </m:sSubPr>
            <m:e>
              <m:r>
                <w:rPr>
                  <w:rFonts w:ascii="Cambria Math" w:hAnsi="Cambria Math"/>
                  <w:lang w:val="en-GB"/>
                </w:rPr>
                <m:t>NH</m:t>
              </m:r>
            </m:e>
            <m:sub>
              <m:r>
                <w:rPr>
                  <w:rFonts w:ascii="Cambria Math" w:hAnsi="Cambria Math"/>
                  <w:lang w:val="en-GB"/>
                </w:rPr>
                <m:t>2</m:t>
              </m:r>
            </m:sub>
          </m:sSub>
          <m:r>
            <w:rPr>
              <w:rFonts w:ascii="Cambria Math" w:hAnsi="Cambria Math"/>
              <w:lang w:val="en-GB"/>
            </w:rPr>
            <m:t>+H+M      (R3)</m:t>
          </m:r>
        </m:oMath>
      </m:oMathPara>
    </w:p>
    <w:p w14:paraId="779925BD" w14:textId="50429164" w:rsidR="00303107" w:rsidRPr="00BA2815" w:rsidRDefault="00BE45FA" w:rsidP="00424667">
      <w:pPr>
        <w:pStyle w:val="BodyText2"/>
        <w:spacing w:before="240"/>
        <w:rPr>
          <w:rFonts w:ascii="Times"/>
          <w:lang w:val="en-GB"/>
        </w:rPr>
      </w:pPr>
      <w:r w:rsidRPr="00BA2815">
        <w:rPr>
          <w:rFonts w:ascii="Times"/>
          <w:lang w:val="en-GB"/>
        </w:rPr>
        <w:t xml:space="preserve">Fig. </w:t>
      </w:r>
      <w:r w:rsidR="00614F5E" w:rsidRPr="00BA2815">
        <w:rPr>
          <w:rFonts w:ascii="Times"/>
          <w:lang w:val="en-GB"/>
        </w:rPr>
        <w:t>8</w:t>
      </w:r>
      <w:r w:rsidRPr="00BA2815">
        <w:rPr>
          <w:rFonts w:ascii="Times"/>
          <w:lang w:val="en-GB"/>
        </w:rPr>
        <w:t xml:space="preserve"> shows the 15% O</w:t>
      </w:r>
      <w:r w:rsidRPr="00BA2815">
        <w:rPr>
          <w:rFonts w:ascii="Times"/>
          <w:vertAlign w:val="subscript"/>
          <w:lang w:val="en-GB"/>
        </w:rPr>
        <w:t>2</w:t>
      </w:r>
      <w:r w:rsidRPr="00BA2815">
        <w:rPr>
          <w:rFonts w:ascii="Times"/>
          <w:lang w:val="en-GB"/>
        </w:rPr>
        <w:t>, dry NO</w:t>
      </w:r>
      <w:r w:rsidRPr="00BA2815">
        <w:rPr>
          <w:rFonts w:ascii="Times"/>
          <w:vertAlign w:val="subscript"/>
          <w:lang w:val="en-GB"/>
        </w:rPr>
        <w:t>x</w:t>
      </w:r>
      <w:r w:rsidRPr="00BA2815">
        <w:rPr>
          <w:rFonts w:ascii="Times"/>
          <w:lang w:val="en-GB"/>
        </w:rPr>
        <w:t xml:space="preserve"> and unburnt NH</w:t>
      </w:r>
      <w:r w:rsidRPr="00BA2815">
        <w:rPr>
          <w:rFonts w:ascii="Times"/>
          <w:vertAlign w:val="subscript"/>
          <w:lang w:val="en-GB"/>
        </w:rPr>
        <w:t>3</w:t>
      </w:r>
      <w:r w:rsidRPr="00BA2815">
        <w:rPr>
          <w:rFonts w:ascii="Times"/>
          <w:lang w:val="en-GB"/>
        </w:rPr>
        <w:t xml:space="preserve"> emissions at varying fuel blends, Fig. 2, measured at the exhaust. It must be noted that red markers in Fig. 3 represents greater than value, rather than exact measured emissions, as the emitted values were out of the gas analyser </w:t>
      </w:r>
    </w:p>
    <w:p w14:paraId="0F8CD0FD" w14:textId="09FB59C5" w:rsidR="00BE45FA" w:rsidRPr="00BA2815" w:rsidRDefault="00BE45FA" w:rsidP="00303107">
      <w:pPr>
        <w:pStyle w:val="BodyText2"/>
        <w:ind w:firstLine="0"/>
        <w:rPr>
          <w:rFonts w:ascii="Times"/>
          <w:lang w:val="en-GB"/>
        </w:rPr>
      </w:pPr>
      <w:r w:rsidRPr="00BA2815">
        <w:rPr>
          <w:rFonts w:ascii="Times"/>
          <w:lang w:val="en-GB"/>
        </w:rPr>
        <w:t xml:space="preserve">measurement ranges at those points. NO emissions </w:t>
      </w:r>
      <w:r w:rsidR="00127F82" w:rsidRPr="00BA2815">
        <w:rPr>
          <w:rFonts w:ascii="Times"/>
          <w:lang w:val="en-GB"/>
        </w:rPr>
        <w:t>decrease</w:t>
      </w:r>
      <w:r w:rsidRPr="00BA2815">
        <w:rPr>
          <w:rFonts w:ascii="Times"/>
          <w:lang w:val="en-GB"/>
        </w:rPr>
        <w:t xml:space="preserve"> significantly with increasing ammonia content in the fuel blend, indicating NO productions from thermal and prompt pathways at the presence of methane in the blend. At the rich condition with ammonia content more than 50% considered here, NO emissions decrease considerably due to the conversion to N</w:t>
      </w:r>
      <w:r w:rsidRPr="00BA2815">
        <w:rPr>
          <w:rFonts w:ascii="Times"/>
          <w:vertAlign w:val="subscript"/>
          <w:lang w:val="en-GB"/>
        </w:rPr>
        <w:t>2</w:t>
      </w:r>
      <w:r w:rsidRPr="00BA2815">
        <w:rPr>
          <w:rFonts w:ascii="Times"/>
          <w:lang w:val="en-GB"/>
        </w:rPr>
        <w:t xml:space="preserve"> through the reactions R4, R5 and R6.</w:t>
      </w:r>
    </w:p>
    <w:p w14:paraId="56F74326" w14:textId="77777777" w:rsidR="00B566F5" w:rsidRPr="00BA2815" w:rsidRDefault="00B566F5" w:rsidP="00303107">
      <w:pPr>
        <w:pStyle w:val="BodyText2"/>
        <w:ind w:firstLine="0"/>
        <w:rPr>
          <w:rFonts w:ascii="Times"/>
          <w:lang w:val="en-GB"/>
        </w:rPr>
      </w:pPr>
    </w:p>
    <w:p w14:paraId="5C19D30E" w14:textId="77C06CA8" w:rsidR="00BE45FA" w:rsidRPr="00BA2815" w:rsidRDefault="003A7B57" w:rsidP="00303107">
      <w:pPr>
        <w:pStyle w:val="BodyText2"/>
        <w:rPr>
          <w:rFonts w:ascii="Times"/>
          <w:lang w:val="en-GB"/>
        </w:rPr>
      </w:pPr>
      <m:oMathPara>
        <m:oMath>
          <m:sSub>
            <m:sSubPr>
              <m:ctrlPr>
                <w:rPr>
                  <w:rFonts w:ascii="Cambria Math" w:hAnsi="Cambria Math"/>
                  <w:i/>
                  <w:lang w:val="en-GB"/>
                </w:rPr>
              </m:ctrlPr>
            </m:sSubPr>
            <m:e>
              <m:r>
                <w:rPr>
                  <w:rFonts w:ascii="Cambria Math" w:hAnsi="Cambria Math"/>
                  <w:lang w:val="en-GB"/>
                </w:rPr>
                <m:t>NH</m:t>
              </m:r>
            </m:e>
            <m:sub>
              <m:r>
                <w:rPr>
                  <w:rFonts w:ascii="Cambria Math" w:hAnsi="Cambria Math"/>
                  <w:lang w:val="en-GB"/>
                </w:rPr>
                <m:t>2</m:t>
              </m:r>
            </m:sub>
          </m:sSub>
          <m:r>
            <w:rPr>
              <w:rFonts w:ascii="Cambria Math" w:hAnsi="Cambria Math"/>
              <w:lang w:val="en-GB"/>
            </w:rPr>
            <m:t>+NO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      (R4)</m:t>
          </m:r>
        </m:oMath>
      </m:oMathPara>
    </w:p>
    <w:p w14:paraId="79AB5BD2" w14:textId="2C155C59" w:rsidR="00BE45FA" w:rsidRPr="00BA2815" w:rsidRDefault="00BE45FA" w:rsidP="00303107">
      <w:pPr>
        <w:pStyle w:val="BodyText2"/>
        <w:rPr>
          <w:rFonts w:ascii="Times"/>
          <w:lang w:val="en-GB"/>
        </w:rPr>
      </w:pPr>
      <m:oMathPara>
        <m:oMath>
          <m:r>
            <w:rPr>
              <w:rFonts w:ascii="Cambria Math" w:hAnsi="Cambria Math"/>
              <w:lang w:val="en-GB"/>
            </w:rPr>
            <m:t>NH+NO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OH      (R5)</m:t>
          </m:r>
        </m:oMath>
      </m:oMathPara>
    </w:p>
    <w:p w14:paraId="6EB92FB4" w14:textId="66D7EF4E" w:rsidR="00BE45FA" w:rsidRPr="00BA2815" w:rsidRDefault="00BE45FA" w:rsidP="00303107">
      <w:pPr>
        <w:pStyle w:val="BodyText2"/>
        <w:jc w:val="center"/>
        <w:rPr>
          <w:rFonts w:ascii="Times"/>
          <w:lang w:val="en-GB"/>
        </w:rPr>
      </w:pPr>
      <m:oMathPara>
        <m:oMath>
          <m:r>
            <w:rPr>
              <w:rFonts w:ascii="Cambria Math" w:hAnsi="Cambria Math"/>
              <w:lang w:val="en-GB"/>
            </w:rPr>
            <m:t>N+NO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O      (R6)</m:t>
          </m:r>
        </m:oMath>
      </m:oMathPara>
    </w:p>
    <w:p w14:paraId="05046FC3" w14:textId="77777777" w:rsidR="00B566F5" w:rsidRPr="00BA2815" w:rsidRDefault="00B566F5" w:rsidP="00303107">
      <w:pPr>
        <w:pStyle w:val="BodyText2"/>
        <w:jc w:val="center"/>
        <w:rPr>
          <w:rFonts w:ascii="Times"/>
          <w:lang w:val="en-GB"/>
        </w:rPr>
      </w:pPr>
    </w:p>
    <w:p w14:paraId="698399F2" w14:textId="608AD3BD" w:rsidR="00BE45FA" w:rsidRDefault="00BE45FA" w:rsidP="00303107">
      <w:pPr>
        <w:pStyle w:val="BodyText2"/>
        <w:rPr>
          <w:rFonts w:ascii="Times"/>
          <w:lang w:val="en-GB"/>
        </w:rPr>
      </w:pPr>
      <w:r w:rsidRPr="00BA2815">
        <w:rPr>
          <w:rFonts w:ascii="Times"/>
          <w:lang w:val="en-GB"/>
        </w:rPr>
        <w:t xml:space="preserve">Ammonia emissions at exhaust follows an interesting trend with increasing ammonia and decreasing methane content in the blends, Fig. 3. Ammonia emissions increases </w:t>
      </w:r>
      <w:r w:rsidRPr="00BA2815">
        <w:rPr>
          <w:rFonts w:ascii="Times"/>
          <w:lang w:val="en-GB"/>
        </w:rPr>
        <w:lastRenderedPageBreak/>
        <w:t xml:space="preserve">with increasing ammonia content up to 40%, then decreases with ammonia content between 50-55%, followed by significant increase above 55% ammonia content. </w:t>
      </w:r>
    </w:p>
    <w:p w14:paraId="48E9D24D" w14:textId="67819B7D" w:rsidR="00A97F3B" w:rsidRPr="00BA2815" w:rsidRDefault="00A97F3B" w:rsidP="00303107">
      <w:pPr>
        <w:pStyle w:val="BodyText2"/>
        <w:rPr>
          <w:rFonts w:ascii="Times"/>
          <w:lang w:val="en-GB"/>
        </w:rPr>
      </w:pPr>
      <w:r w:rsidRPr="00BA2815">
        <w:rPr>
          <w:rFonts w:ascii="Times"/>
          <w:noProof/>
          <w:lang w:val="en-GB"/>
        </w:rPr>
        <w:drawing>
          <wp:anchor distT="0" distB="0" distL="114300" distR="114300" simplePos="0" relativeHeight="251661313" behindDoc="1" locked="0" layoutInCell="1" allowOverlap="1" wp14:anchorId="56D72252" wp14:editId="221D2009">
            <wp:simplePos x="0" y="0"/>
            <wp:positionH relativeFrom="column">
              <wp:posOffset>82665</wp:posOffset>
            </wp:positionH>
            <wp:positionV relativeFrom="paragraph">
              <wp:posOffset>105724</wp:posOffset>
            </wp:positionV>
            <wp:extent cx="2782297" cy="4962525"/>
            <wp:effectExtent l="19050" t="19050" r="18415" b="9525"/>
            <wp:wrapNone/>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82297" cy="4962525"/>
                    </a:xfrm>
                    <a:prstGeom prst="rect">
                      <a:avLst/>
                    </a:prstGeom>
                    <a:noFill/>
                    <a:ln w="12700">
                      <a:solidFill>
                        <a:schemeClr val="tx1"/>
                      </a:solidFill>
                    </a:ln>
                  </pic:spPr>
                </pic:pic>
              </a:graphicData>
            </a:graphic>
          </wp:anchor>
        </w:drawing>
      </w:r>
    </w:p>
    <w:p w14:paraId="34185230" w14:textId="11F462DE" w:rsidR="00A97F3B" w:rsidRDefault="00A97F3B" w:rsidP="00A97F3B">
      <w:pPr>
        <w:pStyle w:val="BodyText2"/>
        <w:jc w:val="center"/>
        <w:rPr>
          <w:rFonts w:ascii="Times"/>
          <w:lang w:val="en-GB"/>
        </w:rPr>
      </w:pPr>
    </w:p>
    <w:p w14:paraId="2851B010" w14:textId="77777777" w:rsidR="00A97F3B" w:rsidRDefault="00A97F3B" w:rsidP="00A97F3B">
      <w:pPr>
        <w:pStyle w:val="Heading"/>
        <w:jc w:val="left"/>
        <w:rPr>
          <w:rFonts w:ascii="Times"/>
          <w:lang w:val="en-GB"/>
        </w:rPr>
      </w:pPr>
    </w:p>
    <w:p w14:paraId="78F7B887" w14:textId="77777777" w:rsidR="00A97F3B" w:rsidRDefault="00A97F3B" w:rsidP="00A97F3B">
      <w:pPr>
        <w:pStyle w:val="Heading"/>
        <w:jc w:val="left"/>
        <w:rPr>
          <w:rFonts w:ascii="Times"/>
          <w:lang w:val="en-GB"/>
        </w:rPr>
      </w:pPr>
    </w:p>
    <w:p w14:paraId="09F1AD42" w14:textId="77777777" w:rsidR="00A97F3B" w:rsidRDefault="00A97F3B" w:rsidP="00A97F3B">
      <w:pPr>
        <w:pStyle w:val="Heading"/>
        <w:jc w:val="left"/>
        <w:rPr>
          <w:rFonts w:ascii="Times"/>
          <w:lang w:val="en-GB"/>
        </w:rPr>
      </w:pPr>
    </w:p>
    <w:p w14:paraId="1C3C780C" w14:textId="77777777" w:rsidR="00A97F3B" w:rsidRDefault="00A97F3B" w:rsidP="00A97F3B">
      <w:pPr>
        <w:pStyle w:val="Heading"/>
        <w:jc w:val="left"/>
        <w:rPr>
          <w:rFonts w:ascii="Times"/>
          <w:lang w:val="en-GB"/>
        </w:rPr>
      </w:pPr>
    </w:p>
    <w:p w14:paraId="6F969051" w14:textId="77777777" w:rsidR="00A97F3B" w:rsidRDefault="00A97F3B" w:rsidP="00A97F3B">
      <w:pPr>
        <w:pStyle w:val="Heading"/>
        <w:jc w:val="left"/>
        <w:rPr>
          <w:rFonts w:ascii="Times"/>
          <w:lang w:val="en-GB"/>
        </w:rPr>
      </w:pPr>
    </w:p>
    <w:p w14:paraId="5FDB0908" w14:textId="77777777" w:rsidR="00A97F3B" w:rsidRDefault="00A97F3B" w:rsidP="00A97F3B">
      <w:pPr>
        <w:pStyle w:val="Heading"/>
        <w:jc w:val="left"/>
        <w:rPr>
          <w:rFonts w:ascii="Times"/>
          <w:lang w:val="en-GB"/>
        </w:rPr>
      </w:pPr>
    </w:p>
    <w:p w14:paraId="349F5E94" w14:textId="77777777" w:rsidR="00A97F3B" w:rsidRDefault="00A97F3B" w:rsidP="00A97F3B">
      <w:pPr>
        <w:pStyle w:val="Heading"/>
        <w:jc w:val="left"/>
        <w:rPr>
          <w:rFonts w:ascii="Times"/>
          <w:lang w:val="en-GB"/>
        </w:rPr>
      </w:pPr>
    </w:p>
    <w:p w14:paraId="421B8B43" w14:textId="77777777" w:rsidR="00A97F3B" w:rsidRDefault="00A97F3B" w:rsidP="00A97F3B">
      <w:pPr>
        <w:pStyle w:val="Heading"/>
        <w:jc w:val="left"/>
        <w:rPr>
          <w:rFonts w:ascii="Times"/>
          <w:lang w:val="en-GB"/>
        </w:rPr>
      </w:pPr>
    </w:p>
    <w:p w14:paraId="493F7B9C" w14:textId="77777777" w:rsidR="00A97F3B" w:rsidRDefault="00A97F3B" w:rsidP="00A97F3B">
      <w:pPr>
        <w:pStyle w:val="Heading"/>
        <w:jc w:val="left"/>
        <w:rPr>
          <w:rFonts w:ascii="Times"/>
          <w:lang w:val="en-GB"/>
        </w:rPr>
      </w:pPr>
    </w:p>
    <w:p w14:paraId="7C6CA531" w14:textId="77777777" w:rsidR="00A97F3B" w:rsidRDefault="00A97F3B" w:rsidP="00A97F3B">
      <w:pPr>
        <w:pStyle w:val="Heading"/>
        <w:jc w:val="left"/>
        <w:rPr>
          <w:rFonts w:ascii="Times"/>
          <w:lang w:val="en-GB"/>
        </w:rPr>
      </w:pPr>
    </w:p>
    <w:p w14:paraId="7712CEF4" w14:textId="77777777" w:rsidR="00A97F3B" w:rsidRDefault="00A97F3B" w:rsidP="00A97F3B">
      <w:pPr>
        <w:pStyle w:val="Heading"/>
        <w:jc w:val="left"/>
        <w:rPr>
          <w:rFonts w:ascii="Times"/>
          <w:lang w:val="en-GB"/>
        </w:rPr>
      </w:pPr>
    </w:p>
    <w:p w14:paraId="69627E79" w14:textId="77777777" w:rsidR="00A97F3B" w:rsidRDefault="00A97F3B" w:rsidP="00A97F3B">
      <w:pPr>
        <w:pStyle w:val="Heading"/>
        <w:jc w:val="left"/>
        <w:rPr>
          <w:rFonts w:ascii="Times"/>
          <w:lang w:val="en-GB"/>
        </w:rPr>
      </w:pPr>
    </w:p>
    <w:p w14:paraId="083FC74F" w14:textId="77777777" w:rsidR="00A97F3B" w:rsidRDefault="00A97F3B" w:rsidP="00A97F3B">
      <w:pPr>
        <w:pStyle w:val="Heading"/>
        <w:jc w:val="left"/>
        <w:rPr>
          <w:rFonts w:ascii="Times"/>
          <w:lang w:val="en-GB"/>
        </w:rPr>
      </w:pPr>
    </w:p>
    <w:p w14:paraId="1F783387" w14:textId="77777777" w:rsidR="00A97F3B" w:rsidRDefault="00A97F3B" w:rsidP="00A97F3B">
      <w:pPr>
        <w:pStyle w:val="Heading"/>
        <w:jc w:val="left"/>
        <w:rPr>
          <w:rFonts w:ascii="Times"/>
          <w:lang w:val="en-GB"/>
        </w:rPr>
      </w:pPr>
    </w:p>
    <w:p w14:paraId="58F5369D" w14:textId="77777777" w:rsidR="00A97F3B" w:rsidRDefault="00A97F3B" w:rsidP="00A97F3B">
      <w:pPr>
        <w:pStyle w:val="Heading"/>
        <w:jc w:val="left"/>
        <w:rPr>
          <w:rFonts w:ascii="Times"/>
          <w:lang w:val="en-GB"/>
        </w:rPr>
      </w:pPr>
    </w:p>
    <w:p w14:paraId="09F93E51" w14:textId="77777777" w:rsidR="00A97F3B" w:rsidRDefault="00A97F3B" w:rsidP="00A97F3B">
      <w:pPr>
        <w:pStyle w:val="Heading"/>
        <w:jc w:val="left"/>
        <w:rPr>
          <w:rFonts w:ascii="Times"/>
          <w:lang w:val="en-GB"/>
        </w:rPr>
      </w:pPr>
    </w:p>
    <w:p w14:paraId="3CDB36CE" w14:textId="77777777" w:rsidR="00A97F3B" w:rsidRDefault="00A97F3B" w:rsidP="00A97F3B">
      <w:pPr>
        <w:pStyle w:val="Heading"/>
        <w:jc w:val="left"/>
        <w:rPr>
          <w:rFonts w:ascii="Times"/>
          <w:lang w:val="en-GB"/>
        </w:rPr>
      </w:pPr>
    </w:p>
    <w:p w14:paraId="60681B9D" w14:textId="77777777" w:rsidR="00A97F3B" w:rsidRDefault="00A97F3B" w:rsidP="00A97F3B">
      <w:pPr>
        <w:pStyle w:val="Heading"/>
        <w:jc w:val="left"/>
        <w:rPr>
          <w:rFonts w:ascii="Times"/>
          <w:lang w:val="en-GB"/>
        </w:rPr>
      </w:pPr>
    </w:p>
    <w:p w14:paraId="11AD4667" w14:textId="77777777" w:rsidR="00A97F3B" w:rsidRDefault="00A97F3B" w:rsidP="00A97F3B">
      <w:pPr>
        <w:pStyle w:val="Heading"/>
        <w:jc w:val="left"/>
        <w:rPr>
          <w:rFonts w:ascii="Times"/>
          <w:lang w:val="en-GB"/>
        </w:rPr>
      </w:pPr>
    </w:p>
    <w:p w14:paraId="291F1383" w14:textId="77777777" w:rsidR="00A97F3B" w:rsidRDefault="00A97F3B" w:rsidP="00A97F3B">
      <w:pPr>
        <w:pStyle w:val="Heading"/>
        <w:jc w:val="left"/>
        <w:rPr>
          <w:rFonts w:ascii="Times"/>
          <w:lang w:val="en-GB"/>
        </w:rPr>
      </w:pPr>
    </w:p>
    <w:p w14:paraId="2CDE670F" w14:textId="77777777" w:rsidR="00A97F3B" w:rsidRDefault="00A97F3B" w:rsidP="00A97F3B">
      <w:pPr>
        <w:pStyle w:val="Heading"/>
        <w:jc w:val="left"/>
        <w:rPr>
          <w:rFonts w:ascii="Times"/>
          <w:lang w:val="en-GB"/>
        </w:rPr>
      </w:pPr>
    </w:p>
    <w:p w14:paraId="737AF679" w14:textId="77777777" w:rsidR="00A97F3B" w:rsidRDefault="00A97F3B" w:rsidP="00A97F3B">
      <w:pPr>
        <w:pStyle w:val="Heading"/>
        <w:jc w:val="left"/>
        <w:rPr>
          <w:rFonts w:ascii="Times"/>
          <w:lang w:val="en-GB"/>
        </w:rPr>
      </w:pPr>
    </w:p>
    <w:p w14:paraId="11413A86" w14:textId="77777777" w:rsidR="00A97F3B" w:rsidRDefault="00A97F3B" w:rsidP="00A97F3B">
      <w:pPr>
        <w:pStyle w:val="Heading"/>
        <w:jc w:val="left"/>
        <w:rPr>
          <w:rFonts w:ascii="Times"/>
          <w:lang w:val="en-GB"/>
        </w:rPr>
      </w:pPr>
    </w:p>
    <w:p w14:paraId="4FF5C835" w14:textId="77777777" w:rsidR="00A97F3B" w:rsidRDefault="00A97F3B" w:rsidP="00A97F3B">
      <w:pPr>
        <w:pStyle w:val="Heading"/>
        <w:jc w:val="left"/>
        <w:rPr>
          <w:rFonts w:ascii="Times"/>
          <w:lang w:val="en-GB"/>
        </w:rPr>
      </w:pPr>
    </w:p>
    <w:p w14:paraId="7EA9B722" w14:textId="77777777" w:rsidR="00A97F3B" w:rsidRDefault="00A97F3B" w:rsidP="00A97F3B">
      <w:pPr>
        <w:pStyle w:val="Heading"/>
        <w:jc w:val="left"/>
        <w:rPr>
          <w:rFonts w:ascii="Times"/>
          <w:lang w:val="en-GB"/>
        </w:rPr>
      </w:pPr>
    </w:p>
    <w:p w14:paraId="69ABD43A" w14:textId="77777777" w:rsidR="00A97F3B" w:rsidRDefault="00A97F3B" w:rsidP="00A97F3B">
      <w:pPr>
        <w:pStyle w:val="Heading"/>
        <w:jc w:val="left"/>
        <w:rPr>
          <w:rFonts w:ascii="Times"/>
          <w:lang w:val="en-GB"/>
        </w:rPr>
      </w:pPr>
    </w:p>
    <w:p w14:paraId="2060ADC6" w14:textId="77777777" w:rsidR="00A97F3B" w:rsidRDefault="00A97F3B" w:rsidP="00A97F3B">
      <w:pPr>
        <w:pStyle w:val="Heading"/>
        <w:jc w:val="left"/>
        <w:rPr>
          <w:rFonts w:ascii="Times"/>
          <w:lang w:val="en-GB"/>
        </w:rPr>
      </w:pPr>
    </w:p>
    <w:p w14:paraId="23A5EF29" w14:textId="77777777" w:rsidR="00A97F3B" w:rsidRDefault="00A97F3B" w:rsidP="00A97F3B">
      <w:pPr>
        <w:pStyle w:val="Heading"/>
        <w:jc w:val="left"/>
        <w:rPr>
          <w:rFonts w:ascii="Times"/>
          <w:lang w:val="en-GB"/>
        </w:rPr>
      </w:pPr>
    </w:p>
    <w:p w14:paraId="0F5A0F2F" w14:textId="77777777" w:rsidR="00A97F3B" w:rsidRDefault="00A97F3B" w:rsidP="00A97F3B">
      <w:pPr>
        <w:pStyle w:val="Heading"/>
        <w:jc w:val="left"/>
        <w:rPr>
          <w:rFonts w:ascii="Times"/>
          <w:lang w:val="en-GB"/>
        </w:rPr>
      </w:pPr>
    </w:p>
    <w:p w14:paraId="1BAC7B80" w14:textId="77777777" w:rsidR="00A97F3B" w:rsidRDefault="00A97F3B" w:rsidP="00A97F3B">
      <w:pPr>
        <w:pStyle w:val="Heading"/>
        <w:jc w:val="left"/>
        <w:rPr>
          <w:rFonts w:ascii="Times"/>
          <w:lang w:val="en-GB"/>
        </w:rPr>
      </w:pPr>
    </w:p>
    <w:p w14:paraId="09570240" w14:textId="77777777" w:rsidR="00A97F3B" w:rsidRDefault="00A97F3B" w:rsidP="00A97F3B">
      <w:pPr>
        <w:pStyle w:val="Heading"/>
        <w:jc w:val="left"/>
        <w:rPr>
          <w:rFonts w:ascii="Times"/>
          <w:lang w:val="en-GB"/>
        </w:rPr>
      </w:pPr>
    </w:p>
    <w:p w14:paraId="53F9435C" w14:textId="77777777" w:rsidR="00A97F3B" w:rsidRDefault="00A97F3B" w:rsidP="00A97F3B">
      <w:pPr>
        <w:pStyle w:val="Heading"/>
        <w:jc w:val="left"/>
        <w:rPr>
          <w:rFonts w:ascii="Times"/>
          <w:lang w:val="en-GB"/>
        </w:rPr>
      </w:pPr>
    </w:p>
    <w:p w14:paraId="593CB85B" w14:textId="77777777" w:rsidR="00A97F3B" w:rsidRDefault="00A97F3B" w:rsidP="00A97F3B">
      <w:pPr>
        <w:pStyle w:val="Heading"/>
        <w:jc w:val="left"/>
        <w:rPr>
          <w:rFonts w:ascii="Times"/>
          <w:lang w:val="en-GB"/>
        </w:rPr>
      </w:pPr>
    </w:p>
    <w:p w14:paraId="121366B1" w14:textId="77777777" w:rsidR="00A97F3B" w:rsidRDefault="00A97F3B" w:rsidP="00A97F3B">
      <w:pPr>
        <w:pStyle w:val="Heading"/>
        <w:jc w:val="left"/>
        <w:rPr>
          <w:rFonts w:ascii="Times"/>
          <w:lang w:val="en-GB"/>
        </w:rPr>
      </w:pPr>
    </w:p>
    <w:p w14:paraId="7067A26C" w14:textId="7D14B8D3" w:rsidR="00A97F3B" w:rsidRDefault="00A97F3B" w:rsidP="00A97F3B">
      <w:pPr>
        <w:pStyle w:val="Heading"/>
        <w:jc w:val="left"/>
        <w:rPr>
          <w:rFonts w:ascii="Times"/>
          <w:caps w:val="0"/>
          <w:lang w:val="en-GB"/>
        </w:rPr>
      </w:pPr>
      <w:r w:rsidRPr="00BA2815">
        <w:rPr>
          <w:rFonts w:ascii="Times"/>
          <w:lang w:val="en-GB"/>
        </w:rPr>
        <w:t>F</w:t>
      </w:r>
      <w:r w:rsidRPr="00BA2815">
        <w:rPr>
          <w:rFonts w:ascii="Times"/>
          <w:caps w:val="0"/>
          <w:lang w:val="en-GB"/>
        </w:rPr>
        <w:t>igure 7. Abel transformed OH*, CH*, NH* and NH</w:t>
      </w:r>
      <w:r w:rsidRPr="00BA2815">
        <w:rPr>
          <w:rFonts w:ascii="Times"/>
          <w:vertAlign w:val="subscript"/>
          <w:lang w:val="en-GB"/>
        </w:rPr>
        <w:t>2</w:t>
      </w:r>
      <w:r w:rsidRPr="00BA2815">
        <w:rPr>
          <w:rFonts w:ascii="Times"/>
          <w:caps w:val="0"/>
          <w:lang w:val="en-GB"/>
        </w:rPr>
        <w:t>* chemiluminescence for the experimental points in tangential swirl burner. Colourmap normalised to species dataset max.</w:t>
      </w:r>
    </w:p>
    <w:p w14:paraId="114C9AFC" w14:textId="77777777" w:rsidR="00A97F3B" w:rsidRPr="00A97F3B" w:rsidRDefault="00A97F3B" w:rsidP="00A97F3B">
      <w:pPr>
        <w:pStyle w:val="Heading"/>
        <w:jc w:val="left"/>
        <w:rPr>
          <w:rFonts w:ascii="Times"/>
          <w:caps w:val="0"/>
          <w:lang w:val="en-GB"/>
        </w:rPr>
      </w:pPr>
    </w:p>
    <w:p w14:paraId="23E8BC5A" w14:textId="59FD95C6" w:rsidR="00BE45FA" w:rsidRPr="00BA2815" w:rsidRDefault="00BE45FA" w:rsidP="00303107">
      <w:pPr>
        <w:pStyle w:val="BodyText2"/>
        <w:rPr>
          <w:rFonts w:ascii="Times"/>
          <w:lang w:val="en-GB"/>
        </w:rPr>
      </w:pPr>
      <w:r w:rsidRPr="00BA2815">
        <w:rPr>
          <w:rFonts w:ascii="Times"/>
          <w:lang w:val="en-GB"/>
        </w:rPr>
        <w:t>In the presence of high temperature and excess H radicals (from methane) and third body elements at the post-flame zone, reaction R3 operates backwards to produce NH</w:t>
      </w:r>
      <w:r w:rsidRPr="00BA2815">
        <w:rPr>
          <w:rFonts w:ascii="Times"/>
          <w:vertAlign w:val="subscript"/>
          <w:lang w:val="en-GB"/>
        </w:rPr>
        <w:t>3</w:t>
      </w:r>
      <w:r w:rsidRPr="00BA2815">
        <w:rPr>
          <w:rFonts w:ascii="Times"/>
          <w:lang w:val="en-GB"/>
        </w:rPr>
        <w:t xml:space="preserve"> from NH</w:t>
      </w:r>
      <w:r w:rsidRPr="00BA2815">
        <w:rPr>
          <w:rFonts w:ascii="Times"/>
          <w:vertAlign w:val="subscript"/>
          <w:lang w:val="en-GB"/>
        </w:rPr>
        <w:t>2</w:t>
      </w:r>
      <w:r w:rsidRPr="00BA2815">
        <w:rPr>
          <w:rFonts w:ascii="Times"/>
          <w:lang w:val="en-GB"/>
        </w:rPr>
        <w:t>, thus increased ammonia emissions up to 40% NH</w:t>
      </w:r>
      <w:r w:rsidRPr="00BA2815">
        <w:rPr>
          <w:rFonts w:ascii="Times"/>
          <w:vertAlign w:val="subscript"/>
          <w:lang w:val="en-GB"/>
        </w:rPr>
        <w:t>3</w:t>
      </w:r>
      <w:r w:rsidRPr="00BA2815">
        <w:rPr>
          <w:rFonts w:ascii="Times"/>
          <w:lang w:val="en-GB"/>
        </w:rPr>
        <w:t xml:space="preserve"> in the blend. However, as the H radicals production decreases with decreasing methane content, as well as with decreasing flame temperature, reaction R3 cannot achieve minimum activation energy to operate backwards, thus giving low ammonia emissions at 50 and 55% ammonia blends. At 65% and above ammonia blends considered here, there are not enough methane in the flame to produce enough H radicals to burn all the NH</w:t>
      </w:r>
      <w:r w:rsidRPr="00BA2815">
        <w:rPr>
          <w:rFonts w:ascii="Times"/>
          <w:vertAlign w:val="subscript"/>
          <w:lang w:val="en-GB"/>
        </w:rPr>
        <w:t>3</w:t>
      </w:r>
      <w:r w:rsidRPr="00BA2815">
        <w:rPr>
          <w:rFonts w:ascii="Times"/>
          <w:lang w:val="en-GB"/>
        </w:rPr>
        <w:t xml:space="preserve"> contents in the fuel, giving high unburnt ammonia emissions.</w:t>
      </w:r>
    </w:p>
    <w:p w14:paraId="38D58317" w14:textId="0AAF92D7" w:rsidR="00B566F5" w:rsidRPr="00BA2815" w:rsidRDefault="00BE45FA" w:rsidP="00A44505">
      <w:pPr>
        <w:pStyle w:val="BodyText2"/>
        <w:spacing w:after="240"/>
        <w:rPr>
          <w:rFonts w:ascii="Times"/>
          <w:lang w:val="en-GB"/>
        </w:rPr>
      </w:pPr>
      <w:r w:rsidRPr="00BA2815">
        <w:rPr>
          <w:rFonts w:ascii="Times"/>
          <w:lang w:val="en-GB"/>
        </w:rPr>
        <w:t>NO</w:t>
      </w:r>
      <w:r w:rsidRPr="00BA2815">
        <w:rPr>
          <w:rFonts w:ascii="Times"/>
          <w:vertAlign w:val="subscript"/>
          <w:lang w:val="en-GB"/>
        </w:rPr>
        <w:t>2</w:t>
      </w:r>
      <w:r w:rsidRPr="00BA2815">
        <w:rPr>
          <w:rFonts w:ascii="Times"/>
          <w:lang w:val="en-GB"/>
        </w:rPr>
        <w:t xml:space="preserve"> and N</w:t>
      </w:r>
      <w:r w:rsidRPr="00BA2815">
        <w:rPr>
          <w:rFonts w:ascii="Times"/>
          <w:vertAlign w:val="subscript"/>
          <w:lang w:val="en-GB"/>
        </w:rPr>
        <w:t>2</w:t>
      </w:r>
      <w:r w:rsidRPr="00BA2815">
        <w:rPr>
          <w:rFonts w:ascii="Times"/>
          <w:lang w:val="en-GB"/>
        </w:rPr>
        <w:t>O emissions are quite low compared to NO and NH</w:t>
      </w:r>
      <w:r w:rsidRPr="00BA2815">
        <w:rPr>
          <w:rFonts w:ascii="Times"/>
          <w:vertAlign w:val="subscript"/>
          <w:lang w:val="en-GB"/>
        </w:rPr>
        <w:t>3</w:t>
      </w:r>
      <w:r w:rsidRPr="00BA2815">
        <w:rPr>
          <w:rFonts w:ascii="Times"/>
          <w:lang w:val="en-GB"/>
        </w:rPr>
        <w:t xml:space="preserve"> emissions for the fuel blends considered here. At the presence of high methane content in the blends, NO converts to NO</w:t>
      </w:r>
      <w:r w:rsidRPr="00BA2815">
        <w:rPr>
          <w:rFonts w:ascii="Times"/>
          <w:vertAlign w:val="subscript"/>
          <w:lang w:val="en-GB"/>
        </w:rPr>
        <w:t>2</w:t>
      </w:r>
      <w:r w:rsidRPr="00BA2815">
        <w:rPr>
          <w:rFonts w:ascii="Times"/>
          <w:lang w:val="en-GB"/>
        </w:rPr>
        <w:t xml:space="preserve"> and vice-versa through the reactions R7 and R8, respectively. However, at high ammonia content blends, NO converts to NO</w:t>
      </w:r>
      <w:r w:rsidRPr="00BA2815">
        <w:rPr>
          <w:rFonts w:ascii="Times"/>
          <w:vertAlign w:val="subscript"/>
          <w:lang w:val="en-GB"/>
        </w:rPr>
        <w:t>2</w:t>
      </w:r>
      <w:r w:rsidRPr="00BA2815">
        <w:rPr>
          <w:rFonts w:ascii="Times"/>
          <w:lang w:val="en-GB"/>
        </w:rPr>
        <w:t xml:space="preserve"> by reacting with HO</w:t>
      </w:r>
      <w:r w:rsidRPr="00BA2815">
        <w:rPr>
          <w:rFonts w:ascii="Times"/>
          <w:vertAlign w:val="subscript"/>
          <w:lang w:val="en-GB"/>
        </w:rPr>
        <w:t>2</w:t>
      </w:r>
      <w:r w:rsidRPr="00BA2815">
        <w:rPr>
          <w:rFonts w:ascii="Times"/>
          <w:lang w:val="en-GB"/>
        </w:rPr>
        <w:t xml:space="preserve"> and the third body reaction R7</w:t>
      </w:r>
      <w:r w:rsidR="00297A87" w:rsidRPr="00BA2815">
        <w:rPr>
          <w:rFonts w:ascii="Times"/>
          <w:lang w:val="en-GB"/>
        </w:rPr>
        <w:t>.</w:t>
      </w:r>
    </w:p>
    <w:p w14:paraId="25A7E0D9" w14:textId="1310686E" w:rsidR="00BE45FA" w:rsidRPr="00BA2815" w:rsidRDefault="00BE45FA" w:rsidP="00303107">
      <w:pPr>
        <w:pStyle w:val="BodyText2"/>
        <w:rPr>
          <w:rFonts w:ascii="Times"/>
          <w:lang w:val="en-GB"/>
        </w:rPr>
      </w:pPr>
      <m:oMathPara>
        <m:oMath>
          <m:r>
            <w:rPr>
              <w:rFonts w:ascii="Cambria Math" w:hAnsi="Cambria Math"/>
              <w:lang w:val="en-GB"/>
            </w:rPr>
            <m:t>NO+ O+M ↔</m:t>
          </m:r>
          <m:sSub>
            <m:sSubPr>
              <m:ctrlPr>
                <w:rPr>
                  <w:rFonts w:ascii="Cambria Math" w:hAnsi="Cambria Math"/>
                  <w:i/>
                  <w:lang w:val="en-GB"/>
                </w:rPr>
              </m:ctrlPr>
            </m:sSubPr>
            <m:e>
              <m:r>
                <w:rPr>
                  <w:rFonts w:ascii="Cambria Math" w:hAnsi="Cambria Math"/>
                  <w:lang w:val="en-GB"/>
                </w:rPr>
                <m:t>NO</m:t>
              </m:r>
            </m:e>
            <m:sub>
              <m:r>
                <w:rPr>
                  <w:rFonts w:ascii="Cambria Math" w:hAnsi="Cambria Math"/>
                  <w:lang w:val="en-GB"/>
                </w:rPr>
                <m:t>2</m:t>
              </m:r>
            </m:sub>
          </m:sSub>
          <m:r>
            <w:rPr>
              <w:rFonts w:ascii="Cambria Math" w:hAnsi="Cambria Math"/>
              <w:lang w:val="en-GB"/>
            </w:rPr>
            <m:t>+M      (R7)</m:t>
          </m:r>
        </m:oMath>
      </m:oMathPara>
    </w:p>
    <w:p w14:paraId="0BD8736C" w14:textId="394B030C" w:rsidR="001F6D2B" w:rsidRPr="00BA2815" w:rsidRDefault="003A7B57" w:rsidP="00AB5BD7">
      <w:pPr>
        <w:pStyle w:val="BodyText2"/>
        <w:rPr>
          <w:rFonts w:ascii="Times"/>
          <w:lang w:val="en-GB"/>
        </w:rPr>
      </w:pPr>
      <m:oMathPara>
        <m:oMath>
          <m:sSub>
            <m:sSubPr>
              <m:ctrlPr>
                <w:rPr>
                  <w:rFonts w:ascii="Cambria Math" w:hAnsi="Cambria Math"/>
                  <w:i/>
                  <w:lang w:val="en-GB"/>
                </w:rPr>
              </m:ctrlPr>
            </m:sSubPr>
            <m:e>
              <m:r>
                <w:rPr>
                  <w:rFonts w:ascii="Cambria Math" w:hAnsi="Cambria Math"/>
                  <w:lang w:val="en-GB"/>
                </w:rPr>
                <m:t>NO</m:t>
              </m:r>
            </m:e>
            <m:sub>
              <m:r>
                <w:rPr>
                  <w:rFonts w:ascii="Cambria Math" w:hAnsi="Cambria Math"/>
                  <w:lang w:val="en-GB"/>
                </w:rPr>
                <m:t>2</m:t>
              </m:r>
            </m:sub>
          </m:sSub>
          <m:r>
            <w:rPr>
              <w:rFonts w:ascii="Cambria Math" w:hAnsi="Cambria Math"/>
              <w:lang w:val="en-GB"/>
            </w:rPr>
            <m:t>+ H ↔NO+OH      (R8)</m:t>
          </m:r>
        </m:oMath>
      </m:oMathPara>
    </w:p>
    <w:p w14:paraId="6E023339" w14:textId="77777777" w:rsidR="00AB5BD7" w:rsidRPr="00BA2815" w:rsidRDefault="00AB5BD7" w:rsidP="00676E3C">
      <w:pPr>
        <w:pStyle w:val="BodyText2"/>
        <w:rPr>
          <w:rFonts w:ascii="Times"/>
          <w:lang w:val="en-GB"/>
        </w:rPr>
      </w:pPr>
    </w:p>
    <w:p w14:paraId="053F1300" w14:textId="0A8CD976" w:rsidR="00BE45FA" w:rsidRPr="00BA2815" w:rsidRDefault="00BE45FA" w:rsidP="00676E3C">
      <w:pPr>
        <w:pStyle w:val="BodyText2"/>
        <w:rPr>
          <w:rFonts w:ascii="Times"/>
          <w:lang w:val="en-GB"/>
        </w:rPr>
      </w:pPr>
      <w:r w:rsidRPr="00BA2815">
        <w:rPr>
          <w:rFonts w:ascii="Times"/>
          <w:lang w:val="en-GB"/>
        </w:rPr>
        <w:t>N</w:t>
      </w:r>
      <w:r w:rsidRPr="00BA2815">
        <w:rPr>
          <w:rFonts w:ascii="Times"/>
          <w:vertAlign w:val="subscript"/>
          <w:lang w:val="en-GB"/>
        </w:rPr>
        <w:t>2</w:t>
      </w:r>
      <w:r w:rsidRPr="00BA2815">
        <w:rPr>
          <w:rFonts w:ascii="Times"/>
          <w:lang w:val="en-GB"/>
        </w:rPr>
        <w:t xml:space="preserve">O, a </w:t>
      </w:r>
      <w:r w:rsidR="00A239DB" w:rsidRPr="00BA2815">
        <w:rPr>
          <w:rFonts w:ascii="Times"/>
          <w:lang w:val="en-GB"/>
        </w:rPr>
        <w:t>GHG</w:t>
      </w:r>
      <w:r w:rsidRPr="00BA2815">
        <w:rPr>
          <w:rFonts w:ascii="Times"/>
          <w:lang w:val="en-GB"/>
        </w:rPr>
        <w:t xml:space="preserve"> that is known to possess up to 300 times the Global Warming Potential (GWP) of CO</w:t>
      </w:r>
      <w:r w:rsidRPr="00BA2815">
        <w:rPr>
          <w:rFonts w:ascii="Times"/>
          <w:vertAlign w:val="subscript"/>
          <w:lang w:val="en-GB"/>
        </w:rPr>
        <w:t>2</w:t>
      </w:r>
      <w:r w:rsidRPr="00BA2815">
        <w:rPr>
          <w:rFonts w:ascii="Times"/>
          <w:lang w:val="en-GB"/>
        </w:rPr>
        <w:t xml:space="preserve"> </w:t>
      </w:r>
      <w:r w:rsidRPr="00BA2815">
        <w:rPr>
          <w:rFonts w:ascii="Times"/>
          <w:lang w:val="en-GB"/>
        </w:rPr>
        <w:fldChar w:fldCharType="begin" w:fldLock="1"/>
      </w:r>
      <w:r w:rsidR="00FF060E">
        <w:rPr>
          <w:rFonts w:ascii="Times"/>
          <w:lang w:val="en-GB"/>
        </w:rPr>
        <w:instrText>ADDIN CSL_CITATION {"citationItems":[{"id":"ITEM-1","itemData":{"ISBN":"0 521 40360 X","editor":[{"dropping-particle":"","family":"Houghton","given":"J.T.","non-dropping-particle":"","parse-names":false,"suffix":""},{"dropping-particle":"","family":"Jenkins","given":"G.J.","non-dropping-particle":"","parse-names":false,"suffix":""},{"dropping-particle":"","family":"Ephraums","given":"J.J.","non-dropping-particle":"","parse-names":false,"suffix":""}],"id":"ITEM-1","issued":{"date-parts":[["0"]]},"publisher":"Cambridge University Press","publisher-place":"Cambridge","title":"Climate Change - The IPCC Scientific Assessment","type":"book"},"uris":["http://www.mendeley.com/documents/?uuid=6cd02504-5b44-35f6-984f-dc48879ccc7e","http://www.mendeley.com/documents/?uuid=06e82181-bd4d-4b97-928b-3581aa3315bb","http://www.mendeley.com/documents/?uuid=e4559e4b-e7ea-4cc2-b404-3924107b7162"]}],"mendeley":{"formattedCitation":"(Houghton, Jenkins and Ephraums no date)","plainTextFormattedCitation":"(Houghton, Jenkins and Ephraums no date)","previouslyFormattedCitation":"(Houghton, Jenkins and Ephraums no date)"},"properties":{"noteIndex":0},"schema":"https://github.com/citation-style-language/schema/raw/master/csl-citation.json"}</w:instrText>
      </w:r>
      <w:r w:rsidRPr="00BA2815">
        <w:rPr>
          <w:rFonts w:ascii="Times"/>
          <w:lang w:val="en-GB"/>
        </w:rPr>
        <w:fldChar w:fldCharType="separate"/>
      </w:r>
      <w:r w:rsidR="001463A6" w:rsidRPr="001463A6">
        <w:rPr>
          <w:rFonts w:ascii="Times"/>
          <w:noProof/>
          <w:lang w:val="en-GB"/>
        </w:rPr>
        <w:t>(Houghton, Jenkins and Ephraums no date)</w:t>
      </w:r>
      <w:r w:rsidRPr="00BA2815">
        <w:rPr>
          <w:rFonts w:ascii="Times"/>
          <w:lang w:val="en-GB"/>
        </w:rPr>
        <w:fldChar w:fldCharType="end"/>
      </w:r>
      <w:r w:rsidRPr="00BA2815">
        <w:rPr>
          <w:rFonts w:ascii="Times"/>
          <w:lang w:val="en-GB"/>
        </w:rPr>
        <w:t xml:space="preserve"> seems to have very low emissions at the fuel blends considered here at rich condition. The major source of N</w:t>
      </w:r>
      <w:r w:rsidRPr="00BA2815">
        <w:rPr>
          <w:rFonts w:ascii="Times"/>
          <w:vertAlign w:val="subscript"/>
          <w:lang w:val="en-GB"/>
        </w:rPr>
        <w:t>2</w:t>
      </w:r>
      <w:r w:rsidRPr="00BA2815">
        <w:rPr>
          <w:rFonts w:ascii="Times"/>
          <w:lang w:val="en-GB"/>
        </w:rPr>
        <w:t>O emissions in high ammonia fuel content is through reaction R9, which interestingly operate backwards at the presence of high methane content in the fuel to produce NO. Reaction R10 is responsible for N</w:t>
      </w:r>
      <w:r w:rsidRPr="00BA2815">
        <w:rPr>
          <w:rFonts w:ascii="Times"/>
          <w:vertAlign w:val="subscript"/>
          <w:lang w:val="en-GB"/>
        </w:rPr>
        <w:t>2</w:t>
      </w:r>
      <w:r w:rsidRPr="00BA2815">
        <w:rPr>
          <w:rFonts w:ascii="Times"/>
          <w:lang w:val="en-GB"/>
        </w:rPr>
        <w:t>O production at the presence of high methane content. At both scenarios, N</w:t>
      </w:r>
      <w:r w:rsidRPr="00BA2815">
        <w:rPr>
          <w:rFonts w:ascii="Times"/>
          <w:vertAlign w:val="subscript"/>
          <w:lang w:val="en-GB"/>
        </w:rPr>
        <w:t>2</w:t>
      </w:r>
      <w:r w:rsidRPr="00BA2815">
        <w:rPr>
          <w:rFonts w:ascii="Times"/>
          <w:lang w:val="en-GB"/>
        </w:rPr>
        <w:t>O reacts with H radicals to convert to N</w:t>
      </w:r>
      <w:r w:rsidRPr="00BA2815">
        <w:rPr>
          <w:rFonts w:ascii="Times"/>
          <w:vertAlign w:val="subscript"/>
          <w:lang w:val="en-GB"/>
        </w:rPr>
        <w:t>2</w:t>
      </w:r>
      <w:r w:rsidRPr="00BA2815">
        <w:rPr>
          <w:rFonts w:ascii="Times"/>
          <w:lang w:val="en-GB"/>
        </w:rPr>
        <w:t xml:space="preserve"> and OH radicals.</w:t>
      </w:r>
      <w:r w:rsidR="004C2BC9" w:rsidRPr="00BA2815">
        <w:rPr>
          <w:rFonts w:ascii="Times"/>
          <w:lang w:val="en-GB"/>
        </w:rPr>
        <w:t xml:space="preserve"> It must be noted that CO</w:t>
      </w:r>
      <w:r w:rsidR="004C2BC9" w:rsidRPr="00BA2815">
        <w:rPr>
          <w:rFonts w:ascii="Times"/>
          <w:vertAlign w:val="subscript"/>
          <w:lang w:val="en-GB"/>
        </w:rPr>
        <w:t>2</w:t>
      </w:r>
      <w:r w:rsidR="004C2BC9" w:rsidRPr="00BA2815">
        <w:rPr>
          <w:rFonts w:ascii="Times"/>
          <w:lang w:val="en-GB"/>
        </w:rPr>
        <w:t xml:space="preserve"> emissions were over 10% for all the CH</w:t>
      </w:r>
      <w:r w:rsidR="004C2BC9" w:rsidRPr="00BA2815">
        <w:rPr>
          <w:rFonts w:ascii="Times"/>
          <w:vertAlign w:val="subscript"/>
          <w:lang w:val="en-GB"/>
        </w:rPr>
        <w:t>4</w:t>
      </w:r>
      <w:r w:rsidR="004C2BC9" w:rsidRPr="00BA2815">
        <w:rPr>
          <w:rFonts w:ascii="Times"/>
          <w:lang w:val="en-GB"/>
        </w:rPr>
        <w:t xml:space="preserve"> blends considered here at </w:t>
      </w:r>
      <w:r w:rsidR="004C2BC9" w:rsidRPr="00BA2815">
        <w:rPr>
          <w:rFonts w:ascii="Times" w:cs="Times"/>
          <w:lang w:val="en-GB"/>
        </w:rPr>
        <w:t>Φ</w:t>
      </w:r>
      <w:r w:rsidR="004C2BC9" w:rsidRPr="00BA2815">
        <w:rPr>
          <w:rFonts w:ascii="Times"/>
          <w:lang w:val="en-GB"/>
        </w:rPr>
        <w:t xml:space="preserve"> = 1.2, as expected.</w:t>
      </w:r>
    </w:p>
    <w:p w14:paraId="72822465" w14:textId="77777777" w:rsidR="004C2BC9" w:rsidRPr="00BA2815" w:rsidRDefault="004C2BC9" w:rsidP="00676E3C">
      <w:pPr>
        <w:pStyle w:val="BodyText2"/>
        <w:rPr>
          <w:rFonts w:ascii="Times"/>
          <w:lang w:val="en-GB"/>
        </w:rPr>
      </w:pPr>
    </w:p>
    <w:p w14:paraId="2EB5822A" w14:textId="7782FE1A" w:rsidR="00BE45FA" w:rsidRPr="00BA2815" w:rsidRDefault="00BE45FA" w:rsidP="00303107">
      <w:pPr>
        <w:pStyle w:val="BodyText2"/>
        <w:rPr>
          <w:rFonts w:ascii="Times"/>
          <w:lang w:val="en-GB"/>
        </w:rPr>
      </w:pPr>
      <m:oMathPara>
        <m:oMath>
          <m:r>
            <w:rPr>
              <w:rFonts w:ascii="Cambria Math" w:hAnsi="Cambria Math"/>
              <w:lang w:val="en-GB"/>
            </w:rPr>
            <m:t>NH+ NO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O+H      (R9)</m:t>
          </m:r>
        </m:oMath>
      </m:oMathPara>
    </w:p>
    <w:p w14:paraId="044F585B" w14:textId="4BB99FBA" w:rsidR="00BE45FA" w:rsidRPr="00BA2815" w:rsidRDefault="00BE45FA" w:rsidP="00BE45FA">
      <w:pPr>
        <w:pStyle w:val="BodyText2"/>
        <w:rPr>
          <w:rFonts w:ascii="Times"/>
          <w:lang w:val="en-GB"/>
        </w:rPr>
      </w:pPr>
      <m:oMathPara>
        <m:oMath>
          <m:r>
            <w:rPr>
              <w:rFonts w:ascii="Cambria Math" w:hAnsi="Cambria Math"/>
              <w:lang w:val="en-GB"/>
            </w:rPr>
            <m:t>NNH+ O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O+H      (R10)</m:t>
          </m:r>
        </m:oMath>
      </m:oMathPara>
    </w:p>
    <w:p w14:paraId="2B319044" w14:textId="2778578C" w:rsidR="00E91D08" w:rsidRPr="00BA2815" w:rsidRDefault="00E91D08" w:rsidP="00BE45FA">
      <w:pPr>
        <w:pStyle w:val="BodyText2"/>
        <w:rPr>
          <w:rFonts w:ascii="Times"/>
          <w:lang w:val="en-GB"/>
        </w:rPr>
      </w:pPr>
    </w:p>
    <w:p w14:paraId="56C90402" w14:textId="75D966B5" w:rsidR="00C62C35" w:rsidRPr="00BA2815" w:rsidRDefault="00C62C35" w:rsidP="00E91D08">
      <w:pPr>
        <w:pStyle w:val="Heading"/>
        <w:rPr>
          <w:rFonts w:ascii="Times"/>
          <w:lang w:val="en-GB"/>
        </w:rPr>
      </w:pPr>
      <w:r w:rsidRPr="00BA2815">
        <w:rPr>
          <w:noProof/>
          <w:lang w:val="en-GB"/>
        </w:rPr>
        <w:drawing>
          <wp:inline distT="0" distB="0" distL="0" distR="0" wp14:anchorId="304622F1" wp14:editId="0DB754B1">
            <wp:extent cx="2990850" cy="1779777"/>
            <wp:effectExtent l="0" t="0" r="0" b="0"/>
            <wp:docPr id="22" name="Image 22"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Graphical user interface, chart, line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26555" cy="1801024"/>
                    </a:xfrm>
                    <a:prstGeom prst="rect">
                      <a:avLst/>
                    </a:prstGeom>
                    <a:noFill/>
                  </pic:spPr>
                </pic:pic>
              </a:graphicData>
            </a:graphic>
          </wp:inline>
        </w:drawing>
      </w:r>
    </w:p>
    <w:p w14:paraId="6E774EC1" w14:textId="77777777" w:rsidR="00C62C35" w:rsidRPr="00BA2815" w:rsidRDefault="00C62C35" w:rsidP="00E91D08">
      <w:pPr>
        <w:pStyle w:val="Heading"/>
        <w:rPr>
          <w:rFonts w:ascii="Times"/>
          <w:lang w:val="en-GB"/>
        </w:rPr>
      </w:pPr>
    </w:p>
    <w:p w14:paraId="318492DE" w14:textId="3781E203" w:rsidR="00C62C35" w:rsidRPr="00BA2815" w:rsidRDefault="00E87B65" w:rsidP="00E91D08">
      <w:pPr>
        <w:pStyle w:val="Heading"/>
        <w:rPr>
          <w:rFonts w:ascii="Times"/>
          <w:bCs/>
          <w:lang w:val="en-GB"/>
        </w:rPr>
      </w:pPr>
      <w:r w:rsidRPr="00BA2815">
        <w:rPr>
          <w:rFonts w:ascii="Times"/>
          <w:bCs/>
          <w:caps w:val="0"/>
          <w:lang w:val="en-GB"/>
        </w:rPr>
        <w:t>Figure</w:t>
      </w:r>
      <w:r w:rsidR="00C62C35" w:rsidRPr="00BA2815">
        <w:rPr>
          <w:rFonts w:ascii="Times"/>
          <w:bCs/>
          <w:lang w:val="en-GB"/>
        </w:rPr>
        <w:t xml:space="preserve"> 8</w:t>
      </w:r>
      <w:r w:rsidRPr="00BA2815">
        <w:rPr>
          <w:rFonts w:ascii="Times"/>
          <w:bCs/>
          <w:caps w:val="0"/>
          <w:lang w:val="en-GB"/>
        </w:rPr>
        <w:t>. Measured emissions at the exhaust. Red markers indicate greater than values.</w:t>
      </w:r>
    </w:p>
    <w:p w14:paraId="08169FC1" w14:textId="77777777" w:rsidR="00E87B65" w:rsidRPr="00BA2815" w:rsidRDefault="00E87B65" w:rsidP="00E91D08">
      <w:pPr>
        <w:pStyle w:val="Heading"/>
        <w:rPr>
          <w:rFonts w:ascii="Times"/>
          <w:lang w:val="en-GB"/>
        </w:rPr>
      </w:pPr>
    </w:p>
    <w:p w14:paraId="2D511FF3" w14:textId="54887A61" w:rsidR="00E351F2" w:rsidRPr="00BA2815" w:rsidRDefault="005669EE" w:rsidP="001E018D">
      <w:pPr>
        <w:pStyle w:val="Heading1"/>
      </w:pPr>
      <w:r w:rsidRPr="00151103">
        <w:rPr>
          <w:u w:val="none"/>
        </w:rPr>
        <w:t>CONCLUSIONS</w:t>
      </w:r>
    </w:p>
    <w:p w14:paraId="4E801178" w14:textId="72E38A4B" w:rsidR="00E351F2" w:rsidRPr="00BA2815" w:rsidRDefault="00E351F2" w:rsidP="00E351F2">
      <w:pPr>
        <w:rPr>
          <w:rFonts w:ascii="Times"/>
          <w:lang w:val="en-GB"/>
        </w:rPr>
      </w:pPr>
      <w:r w:rsidRPr="00BA2815">
        <w:rPr>
          <w:rFonts w:ascii="Times" w:cs="Times"/>
          <w:lang w:val="en-GB"/>
        </w:rPr>
        <w:t>Blends of H</w:t>
      </w:r>
      <w:r w:rsidRPr="00BA2815">
        <w:rPr>
          <w:rFonts w:ascii="Times" w:cs="Times"/>
          <w:vertAlign w:val="subscript"/>
          <w:lang w:val="en-GB"/>
        </w:rPr>
        <w:t>2</w:t>
      </w:r>
      <w:r w:rsidRPr="00BA2815">
        <w:rPr>
          <w:rFonts w:ascii="Times" w:cs="Times"/>
          <w:lang w:val="en-GB"/>
        </w:rPr>
        <w:t>/NH</w:t>
      </w:r>
      <w:r w:rsidRPr="00BA2815">
        <w:rPr>
          <w:rFonts w:ascii="Times" w:cs="Times"/>
          <w:vertAlign w:val="subscript"/>
          <w:lang w:val="en-GB"/>
        </w:rPr>
        <w:t>3</w:t>
      </w:r>
      <w:r w:rsidRPr="00BA2815">
        <w:rPr>
          <w:rFonts w:ascii="Times" w:cs="Times"/>
          <w:lang w:val="en-GB"/>
        </w:rPr>
        <w:t xml:space="preserve"> and CH</w:t>
      </w:r>
      <w:r w:rsidRPr="00BA2815">
        <w:rPr>
          <w:rFonts w:ascii="Times" w:cs="Times"/>
          <w:vertAlign w:val="subscript"/>
          <w:lang w:val="en-GB"/>
        </w:rPr>
        <w:t>4</w:t>
      </w:r>
      <w:r w:rsidRPr="00BA2815">
        <w:rPr>
          <w:rFonts w:ascii="Times" w:cs="Times"/>
          <w:lang w:val="en-GB"/>
        </w:rPr>
        <w:t>/NH</w:t>
      </w:r>
      <w:r w:rsidRPr="00BA2815">
        <w:rPr>
          <w:rFonts w:ascii="Times" w:cs="Times"/>
          <w:vertAlign w:val="subscript"/>
          <w:lang w:val="en-GB"/>
        </w:rPr>
        <w:t>3</w:t>
      </w:r>
      <w:r w:rsidRPr="00BA2815">
        <w:rPr>
          <w:rFonts w:ascii="Times" w:cs="Times"/>
          <w:lang w:val="en-GB"/>
        </w:rPr>
        <w:t xml:space="preserve"> have been investigated</w:t>
      </w:r>
      <w:r w:rsidR="00BB3014" w:rsidRPr="00BA2815">
        <w:rPr>
          <w:rFonts w:ascii="Times" w:cs="Times"/>
          <w:lang w:val="en-GB"/>
        </w:rPr>
        <w:t xml:space="preserve"> using a variety of techniques to holistically approach the resolution of ammonia-blends combustion, enabling a better understanding of these molecules for fundamental and applied purposes. Initially, the work</w:t>
      </w:r>
      <w:r w:rsidRPr="00BA2815">
        <w:rPr>
          <w:rFonts w:ascii="Times" w:cs="Times"/>
          <w:lang w:val="en-GB"/>
        </w:rPr>
        <w:t xml:space="preserve"> employ</w:t>
      </w:r>
      <w:r w:rsidR="00BB3014" w:rsidRPr="00BA2815">
        <w:rPr>
          <w:rFonts w:ascii="Times" w:cs="Times"/>
          <w:lang w:val="en-GB"/>
        </w:rPr>
        <w:t>ed</w:t>
      </w:r>
      <w:r w:rsidRPr="00BA2815">
        <w:rPr>
          <w:rFonts w:ascii="Times" w:cs="Times"/>
          <w:lang w:val="en-GB"/>
        </w:rPr>
        <w:t xml:space="preserve"> </w:t>
      </w:r>
      <w:r w:rsidR="00BB3014" w:rsidRPr="00BA2815">
        <w:rPr>
          <w:rFonts w:ascii="Times" w:cs="Times"/>
          <w:lang w:val="en-GB"/>
        </w:rPr>
        <w:t>a</w:t>
      </w:r>
      <w:r w:rsidRPr="00BA2815">
        <w:rPr>
          <w:rFonts w:ascii="Times" w:cs="Times"/>
          <w:lang w:val="en-GB"/>
        </w:rPr>
        <w:t xml:space="preserve"> spherically expanding flame configuration to measure flame speeds. Secondly, DNS modelling of H</w:t>
      </w:r>
      <w:r w:rsidRPr="00BA2815">
        <w:rPr>
          <w:rFonts w:ascii="Times" w:cs="Times"/>
          <w:vertAlign w:val="subscript"/>
          <w:lang w:val="en-GB"/>
        </w:rPr>
        <w:t>2</w:t>
      </w:r>
      <w:r w:rsidRPr="00BA2815">
        <w:rPr>
          <w:rFonts w:ascii="Times" w:cs="Times"/>
          <w:lang w:val="en-GB"/>
        </w:rPr>
        <w:t>/NH</w:t>
      </w:r>
      <w:r w:rsidRPr="00BA2815">
        <w:rPr>
          <w:rFonts w:ascii="Times" w:cs="Times"/>
          <w:vertAlign w:val="subscript"/>
          <w:lang w:val="en-GB"/>
        </w:rPr>
        <w:t>3</w:t>
      </w:r>
      <w:r w:rsidRPr="00BA2815">
        <w:rPr>
          <w:rFonts w:ascii="Times" w:cs="Times"/>
          <w:lang w:val="en-GB"/>
        </w:rPr>
        <w:t xml:space="preserve"> (50%/50%) across lean to rich conditions has been presented. Finally, chemiluminescence of important species and measured emissions of tertiary blends of H</w:t>
      </w:r>
      <w:r w:rsidRPr="00BA2815">
        <w:rPr>
          <w:rFonts w:ascii="Times" w:cs="Times"/>
          <w:vertAlign w:val="subscript"/>
          <w:lang w:val="en-GB"/>
        </w:rPr>
        <w:t>2</w:t>
      </w:r>
      <w:r w:rsidRPr="00BA2815">
        <w:rPr>
          <w:rFonts w:ascii="Times" w:cs="Times"/>
          <w:lang w:val="en-GB"/>
        </w:rPr>
        <w:t>/CH</w:t>
      </w:r>
      <w:r w:rsidRPr="00BA2815">
        <w:rPr>
          <w:rFonts w:ascii="Times" w:cs="Times"/>
          <w:vertAlign w:val="subscript"/>
          <w:lang w:val="en-GB"/>
        </w:rPr>
        <w:t>4</w:t>
      </w:r>
      <w:r w:rsidRPr="00BA2815">
        <w:rPr>
          <w:rFonts w:ascii="Times" w:cs="Times"/>
          <w:lang w:val="en-GB"/>
        </w:rPr>
        <w:t>/NH</w:t>
      </w:r>
      <w:r w:rsidRPr="00BA2815">
        <w:rPr>
          <w:rFonts w:ascii="Times" w:cs="Times"/>
          <w:vertAlign w:val="subscript"/>
          <w:lang w:val="en-GB"/>
        </w:rPr>
        <w:t>3</w:t>
      </w:r>
      <w:r w:rsidRPr="00BA2815">
        <w:rPr>
          <w:rFonts w:ascii="Times" w:cs="Times"/>
          <w:lang w:val="en-GB"/>
        </w:rPr>
        <w:t xml:space="preserve"> have been examined using an </w:t>
      </w:r>
      <w:r w:rsidRPr="00BA2815">
        <w:rPr>
          <w:rFonts w:ascii="Times"/>
          <w:lang w:val="en-GB"/>
        </w:rPr>
        <w:t>industrial-scale tangential swirl burner. From these works the following can be concluded:</w:t>
      </w:r>
    </w:p>
    <w:p w14:paraId="35804B37" w14:textId="1E3D4334" w:rsidR="00E351F2" w:rsidRPr="00BA2815" w:rsidRDefault="00676E3C" w:rsidP="00676E3C">
      <w:pPr>
        <w:rPr>
          <w:rFonts w:ascii="Times" w:cs="Times"/>
          <w:lang w:val="en-GB"/>
        </w:rPr>
      </w:pPr>
      <w:r w:rsidRPr="00BA2815">
        <w:rPr>
          <w:rFonts w:ascii="Times" w:cs="Times"/>
          <w:lang w:val="en-GB"/>
        </w:rPr>
        <w:lastRenderedPageBreak/>
        <w:t xml:space="preserve">(1). </w:t>
      </w:r>
      <w:r w:rsidR="0043485B" w:rsidRPr="00BA2815">
        <w:rPr>
          <w:rFonts w:ascii="Times" w:cs="Times"/>
          <w:lang w:val="en-GB"/>
        </w:rPr>
        <w:t>The laminar burning velocity of NH</w:t>
      </w:r>
      <w:r w:rsidR="0043485B" w:rsidRPr="00BA2815">
        <w:rPr>
          <w:rFonts w:ascii="Times" w:cs="Times"/>
          <w:vertAlign w:val="subscript"/>
          <w:lang w:val="en-GB"/>
        </w:rPr>
        <w:t>3</w:t>
      </w:r>
      <w:r w:rsidR="0043485B" w:rsidRPr="00BA2815">
        <w:rPr>
          <w:rFonts w:ascii="Times" w:cs="Times"/>
          <w:lang w:val="en-GB"/>
        </w:rPr>
        <w:t xml:space="preserve"> increases linearly with CH</w:t>
      </w:r>
      <w:r w:rsidR="0043485B" w:rsidRPr="00BA2815">
        <w:rPr>
          <w:rFonts w:ascii="Times" w:cs="Times"/>
          <w:vertAlign w:val="subscript"/>
          <w:lang w:val="en-GB"/>
        </w:rPr>
        <w:t>4</w:t>
      </w:r>
      <w:r w:rsidR="0043485B" w:rsidRPr="00BA2815">
        <w:rPr>
          <w:rFonts w:ascii="Times" w:cs="Times"/>
          <w:lang w:val="en-GB"/>
        </w:rPr>
        <w:t xml:space="preserve"> addition, with the </w:t>
      </w:r>
      <w:r w:rsidR="00F24BF4">
        <w:rPr>
          <w:rFonts w:ascii="Times" w:cs="Times"/>
          <w:lang w:val="en-GB"/>
        </w:rPr>
        <w:t>Shrestha et al.</w:t>
      </w:r>
      <w:r w:rsidR="0043485B" w:rsidRPr="00BA2815">
        <w:rPr>
          <w:rFonts w:ascii="Times" w:cs="Times"/>
          <w:lang w:val="en-GB"/>
        </w:rPr>
        <w:t xml:space="preserve"> and Okafor displaying very good agreement with measured results. An exponential increase in flame speed of NH</w:t>
      </w:r>
      <w:r w:rsidR="0043485B" w:rsidRPr="00BA2815">
        <w:rPr>
          <w:rFonts w:ascii="Times" w:cs="Times"/>
          <w:vertAlign w:val="subscript"/>
          <w:lang w:val="en-GB"/>
        </w:rPr>
        <w:t>3</w:t>
      </w:r>
      <w:r w:rsidR="0043485B" w:rsidRPr="00BA2815">
        <w:rPr>
          <w:rFonts w:ascii="Times" w:cs="Times"/>
          <w:lang w:val="en-GB"/>
        </w:rPr>
        <w:t xml:space="preserve"> is observed with increasing H</w:t>
      </w:r>
      <w:r w:rsidR="0043485B" w:rsidRPr="00BA2815">
        <w:rPr>
          <w:rFonts w:ascii="Times" w:cs="Times"/>
          <w:vertAlign w:val="subscript"/>
          <w:lang w:val="en-GB"/>
        </w:rPr>
        <w:t>2</w:t>
      </w:r>
      <w:r w:rsidR="0043485B" w:rsidRPr="00BA2815">
        <w:rPr>
          <w:rFonts w:ascii="Times" w:cs="Times"/>
          <w:lang w:val="en-GB"/>
        </w:rPr>
        <w:t xml:space="preserve"> addition, with the </w:t>
      </w:r>
      <w:proofErr w:type="spellStart"/>
      <w:r w:rsidR="0043485B" w:rsidRPr="00BA2815">
        <w:rPr>
          <w:rFonts w:ascii="Times" w:cs="Times"/>
          <w:lang w:val="en-GB"/>
        </w:rPr>
        <w:t>Stagni</w:t>
      </w:r>
      <w:proofErr w:type="spellEnd"/>
      <w:r w:rsidR="0043485B" w:rsidRPr="00BA2815">
        <w:rPr>
          <w:rFonts w:ascii="Times" w:cs="Times"/>
          <w:lang w:val="en-GB"/>
        </w:rPr>
        <w:t xml:space="preserve"> mechanism exhibiting excellent agreement, with other investigated reaction mechanisms underpredicting the influence of H</w:t>
      </w:r>
      <w:r w:rsidR="0043485B" w:rsidRPr="00BA2815">
        <w:rPr>
          <w:rFonts w:ascii="Times" w:cs="Times"/>
          <w:vertAlign w:val="subscript"/>
          <w:lang w:val="en-GB"/>
        </w:rPr>
        <w:t>2</w:t>
      </w:r>
      <w:r w:rsidR="0043485B" w:rsidRPr="00BA2815">
        <w:rPr>
          <w:rFonts w:ascii="Times" w:cs="Times"/>
          <w:lang w:val="en-GB"/>
        </w:rPr>
        <w:t xml:space="preserve"> on NH</w:t>
      </w:r>
      <w:r w:rsidR="0043485B" w:rsidRPr="00BA2815">
        <w:rPr>
          <w:rFonts w:ascii="Times" w:cs="Times"/>
          <w:vertAlign w:val="subscript"/>
          <w:lang w:val="en-GB"/>
        </w:rPr>
        <w:t>3</w:t>
      </w:r>
      <w:r w:rsidR="0043485B" w:rsidRPr="00BA2815">
        <w:rPr>
          <w:rFonts w:ascii="Times" w:cs="Times"/>
          <w:lang w:val="en-GB"/>
        </w:rPr>
        <w:t xml:space="preserve"> flame </w:t>
      </w:r>
      <w:r w:rsidRPr="00BA2815">
        <w:rPr>
          <w:rFonts w:ascii="Times" w:cs="Times"/>
          <w:lang w:val="en-GB"/>
        </w:rPr>
        <w:t>reactivity.</w:t>
      </w:r>
    </w:p>
    <w:p w14:paraId="78DD2355" w14:textId="77777777" w:rsidR="003B22B8" w:rsidRPr="00BA2815" w:rsidRDefault="00676E3C" w:rsidP="003B22B8">
      <w:pPr>
        <w:ind w:left="-5"/>
        <w:rPr>
          <w:lang w:val="en-GB"/>
        </w:rPr>
      </w:pPr>
      <w:r w:rsidRPr="00BA2815">
        <w:rPr>
          <w:rFonts w:ascii="Times" w:cs="Times"/>
          <w:lang w:val="en-GB"/>
        </w:rPr>
        <w:t xml:space="preserve">(2). </w:t>
      </w:r>
      <w:r w:rsidR="0043485B" w:rsidRPr="00BA2815">
        <w:rPr>
          <w:rFonts w:ascii="Times" w:cs="Times"/>
          <w:lang w:val="en-GB"/>
        </w:rPr>
        <w:t>Equal volumetric additions of CH</w:t>
      </w:r>
      <w:r w:rsidR="0043485B" w:rsidRPr="00BA2815">
        <w:rPr>
          <w:rFonts w:ascii="Times" w:cs="Times"/>
          <w:vertAlign w:val="subscript"/>
          <w:lang w:val="en-GB"/>
        </w:rPr>
        <w:t>4</w:t>
      </w:r>
      <w:r w:rsidR="0043485B" w:rsidRPr="00BA2815">
        <w:rPr>
          <w:rFonts w:ascii="Times" w:cs="Times"/>
          <w:lang w:val="en-GB"/>
        </w:rPr>
        <w:t xml:space="preserve"> and H</w:t>
      </w:r>
      <w:r w:rsidR="0043485B" w:rsidRPr="00BA2815">
        <w:rPr>
          <w:rFonts w:ascii="Times" w:cs="Times"/>
          <w:vertAlign w:val="subscript"/>
          <w:lang w:val="en-GB"/>
        </w:rPr>
        <w:t>2</w:t>
      </w:r>
      <w:r w:rsidR="0043485B" w:rsidRPr="00BA2815">
        <w:rPr>
          <w:rFonts w:ascii="Times" w:cs="Times"/>
          <w:lang w:val="en-GB"/>
        </w:rPr>
        <w:t xml:space="preserve"> up to 20% equate to a similar enhancement of NH</w:t>
      </w:r>
      <w:r w:rsidR="0043485B" w:rsidRPr="00BA2815">
        <w:rPr>
          <w:rFonts w:ascii="Times" w:cs="Times"/>
          <w:vertAlign w:val="subscript"/>
          <w:lang w:val="en-GB"/>
        </w:rPr>
        <w:t>3</w:t>
      </w:r>
      <w:r w:rsidR="0043485B" w:rsidRPr="00BA2815">
        <w:rPr>
          <w:rFonts w:ascii="Times" w:cs="Times"/>
          <w:lang w:val="en-GB"/>
        </w:rPr>
        <w:t xml:space="preserve"> reactivity across all tested equivalence ratios. </w:t>
      </w:r>
      <w:r w:rsidRPr="00BA2815">
        <w:rPr>
          <w:rFonts w:ascii="Times" w:cs="Times"/>
          <w:lang w:val="en-GB"/>
        </w:rPr>
        <w:t>Modelling work suggests that increases in flame speed, burning intensity and O and H radical concentrations are highly correlated in agreement with literature. Measured augmentations of flame speed of lean and stoichiometric CH</w:t>
      </w:r>
      <w:r w:rsidRPr="00BA2815">
        <w:rPr>
          <w:rFonts w:ascii="Times" w:cs="Times"/>
          <w:vertAlign w:val="subscript"/>
          <w:lang w:val="en-GB"/>
        </w:rPr>
        <w:t>4</w:t>
      </w:r>
      <w:r w:rsidRPr="00BA2815">
        <w:rPr>
          <w:rFonts w:ascii="Times" w:cs="Times"/>
          <w:lang w:val="en-GB"/>
        </w:rPr>
        <w:t>/NH</w:t>
      </w:r>
      <w:r w:rsidRPr="00BA2815">
        <w:rPr>
          <w:rFonts w:ascii="Times" w:cs="Times"/>
          <w:vertAlign w:val="subscript"/>
          <w:lang w:val="en-GB"/>
        </w:rPr>
        <w:t>3</w:t>
      </w:r>
      <w:r w:rsidRPr="00BA2815">
        <w:rPr>
          <w:rFonts w:ascii="Times" w:cs="Times"/>
          <w:lang w:val="en-GB"/>
        </w:rPr>
        <w:t xml:space="preserve"> and H</w:t>
      </w:r>
      <w:r w:rsidRPr="00BA2815">
        <w:rPr>
          <w:rFonts w:ascii="Times" w:cs="Times"/>
          <w:vertAlign w:val="subscript"/>
          <w:lang w:val="en-GB"/>
        </w:rPr>
        <w:t>2</w:t>
      </w:r>
      <w:r w:rsidRPr="00BA2815">
        <w:rPr>
          <w:rFonts w:ascii="Times" w:cs="Times"/>
          <w:lang w:val="en-GB"/>
        </w:rPr>
        <w:t>/NH</w:t>
      </w:r>
      <w:r w:rsidRPr="00BA2815">
        <w:rPr>
          <w:rFonts w:ascii="Times" w:cs="Times"/>
          <w:vertAlign w:val="subscript"/>
          <w:lang w:val="en-GB"/>
        </w:rPr>
        <w:t xml:space="preserve">3 </w:t>
      </w:r>
      <w:r w:rsidRPr="00BA2815">
        <w:rPr>
          <w:rFonts w:ascii="Times" w:cs="Times"/>
          <w:lang w:val="en-GB"/>
        </w:rPr>
        <w:t>blends seem to be principally an Arrhenius effect, through the reduction of the global activation energy.</w:t>
      </w:r>
    </w:p>
    <w:p w14:paraId="126FED30" w14:textId="4AF6CB2C" w:rsidR="00E91D08" w:rsidRPr="00BA2815" w:rsidRDefault="00676E3C" w:rsidP="003B22B8">
      <w:pPr>
        <w:ind w:left="-5"/>
        <w:rPr>
          <w:lang w:val="en-GB"/>
        </w:rPr>
      </w:pPr>
      <w:r w:rsidRPr="00BA2815">
        <w:rPr>
          <w:rFonts w:ascii="Times" w:cs="Times"/>
          <w:lang w:val="en-GB"/>
        </w:rPr>
        <w:t xml:space="preserve">(3). </w:t>
      </w:r>
      <w:r w:rsidR="00E351F2" w:rsidRPr="00BA2815">
        <w:rPr>
          <w:rFonts w:ascii="Times" w:cs="Times"/>
          <w:lang w:val="en-GB"/>
        </w:rPr>
        <w:t>Modelled l</w:t>
      </w:r>
      <w:r w:rsidR="00E91D08" w:rsidRPr="00BA2815">
        <w:rPr>
          <w:rFonts w:ascii="Times" w:cs="Times"/>
          <w:lang w:val="en-GB"/>
        </w:rPr>
        <w:t>ean 50% hydrogen 50% ammonia flame kernels show small scale flame surface wrinkling compared to the rich case.</w:t>
      </w:r>
      <w:r w:rsidRPr="00BA2815">
        <w:rPr>
          <w:rFonts w:ascii="Times" w:cs="Times"/>
          <w:lang w:val="en-GB"/>
        </w:rPr>
        <w:t xml:space="preserve"> </w:t>
      </w:r>
      <w:r w:rsidR="00E91D08" w:rsidRPr="00BA2815">
        <w:rPr>
          <w:rFonts w:ascii="Times" w:cs="Times"/>
          <w:lang w:val="en-GB"/>
        </w:rPr>
        <w:t xml:space="preserve">For the </w:t>
      </w:r>
      <w:r w:rsidR="002B5887" w:rsidRPr="00BA2815">
        <w:rPr>
          <w:rFonts w:ascii="Times" w:cs="Times"/>
          <w:lang w:val="en-GB"/>
        </w:rPr>
        <w:t>lean</w:t>
      </w:r>
      <w:r w:rsidR="00E91D08" w:rsidRPr="00BA2815">
        <w:rPr>
          <w:rFonts w:ascii="Times" w:cs="Times"/>
          <w:lang w:val="en-GB"/>
        </w:rPr>
        <w:t xml:space="preserve"> case, preferential diffusion effects due to flame curvature pushes local equivalence ratio to near stoichiometric values, thereby increasing the heat release rate.</w:t>
      </w:r>
      <w:r w:rsidR="0043485B" w:rsidRPr="00BA2815">
        <w:rPr>
          <w:rFonts w:ascii="Times" w:cs="Times"/>
          <w:lang w:val="en-GB"/>
        </w:rPr>
        <w:t xml:space="preserve"> </w:t>
      </w:r>
      <w:r w:rsidR="00E91D08" w:rsidRPr="00BA2815">
        <w:rPr>
          <w:rFonts w:ascii="Times" w:cs="Times"/>
          <w:lang w:val="en-GB"/>
        </w:rPr>
        <w:t xml:space="preserve">The opposite effect is observed for rich case, where due to the </w:t>
      </w:r>
      <w:r w:rsidR="002B5887" w:rsidRPr="00BA2815">
        <w:rPr>
          <w:rFonts w:ascii="Times" w:cs="Times"/>
          <w:lang w:val="en-GB"/>
        </w:rPr>
        <w:t xml:space="preserve">further </w:t>
      </w:r>
      <w:r w:rsidR="00E91D08" w:rsidRPr="00BA2815">
        <w:rPr>
          <w:rFonts w:ascii="Times" w:cs="Times"/>
          <w:lang w:val="en-GB"/>
        </w:rPr>
        <w:t>increase in local equivalence ratio, the heat release rate is reduced.</w:t>
      </w:r>
    </w:p>
    <w:p w14:paraId="5EFFE478" w14:textId="1A277480" w:rsidR="000D73BF" w:rsidRPr="00BA2815" w:rsidRDefault="00676E3C" w:rsidP="00676E3C">
      <w:pPr>
        <w:pStyle w:val="BodyText2"/>
        <w:ind w:firstLine="0"/>
        <w:rPr>
          <w:rFonts w:ascii="Times"/>
          <w:lang w:val="en-GB"/>
        </w:rPr>
      </w:pPr>
      <w:r w:rsidRPr="00BA2815">
        <w:rPr>
          <w:rFonts w:ascii="Times"/>
          <w:lang w:val="en-GB"/>
        </w:rPr>
        <w:t xml:space="preserve">(4). </w:t>
      </w:r>
      <w:r w:rsidR="005E4E7A" w:rsidRPr="00BA2815">
        <w:rPr>
          <w:rFonts w:ascii="Times"/>
          <w:lang w:val="en-GB"/>
        </w:rPr>
        <w:t>CH</w:t>
      </w:r>
      <w:r w:rsidR="005E4E7A" w:rsidRPr="00BA2815">
        <w:rPr>
          <w:rFonts w:ascii="Times"/>
          <w:vertAlign w:val="subscript"/>
          <w:lang w:val="en-GB"/>
        </w:rPr>
        <w:t>4</w:t>
      </w:r>
      <w:r w:rsidR="005E4E7A" w:rsidRPr="00BA2815">
        <w:rPr>
          <w:rFonts w:ascii="Times"/>
          <w:lang w:val="en-GB"/>
        </w:rPr>
        <w:t xml:space="preserve"> </w:t>
      </w:r>
      <w:r w:rsidR="00B43537" w:rsidRPr="00BA2815">
        <w:rPr>
          <w:rFonts w:ascii="Times"/>
          <w:lang w:val="en-GB"/>
        </w:rPr>
        <w:t>is</w:t>
      </w:r>
      <w:r w:rsidR="005E4E7A" w:rsidRPr="00BA2815">
        <w:rPr>
          <w:rFonts w:ascii="Times"/>
          <w:lang w:val="en-GB"/>
        </w:rPr>
        <w:t xml:space="preserve"> found to be</w:t>
      </w:r>
      <w:r w:rsidR="00BB3014" w:rsidRPr="00BA2815">
        <w:rPr>
          <w:rFonts w:ascii="Times"/>
          <w:lang w:val="en-GB"/>
        </w:rPr>
        <w:t xml:space="preserve"> the</w:t>
      </w:r>
      <w:r w:rsidR="005E4E7A" w:rsidRPr="00BA2815">
        <w:rPr>
          <w:rFonts w:ascii="Times"/>
          <w:lang w:val="en-GB"/>
        </w:rPr>
        <w:t xml:space="preserve"> main source of OH*</w:t>
      </w:r>
      <w:r w:rsidR="004834E2" w:rsidRPr="00BA2815">
        <w:rPr>
          <w:rFonts w:ascii="Times"/>
          <w:lang w:val="en-GB"/>
        </w:rPr>
        <w:t xml:space="preserve"> </w:t>
      </w:r>
      <w:r w:rsidR="005A6249" w:rsidRPr="00BA2815">
        <w:rPr>
          <w:rFonts w:ascii="Times"/>
          <w:lang w:val="en-GB"/>
        </w:rPr>
        <w:t>and CH</w:t>
      </w:r>
      <w:r w:rsidR="006E58D9" w:rsidRPr="00BA2815">
        <w:rPr>
          <w:rFonts w:ascii="Times"/>
          <w:lang w:val="en-GB"/>
        </w:rPr>
        <w:t xml:space="preserve">*, while </w:t>
      </w:r>
      <w:r w:rsidR="00B43537" w:rsidRPr="00BA2815">
        <w:rPr>
          <w:rFonts w:ascii="Times"/>
          <w:lang w:val="en-GB"/>
        </w:rPr>
        <w:t>NH</w:t>
      </w:r>
      <w:r w:rsidR="00B43537" w:rsidRPr="00BA2815">
        <w:rPr>
          <w:rFonts w:ascii="Times"/>
          <w:vertAlign w:val="subscript"/>
          <w:lang w:val="en-GB"/>
        </w:rPr>
        <w:t>2</w:t>
      </w:r>
      <w:r w:rsidR="00B43537" w:rsidRPr="00BA2815">
        <w:rPr>
          <w:rFonts w:ascii="Times"/>
          <w:lang w:val="en-GB"/>
        </w:rPr>
        <w:t xml:space="preserve">* </w:t>
      </w:r>
      <w:r w:rsidR="00663DA1" w:rsidRPr="00BA2815">
        <w:rPr>
          <w:rFonts w:ascii="Times"/>
          <w:lang w:val="en-GB"/>
        </w:rPr>
        <w:t>is mainly produced from NH</w:t>
      </w:r>
      <w:r w:rsidR="00663DA1" w:rsidRPr="00BA2815">
        <w:rPr>
          <w:rFonts w:ascii="Times"/>
          <w:vertAlign w:val="subscript"/>
          <w:lang w:val="en-GB"/>
        </w:rPr>
        <w:t>3</w:t>
      </w:r>
      <w:r w:rsidR="00F02FB1" w:rsidRPr="00BA2815">
        <w:rPr>
          <w:rFonts w:ascii="Times"/>
          <w:lang w:val="en-GB"/>
        </w:rPr>
        <w:t>.</w:t>
      </w:r>
      <w:r w:rsidR="00285F2E" w:rsidRPr="00BA2815">
        <w:rPr>
          <w:rFonts w:ascii="Times"/>
          <w:lang w:val="en-GB"/>
        </w:rPr>
        <w:t xml:space="preserve"> NO production decreases with increasing NH</w:t>
      </w:r>
      <w:r w:rsidR="00285F2E" w:rsidRPr="00BA2815">
        <w:rPr>
          <w:rFonts w:ascii="Times"/>
          <w:vertAlign w:val="subscript"/>
          <w:lang w:val="en-GB"/>
        </w:rPr>
        <w:t>3</w:t>
      </w:r>
      <w:r w:rsidR="00285F2E" w:rsidRPr="00BA2815">
        <w:rPr>
          <w:rFonts w:ascii="Times"/>
          <w:lang w:val="en-GB"/>
        </w:rPr>
        <w:t xml:space="preserve"> concentrations</w:t>
      </w:r>
      <w:r w:rsidR="00C25EA4" w:rsidRPr="00BA2815">
        <w:rPr>
          <w:rFonts w:ascii="Times"/>
          <w:lang w:val="en-GB"/>
        </w:rPr>
        <w:t xml:space="preserve">, while unburned ammonia emissions </w:t>
      </w:r>
      <w:r w:rsidR="003F4FD7" w:rsidRPr="00BA2815">
        <w:rPr>
          <w:rFonts w:ascii="Times"/>
          <w:lang w:val="en-GB"/>
        </w:rPr>
        <w:t>increase</w:t>
      </w:r>
      <w:r w:rsidR="00CB2E37" w:rsidRPr="00BA2815">
        <w:rPr>
          <w:rFonts w:ascii="Times"/>
          <w:lang w:val="en-GB"/>
        </w:rPr>
        <w:t xml:space="preserve"> </w:t>
      </w:r>
      <w:r w:rsidR="00CD2898" w:rsidRPr="00BA2815">
        <w:rPr>
          <w:rFonts w:ascii="Times"/>
          <w:lang w:val="en-GB"/>
        </w:rPr>
        <w:t>considerably at high NH</w:t>
      </w:r>
      <w:r w:rsidR="00CD2898" w:rsidRPr="00BA2815">
        <w:rPr>
          <w:rFonts w:ascii="Times"/>
          <w:vertAlign w:val="subscript"/>
          <w:lang w:val="en-GB"/>
        </w:rPr>
        <w:t>3</w:t>
      </w:r>
      <w:r w:rsidR="00DC7BF2" w:rsidRPr="00BA2815">
        <w:rPr>
          <w:rFonts w:ascii="Times"/>
          <w:lang w:val="en-GB"/>
        </w:rPr>
        <w:t xml:space="preserve"> blends. NO</w:t>
      </w:r>
      <w:r w:rsidR="00DC7BF2" w:rsidRPr="00BA2815">
        <w:rPr>
          <w:rFonts w:ascii="Times"/>
          <w:vertAlign w:val="subscript"/>
          <w:lang w:val="en-GB"/>
        </w:rPr>
        <w:t>2</w:t>
      </w:r>
      <w:r w:rsidR="00DC7BF2" w:rsidRPr="00BA2815">
        <w:rPr>
          <w:rFonts w:ascii="Times"/>
          <w:lang w:val="en-GB"/>
        </w:rPr>
        <w:t xml:space="preserve"> and N</w:t>
      </w:r>
      <w:r w:rsidR="005D3E6A" w:rsidRPr="00BA2815">
        <w:rPr>
          <w:rFonts w:ascii="Times"/>
          <w:vertAlign w:val="subscript"/>
          <w:lang w:val="en-GB"/>
        </w:rPr>
        <w:t>2</w:t>
      </w:r>
      <w:r w:rsidR="005D3E6A" w:rsidRPr="00BA2815">
        <w:rPr>
          <w:rFonts w:ascii="Times"/>
          <w:lang w:val="en-GB"/>
        </w:rPr>
        <w:t xml:space="preserve">O emissions </w:t>
      </w:r>
      <w:r w:rsidR="003F4FD7" w:rsidRPr="00BA2815">
        <w:rPr>
          <w:rFonts w:ascii="Times"/>
          <w:lang w:val="en-GB"/>
        </w:rPr>
        <w:t xml:space="preserve">are found to be very low </w:t>
      </w:r>
      <w:r w:rsidR="00BE388D" w:rsidRPr="00BA2815">
        <w:rPr>
          <w:rFonts w:ascii="Times"/>
          <w:lang w:val="en-GB"/>
        </w:rPr>
        <w:t xml:space="preserve">at the blends </w:t>
      </w:r>
      <w:r w:rsidR="00BB3014" w:rsidRPr="00BA2815">
        <w:rPr>
          <w:rFonts w:ascii="Times"/>
          <w:lang w:val="en-GB"/>
        </w:rPr>
        <w:t xml:space="preserve">and power </w:t>
      </w:r>
      <w:r w:rsidR="00E1627F" w:rsidRPr="00BA2815">
        <w:rPr>
          <w:rFonts w:ascii="Times"/>
          <w:lang w:val="en-GB"/>
        </w:rPr>
        <w:t>considered here</w:t>
      </w:r>
      <w:r w:rsidR="00760ACB" w:rsidRPr="00BA2815">
        <w:rPr>
          <w:rFonts w:ascii="Times"/>
          <w:lang w:val="en-GB"/>
        </w:rPr>
        <w:t>.</w:t>
      </w:r>
    </w:p>
    <w:p w14:paraId="76AD0FDD" w14:textId="6846886B" w:rsidR="00D878F1" w:rsidRPr="00BA2815" w:rsidRDefault="00D878F1" w:rsidP="00676E3C">
      <w:pPr>
        <w:pStyle w:val="BodyText2"/>
        <w:ind w:firstLine="0"/>
        <w:rPr>
          <w:rFonts w:ascii="Times"/>
          <w:lang w:val="en-GB"/>
        </w:rPr>
      </w:pPr>
    </w:p>
    <w:p w14:paraId="74EC69E1" w14:textId="58520ED2" w:rsidR="00D878F1" w:rsidRPr="001E018D" w:rsidRDefault="00D878F1" w:rsidP="00676E3C">
      <w:pPr>
        <w:pStyle w:val="BodyText2"/>
        <w:ind w:firstLine="0"/>
        <w:rPr>
          <w:rFonts w:ascii="Times"/>
          <w:b/>
          <w:bCs/>
          <w:lang w:val="en-GB"/>
        </w:rPr>
      </w:pPr>
      <w:r w:rsidRPr="001E018D">
        <w:rPr>
          <w:rFonts w:ascii="Times"/>
          <w:b/>
          <w:bCs/>
          <w:lang w:val="en-GB"/>
        </w:rPr>
        <w:t>AKNOWLEDGEMENT</w:t>
      </w:r>
    </w:p>
    <w:p w14:paraId="5F0F7B88" w14:textId="78F24FA9" w:rsidR="00D878F1" w:rsidRPr="00BA2815" w:rsidRDefault="00503065" w:rsidP="00D878F1">
      <w:pPr>
        <w:pStyle w:val="BodyText2"/>
        <w:ind w:firstLine="0"/>
        <w:rPr>
          <w:rFonts w:ascii="Times"/>
          <w:lang w:val="en-GB"/>
        </w:rPr>
      </w:pPr>
      <w:r w:rsidRPr="00503065">
        <w:rPr>
          <w:rFonts w:ascii="Times"/>
          <w:lang w:val="en-GB"/>
        </w:rPr>
        <w:t>This project has received funding from the European Union’s Horizon 2020 research and innovation programme under grant agreement No 884157</w:t>
      </w:r>
      <w:r w:rsidR="00465C8E">
        <w:rPr>
          <w:rFonts w:ascii="Times"/>
          <w:lang w:val="en-GB"/>
        </w:rPr>
        <w:t>.</w:t>
      </w:r>
    </w:p>
    <w:p w14:paraId="4D5C0B6F" w14:textId="77777777" w:rsidR="008B2E04" w:rsidRPr="00BA2815" w:rsidRDefault="008B2E04" w:rsidP="00E91D08">
      <w:pPr>
        <w:pStyle w:val="BodyText2"/>
        <w:ind w:firstLine="0"/>
        <w:rPr>
          <w:rFonts w:ascii="Times" w:cs="Times"/>
          <w:b/>
          <w:lang w:val="en-GB"/>
        </w:rPr>
      </w:pPr>
    </w:p>
    <w:p w14:paraId="608850CE" w14:textId="0B24C408" w:rsidR="00E91D08" w:rsidRDefault="00BE45FA" w:rsidP="00E91D08">
      <w:pPr>
        <w:pStyle w:val="BodyText2"/>
        <w:ind w:firstLine="0"/>
        <w:rPr>
          <w:rFonts w:ascii="Times" w:cs="Times"/>
          <w:b/>
          <w:lang w:val="en-GB"/>
        </w:rPr>
      </w:pPr>
      <w:r w:rsidRPr="00BA2815">
        <w:rPr>
          <w:rFonts w:ascii="Times" w:cs="Times"/>
          <w:b/>
          <w:lang w:val="en-GB"/>
        </w:rPr>
        <w:t>REFERENCES</w:t>
      </w:r>
    </w:p>
    <w:p w14:paraId="3EBF1792" w14:textId="57391B05" w:rsidR="007D7277" w:rsidRPr="007D7277" w:rsidRDefault="007D7277" w:rsidP="007D7277">
      <w:pPr>
        <w:widowControl w:val="0"/>
        <w:autoSpaceDE w:val="0"/>
        <w:autoSpaceDN w:val="0"/>
        <w:adjustRightInd w:val="0"/>
        <w:rPr>
          <w:rFonts w:ascii="Times" w:cs="Times"/>
          <w:noProof/>
          <w:szCs w:val="24"/>
        </w:rPr>
      </w:pPr>
      <w:r>
        <w:rPr>
          <w:rFonts w:ascii="Times" w:cs="Times"/>
          <w:b/>
          <w:lang w:val="en-GB"/>
        </w:rPr>
        <w:fldChar w:fldCharType="begin" w:fldLock="1"/>
      </w:r>
      <w:r>
        <w:rPr>
          <w:rFonts w:ascii="Times" w:cs="Times"/>
          <w:b/>
          <w:lang w:val="en-GB"/>
        </w:rPr>
        <w:instrText xml:space="preserve">ADDIN Mendeley Bibliography CSL_BIBLIOGRAPHY </w:instrText>
      </w:r>
      <w:r>
        <w:rPr>
          <w:rFonts w:ascii="Times" w:cs="Times"/>
          <w:b/>
          <w:lang w:val="en-GB"/>
        </w:rPr>
        <w:fldChar w:fldCharType="separate"/>
      </w:r>
      <w:r w:rsidRPr="007D7277">
        <w:rPr>
          <w:rFonts w:ascii="Times" w:cs="Times"/>
          <w:noProof/>
          <w:szCs w:val="24"/>
        </w:rPr>
        <w:t xml:space="preserve">Burke, M.P. </w:t>
      </w:r>
      <w:r w:rsidRPr="007D7277">
        <w:rPr>
          <w:rFonts w:ascii="Times" w:cs="Times"/>
          <w:i/>
          <w:iCs/>
          <w:noProof/>
          <w:szCs w:val="24"/>
        </w:rPr>
        <w:t>et al.</w:t>
      </w:r>
      <w:r w:rsidRPr="007D7277">
        <w:rPr>
          <w:rFonts w:ascii="Times" w:cs="Times"/>
          <w:noProof/>
          <w:szCs w:val="24"/>
        </w:rPr>
        <w:t xml:space="preserve"> (2009) ‘Effect of cylindrical confinement on the determination of laminar flame speeds using outwardly propagating flames’, </w:t>
      </w:r>
      <w:r w:rsidRPr="007D7277">
        <w:rPr>
          <w:rFonts w:ascii="Times" w:cs="Times"/>
          <w:i/>
          <w:iCs/>
          <w:noProof/>
          <w:szCs w:val="24"/>
        </w:rPr>
        <w:t>Combustion and Flame</w:t>
      </w:r>
      <w:r w:rsidRPr="007D7277">
        <w:rPr>
          <w:rFonts w:ascii="Times" w:cs="Times"/>
          <w:noProof/>
          <w:szCs w:val="24"/>
        </w:rPr>
        <w:t>, 156(4), pp. 771–779. doi:10.1016/j.combustflame.2009.01.013.</w:t>
      </w:r>
    </w:p>
    <w:p w14:paraId="43F81368" w14:textId="77777777" w:rsidR="007D7277" w:rsidRPr="007D7277" w:rsidRDefault="007D7277" w:rsidP="007D7277">
      <w:pPr>
        <w:widowControl w:val="0"/>
        <w:autoSpaceDE w:val="0"/>
        <w:autoSpaceDN w:val="0"/>
        <w:adjustRightInd w:val="0"/>
        <w:rPr>
          <w:rFonts w:ascii="Times" w:cs="Times"/>
          <w:noProof/>
          <w:szCs w:val="24"/>
        </w:rPr>
      </w:pPr>
      <w:r w:rsidRPr="003A7B57">
        <w:rPr>
          <w:rFonts w:ascii="Times" w:cs="Times"/>
          <w:noProof/>
          <w:szCs w:val="24"/>
          <w:lang w:val="fr-BE"/>
        </w:rPr>
        <w:t xml:space="preserve">Chai, W.S. </w:t>
      </w:r>
      <w:r w:rsidRPr="003A7B57">
        <w:rPr>
          <w:rFonts w:ascii="Times" w:cs="Times"/>
          <w:i/>
          <w:iCs/>
          <w:noProof/>
          <w:szCs w:val="24"/>
          <w:lang w:val="fr-BE"/>
        </w:rPr>
        <w:t>et al.</w:t>
      </w:r>
      <w:r w:rsidRPr="003A7B57">
        <w:rPr>
          <w:rFonts w:ascii="Times" w:cs="Times"/>
          <w:noProof/>
          <w:szCs w:val="24"/>
          <w:lang w:val="fr-BE"/>
        </w:rPr>
        <w:t xml:space="preserve"> </w:t>
      </w:r>
      <w:r w:rsidRPr="007D7277">
        <w:rPr>
          <w:rFonts w:ascii="Times" w:cs="Times"/>
          <w:noProof/>
          <w:szCs w:val="24"/>
        </w:rPr>
        <w:t xml:space="preserve">(2021) ‘A review on ammonia, ammonia-hydrogen and ammonia-methane fuels’, </w:t>
      </w:r>
      <w:r w:rsidRPr="007D7277">
        <w:rPr>
          <w:rFonts w:ascii="Times" w:cs="Times"/>
          <w:i/>
          <w:iCs/>
          <w:noProof/>
          <w:szCs w:val="24"/>
        </w:rPr>
        <w:t>Renewable and Sustainable Energy Reviews</w:t>
      </w:r>
      <w:r w:rsidRPr="007D7277">
        <w:rPr>
          <w:rFonts w:ascii="Times" w:cs="Times"/>
          <w:noProof/>
          <w:szCs w:val="24"/>
        </w:rPr>
        <w:t>, 147(May), p. 111254. doi:10.1016/j.rser.2021.111254.</w:t>
      </w:r>
    </w:p>
    <w:p w14:paraId="1F0D4EAE"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Chen, J., Fei, Y. and Wan, Z. (2019) ‘The relationship between the development of global maritime fleets and GHG emission from shipping’, </w:t>
      </w:r>
      <w:r w:rsidRPr="007D7277">
        <w:rPr>
          <w:rFonts w:ascii="Times" w:cs="Times"/>
          <w:i/>
          <w:iCs/>
          <w:noProof/>
          <w:szCs w:val="24"/>
        </w:rPr>
        <w:t>Journal of Environmental Management</w:t>
      </w:r>
      <w:r w:rsidRPr="007D7277">
        <w:rPr>
          <w:rFonts w:ascii="Times" w:cs="Times"/>
          <w:noProof/>
          <w:szCs w:val="24"/>
        </w:rPr>
        <w:t>, 242(April), pp. 31–39. doi:10.1016/j.jenvman.2019.03.136.</w:t>
      </w:r>
    </w:p>
    <w:p w14:paraId="5C903124"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Chen, Z. (2015) ‘On the accuracy of laminar flame speeds measured from outwardly propagating spherical flames: Methane/air at normal temperature and pressure’, </w:t>
      </w:r>
      <w:r w:rsidRPr="007D7277">
        <w:rPr>
          <w:rFonts w:ascii="Times" w:cs="Times"/>
          <w:i/>
          <w:iCs/>
          <w:noProof/>
          <w:szCs w:val="24"/>
        </w:rPr>
        <w:t>Combustion and Flame</w:t>
      </w:r>
      <w:r w:rsidRPr="007D7277">
        <w:rPr>
          <w:rFonts w:ascii="Times" w:cs="Times"/>
          <w:noProof/>
          <w:szCs w:val="24"/>
        </w:rPr>
        <w:t>, 162(6), pp. 2442–2453. doi:10.1016/j.combustflame.2015.02.012.</w:t>
      </w:r>
    </w:p>
    <w:p w14:paraId="22BA1A4E" w14:textId="77777777" w:rsidR="007D7277" w:rsidRPr="007D7277" w:rsidRDefault="007D7277" w:rsidP="007D7277">
      <w:pPr>
        <w:widowControl w:val="0"/>
        <w:autoSpaceDE w:val="0"/>
        <w:autoSpaceDN w:val="0"/>
        <w:adjustRightInd w:val="0"/>
        <w:rPr>
          <w:rFonts w:ascii="Times" w:cs="Times"/>
          <w:noProof/>
          <w:szCs w:val="24"/>
        </w:rPr>
      </w:pPr>
      <w:r w:rsidRPr="003A7B57">
        <w:rPr>
          <w:rFonts w:ascii="Times" w:cs="Times"/>
          <w:noProof/>
          <w:szCs w:val="24"/>
          <w:lang w:val="fr-BE"/>
        </w:rPr>
        <w:t xml:space="preserve">Chiong, M.C. </w:t>
      </w:r>
      <w:r w:rsidRPr="003A7B57">
        <w:rPr>
          <w:rFonts w:ascii="Times" w:cs="Times"/>
          <w:i/>
          <w:iCs/>
          <w:noProof/>
          <w:szCs w:val="24"/>
          <w:lang w:val="fr-BE"/>
        </w:rPr>
        <w:t>et al.</w:t>
      </w:r>
      <w:r w:rsidRPr="003A7B57">
        <w:rPr>
          <w:rFonts w:ascii="Times" w:cs="Times"/>
          <w:noProof/>
          <w:szCs w:val="24"/>
          <w:lang w:val="fr-BE"/>
        </w:rPr>
        <w:t xml:space="preserve"> </w:t>
      </w:r>
      <w:r w:rsidRPr="007D7277">
        <w:rPr>
          <w:rFonts w:ascii="Times" w:cs="Times"/>
          <w:noProof/>
          <w:szCs w:val="24"/>
        </w:rPr>
        <w:t xml:space="preserve">(2021) ‘Advancements of combustion technologies in the ammonia-fuelled engines’, </w:t>
      </w:r>
      <w:r w:rsidRPr="007D7277">
        <w:rPr>
          <w:rFonts w:ascii="Times" w:cs="Times"/>
          <w:i/>
          <w:iCs/>
          <w:noProof/>
          <w:szCs w:val="24"/>
        </w:rPr>
        <w:t>Energy Conversion and Management</w:t>
      </w:r>
      <w:r w:rsidRPr="007D7277">
        <w:rPr>
          <w:rFonts w:ascii="Times" w:cs="Times"/>
          <w:noProof/>
          <w:szCs w:val="24"/>
        </w:rPr>
        <w:t>, 244(June), p. 114460. doi:10.1016/j.enconman.2021.114460.</w:t>
      </w:r>
    </w:p>
    <w:p w14:paraId="588FEF36"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Dean, A.M., Chou, M. ‐S and Stern, D. (1984) ‘Kinetics of rich ammonia flames’, </w:t>
      </w:r>
      <w:r w:rsidRPr="007D7277">
        <w:rPr>
          <w:rFonts w:ascii="Times" w:cs="Times"/>
          <w:i/>
          <w:iCs/>
          <w:noProof/>
          <w:szCs w:val="24"/>
        </w:rPr>
        <w:t>International Journal of Chemical Kinetics</w:t>
      </w:r>
      <w:r w:rsidRPr="007D7277">
        <w:rPr>
          <w:rFonts w:ascii="Times" w:cs="Times"/>
          <w:noProof/>
          <w:szCs w:val="24"/>
        </w:rPr>
        <w:t>, 16(6), pp. 633–653. doi:10.1002/kin.550160603.</w:t>
      </w:r>
    </w:p>
    <w:p w14:paraId="24D8D265"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i/>
          <w:iCs/>
          <w:noProof/>
          <w:szCs w:val="24"/>
        </w:rPr>
        <w:t>GE 124/214 Quartz | Specialty Glass Products</w:t>
      </w:r>
      <w:r w:rsidRPr="007D7277">
        <w:rPr>
          <w:rFonts w:ascii="Times" w:cs="Times"/>
          <w:noProof/>
          <w:szCs w:val="24"/>
        </w:rPr>
        <w:t xml:space="preserve"> (2019). Available at: https://www.sgpinc.com/materials/fused-quartz/ge-124214-quartz/ (Accessed: 28 July 2021).</w:t>
      </w:r>
    </w:p>
    <w:p w14:paraId="2D0C361F"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Hayakawa, A. </w:t>
      </w:r>
      <w:r w:rsidRPr="007D7277">
        <w:rPr>
          <w:rFonts w:ascii="Times" w:cs="Times"/>
          <w:i/>
          <w:iCs/>
          <w:noProof/>
          <w:szCs w:val="24"/>
        </w:rPr>
        <w:t>et al.</w:t>
      </w:r>
      <w:r w:rsidRPr="007D7277">
        <w:rPr>
          <w:rFonts w:ascii="Times" w:cs="Times"/>
          <w:noProof/>
          <w:szCs w:val="24"/>
        </w:rPr>
        <w:t xml:space="preserve"> (2015) ‘Laminar burning velocity and Markstein length of ammonia/air premixed flames at various pressures’, </w:t>
      </w:r>
      <w:r w:rsidRPr="007D7277">
        <w:rPr>
          <w:rFonts w:ascii="Times" w:cs="Times"/>
          <w:i/>
          <w:iCs/>
          <w:noProof/>
          <w:szCs w:val="24"/>
        </w:rPr>
        <w:t>Fuel</w:t>
      </w:r>
      <w:r w:rsidRPr="007D7277">
        <w:rPr>
          <w:rFonts w:ascii="Times" w:cs="Times"/>
          <w:noProof/>
          <w:szCs w:val="24"/>
        </w:rPr>
        <w:t>, 159, pp. 98–106. doi:10.1016/j.fuel.2015.06.070.</w:t>
      </w:r>
    </w:p>
    <w:p w14:paraId="48851D66"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HAYAKAWA, A. </w:t>
      </w:r>
      <w:r w:rsidRPr="007D7277">
        <w:rPr>
          <w:rFonts w:ascii="Times" w:cs="Times"/>
          <w:i/>
          <w:iCs/>
          <w:noProof/>
          <w:szCs w:val="24"/>
        </w:rPr>
        <w:t>et al.</w:t>
      </w:r>
      <w:r w:rsidRPr="007D7277">
        <w:rPr>
          <w:rFonts w:ascii="Times" w:cs="Times"/>
          <w:noProof/>
          <w:szCs w:val="24"/>
        </w:rPr>
        <w:t xml:space="preserve"> (2015) ‘NO formation/reduction mechanisms of ammonia/air premixed flames at various equivalence ratios and pressures’, </w:t>
      </w:r>
      <w:r w:rsidRPr="007D7277">
        <w:rPr>
          <w:rFonts w:ascii="Times" w:cs="Times"/>
          <w:i/>
          <w:iCs/>
          <w:noProof/>
          <w:szCs w:val="24"/>
        </w:rPr>
        <w:t>Mechanical Engineering Journal</w:t>
      </w:r>
      <w:r w:rsidRPr="007D7277">
        <w:rPr>
          <w:rFonts w:ascii="Times" w:cs="Times"/>
          <w:noProof/>
          <w:szCs w:val="24"/>
        </w:rPr>
        <w:t>, 2(1), pp. 14-00402-14–00402. doi:10.1299/mej.14-00402.</w:t>
      </w:r>
    </w:p>
    <w:p w14:paraId="35C5BF9A" w14:textId="77777777" w:rsidR="007D7277" w:rsidRPr="007D7277" w:rsidRDefault="007D7277" w:rsidP="007D7277">
      <w:pPr>
        <w:widowControl w:val="0"/>
        <w:autoSpaceDE w:val="0"/>
        <w:autoSpaceDN w:val="0"/>
        <w:adjustRightInd w:val="0"/>
        <w:rPr>
          <w:rFonts w:ascii="Times" w:cs="Times"/>
          <w:noProof/>
          <w:szCs w:val="24"/>
        </w:rPr>
      </w:pPr>
      <w:r w:rsidRPr="003A7B57">
        <w:rPr>
          <w:rFonts w:ascii="Times" w:cs="Times"/>
          <w:noProof/>
          <w:szCs w:val="24"/>
          <w:lang w:val="fr-BE"/>
        </w:rPr>
        <w:t xml:space="preserve">Hewlett, S.G. </w:t>
      </w:r>
      <w:r w:rsidRPr="003A7B57">
        <w:rPr>
          <w:rFonts w:ascii="Times" w:cs="Times"/>
          <w:i/>
          <w:iCs/>
          <w:noProof/>
          <w:szCs w:val="24"/>
          <w:lang w:val="fr-BE"/>
        </w:rPr>
        <w:t>et al.</w:t>
      </w:r>
      <w:r w:rsidRPr="003A7B57">
        <w:rPr>
          <w:rFonts w:ascii="Times" w:cs="Times"/>
          <w:noProof/>
          <w:szCs w:val="24"/>
          <w:lang w:val="fr-BE"/>
        </w:rPr>
        <w:t xml:space="preserve"> </w:t>
      </w:r>
      <w:r w:rsidRPr="007D7277">
        <w:rPr>
          <w:rFonts w:ascii="Times" w:cs="Times"/>
          <w:noProof/>
          <w:szCs w:val="24"/>
        </w:rPr>
        <w:t xml:space="preserve">(2019) ‘Gas turbine co-firing of steelworks ammonia with coke oven gas or methane: A fundamental and cycle analysis’, in </w:t>
      </w:r>
      <w:r w:rsidRPr="007D7277">
        <w:rPr>
          <w:rFonts w:ascii="Times" w:cs="Times"/>
          <w:i/>
          <w:iCs/>
          <w:noProof/>
          <w:szCs w:val="24"/>
        </w:rPr>
        <w:t>Proceedings of the ASME Turbo Expo</w:t>
      </w:r>
      <w:r w:rsidRPr="007D7277">
        <w:rPr>
          <w:rFonts w:ascii="Times" w:cs="Times"/>
          <w:noProof/>
          <w:szCs w:val="24"/>
        </w:rPr>
        <w:t>. Phoenix, Arizona, pp. GT2019-91404. doi:10.1115/GT2019-91404.</w:t>
      </w:r>
    </w:p>
    <w:p w14:paraId="7E543FD9"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Houghton, J.T., Jenkins, G.J. and Ephraums, J.J. (eds) no date </w:t>
      </w:r>
      <w:r w:rsidRPr="007D7277">
        <w:rPr>
          <w:rFonts w:ascii="Times" w:cs="Times"/>
          <w:i/>
          <w:iCs/>
          <w:noProof/>
          <w:szCs w:val="24"/>
        </w:rPr>
        <w:t>Climate Change - The IPCC Scientific Assessment</w:t>
      </w:r>
      <w:r w:rsidRPr="007D7277">
        <w:rPr>
          <w:rFonts w:ascii="Times" w:cs="Times"/>
          <w:noProof/>
          <w:szCs w:val="24"/>
        </w:rPr>
        <w:t>. Cambridge: Cambridge University Press. Available at: https://www.ipcc.ch/site/assets/uploads/2018/03/ipcc_far_wg_I_full_report.pdf (Accessed: 30 July 2021).</w:t>
      </w:r>
    </w:p>
    <w:p w14:paraId="01225DEC"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I.E.A (2019) </w:t>
      </w:r>
      <w:r w:rsidRPr="007D7277">
        <w:rPr>
          <w:rFonts w:ascii="Times" w:cs="Times"/>
          <w:i/>
          <w:iCs/>
          <w:noProof/>
          <w:szCs w:val="24"/>
        </w:rPr>
        <w:t>The Future of Hydrogen - Seizing today’s opportunities</w:t>
      </w:r>
      <w:r w:rsidRPr="007D7277">
        <w:rPr>
          <w:rFonts w:ascii="Times" w:cs="Times"/>
          <w:noProof/>
          <w:szCs w:val="24"/>
        </w:rPr>
        <w:t>.</w:t>
      </w:r>
    </w:p>
    <w:p w14:paraId="1E79E467"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Ichikawa, A. </w:t>
      </w:r>
      <w:r w:rsidRPr="007D7277">
        <w:rPr>
          <w:rFonts w:ascii="Times" w:cs="Times"/>
          <w:i/>
          <w:iCs/>
          <w:noProof/>
          <w:szCs w:val="24"/>
        </w:rPr>
        <w:t>et al.</w:t>
      </w:r>
      <w:r w:rsidRPr="007D7277">
        <w:rPr>
          <w:rFonts w:ascii="Times" w:cs="Times"/>
          <w:noProof/>
          <w:szCs w:val="24"/>
        </w:rPr>
        <w:t xml:space="preserve"> (2015) ‘Laminar burning velocity and Markstein length of ammonia/hydrogen/air premixed flames at elevated pressures’, </w:t>
      </w:r>
      <w:r w:rsidRPr="007D7277">
        <w:rPr>
          <w:rFonts w:ascii="Times" w:cs="Times"/>
          <w:i/>
          <w:iCs/>
          <w:noProof/>
          <w:szCs w:val="24"/>
        </w:rPr>
        <w:t>International Journal of Hydrogen Energy</w:t>
      </w:r>
      <w:r w:rsidRPr="007D7277">
        <w:rPr>
          <w:rFonts w:ascii="Times" w:cs="Times"/>
          <w:noProof/>
          <w:szCs w:val="24"/>
        </w:rPr>
        <w:t>, 40(30), pp. 9570–9578. doi:10.1016/j.ijhydene.2015.04.024.</w:t>
      </w:r>
    </w:p>
    <w:p w14:paraId="453C09B4"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Ichimura, R. </w:t>
      </w:r>
      <w:r w:rsidRPr="007D7277">
        <w:rPr>
          <w:rFonts w:ascii="Times" w:cs="Times"/>
          <w:i/>
          <w:iCs/>
          <w:noProof/>
          <w:szCs w:val="24"/>
        </w:rPr>
        <w:t>et al.</w:t>
      </w:r>
      <w:r w:rsidRPr="007D7277">
        <w:rPr>
          <w:rFonts w:ascii="Times" w:cs="Times"/>
          <w:noProof/>
          <w:szCs w:val="24"/>
        </w:rPr>
        <w:t xml:space="preserve"> (2019) ‘Extinction limits of an ammonia/air flame propagating in a turbulent field’, </w:t>
      </w:r>
      <w:r w:rsidRPr="007D7277">
        <w:rPr>
          <w:rFonts w:ascii="Times" w:cs="Times"/>
          <w:i/>
          <w:iCs/>
          <w:noProof/>
          <w:szCs w:val="24"/>
        </w:rPr>
        <w:t>Fuel</w:t>
      </w:r>
      <w:r w:rsidRPr="007D7277">
        <w:rPr>
          <w:rFonts w:ascii="Times" w:cs="Times"/>
          <w:noProof/>
          <w:szCs w:val="24"/>
        </w:rPr>
        <w:t>, 246(December 2018), pp. 178–186. doi:10.1016/j.fuel.2019.02.110.</w:t>
      </w:r>
    </w:p>
    <w:p w14:paraId="2B4D0BE8"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Kelley, A.P. and Law, C.K. (2009) ‘Nonlinear effects in the extraction of laminar flame speeds from expanding spherical flames’, </w:t>
      </w:r>
      <w:r w:rsidRPr="007D7277">
        <w:rPr>
          <w:rFonts w:ascii="Times" w:cs="Times"/>
          <w:i/>
          <w:iCs/>
          <w:noProof/>
          <w:szCs w:val="24"/>
        </w:rPr>
        <w:t>Combustion and Flame</w:t>
      </w:r>
      <w:r w:rsidRPr="007D7277">
        <w:rPr>
          <w:rFonts w:ascii="Times" w:cs="Times"/>
          <w:noProof/>
          <w:szCs w:val="24"/>
        </w:rPr>
        <w:t>, 156(9), pp. 1844–1851. doi:10.1016/j.combustflame.2009.04.004.</w:t>
      </w:r>
    </w:p>
    <w:p w14:paraId="45CE866B"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Kennedy, C.A., Carpenter, M.H. and Lewis, R.M. (2000) ‘Low-storage, explicit Runge–Kutta schemes for the compressible Navier–Stokes equations’, </w:t>
      </w:r>
      <w:r w:rsidRPr="007D7277">
        <w:rPr>
          <w:rFonts w:ascii="Times" w:cs="Times"/>
          <w:i/>
          <w:iCs/>
          <w:noProof/>
          <w:szCs w:val="24"/>
        </w:rPr>
        <w:t>Applied Numerical Mathematics</w:t>
      </w:r>
      <w:r w:rsidRPr="007D7277">
        <w:rPr>
          <w:rFonts w:ascii="Times" w:cs="Times"/>
          <w:noProof/>
          <w:szCs w:val="24"/>
        </w:rPr>
        <w:t>, 35(3), pp. 177–219. doi:10.1016/S0168-9274(99)00141-5.</w:t>
      </w:r>
    </w:p>
    <w:p w14:paraId="1F07871F"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Kobayashi, H. </w:t>
      </w:r>
      <w:r w:rsidRPr="007D7277">
        <w:rPr>
          <w:rFonts w:ascii="Times" w:cs="Times"/>
          <w:i/>
          <w:iCs/>
          <w:noProof/>
          <w:szCs w:val="24"/>
        </w:rPr>
        <w:t>et al.</w:t>
      </w:r>
      <w:r w:rsidRPr="007D7277">
        <w:rPr>
          <w:rFonts w:ascii="Times" w:cs="Times"/>
          <w:noProof/>
          <w:szCs w:val="24"/>
        </w:rPr>
        <w:t xml:space="preserve"> (2019) ‘Science and technology of ammonia combustion’, </w:t>
      </w:r>
      <w:r w:rsidRPr="007D7277">
        <w:rPr>
          <w:rFonts w:ascii="Times" w:cs="Times"/>
          <w:i/>
          <w:iCs/>
          <w:noProof/>
          <w:szCs w:val="24"/>
        </w:rPr>
        <w:t>Proceedings of the Combustion Institute</w:t>
      </w:r>
      <w:r w:rsidRPr="007D7277">
        <w:rPr>
          <w:rFonts w:ascii="Times" w:cs="Times"/>
          <w:noProof/>
          <w:szCs w:val="24"/>
        </w:rPr>
        <w:t>, 37(1), pp. 109–133. doi:10.1016/j.proci.2018.09.029.</w:t>
      </w:r>
    </w:p>
    <w:p w14:paraId="7ED77857"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Lange, H.C. de (2005) ‘Inviscid flow modelling using asymmetric implicit finite difference schemes’, </w:t>
      </w:r>
      <w:r w:rsidRPr="007D7277">
        <w:rPr>
          <w:rFonts w:ascii="Times" w:cs="Times"/>
          <w:i/>
          <w:iCs/>
          <w:noProof/>
          <w:szCs w:val="24"/>
        </w:rPr>
        <w:t>International Journal for Numerical Methods in Fluids</w:t>
      </w:r>
      <w:r w:rsidRPr="007D7277">
        <w:rPr>
          <w:rFonts w:ascii="Times" w:cs="Times"/>
          <w:noProof/>
          <w:szCs w:val="24"/>
        </w:rPr>
        <w:t>, 49(9), pp. 1033–1051. doi:10.1002/FLD.1044.</w:t>
      </w:r>
    </w:p>
    <w:p w14:paraId="2B3097C5"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lastRenderedPageBreak/>
        <w:t xml:space="preserve">Lee, J.H. </w:t>
      </w:r>
      <w:r w:rsidRPr="007D7277">
        <w:rPr>
          <w:rFonts w:ascii="Times" w:cs="Times"/>
          <w:i/>
          <w:iCs/>
          <w:noProof/>
          <w:szCs w:val="24"/>
        </w:rPr>
        <w:t>et al.</w:t>
      </w:r>
      <w:r w:rsidRPr="007D7277">
        <w:rPr>
          <w:rFonts w:ascii="Times" w:cs="Times"/>
          <w:noProof/>
          <w:szCs w:val="24"/>
        </w:rPr>
        <w:t xml:space="preserve"> (2010) ‘Studies on properties of laminar premixed hydrogen-added ammonia/air flames for hydrogen production’, </w:t>
      </w:r>
      <w:r w:rsidRPr="007D7277">
        <w:rPr>
          <w:rFonts w:ascii="Times" w:cs="Times"/>
          <w:i/>
          <w:iCs/>
          <w:noProof/>
          <w:szCs w:val="24"/>
        </w:rPr>
        <w:t>International Journal of Hydrogen Energy</w:t>
      </w:r>
      <w:r w:rsidRPr="007D7277">
        <w:rPr>
          <w:rFonts w:ascii="Times" w:cs="Times"/>
          <w:noProof/>
          <w:szCs w:val="24"/>
        </w:rPr>
        <w:t>, 35(3), pp. 1054–1064. doi:10.1016/j.ijhydene.2009.11.071.</w:t>
      </w:r>
    </w:p>
    <w:p w14:paraId="023B2548"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Lele, S.K. (1992) ‘Compact finite difference schemes with spectral-like resolution’, </w:t>
      </w:r>
      <w:r w:rsidRPr="007D7277">
        <w:rPr>
          <w:rFonts w:ascii="Times" w:cs="Times"/>
          <w:i/>
          <w:iCs/>
          <w:noProof/>
          <w:szCs w:val="24"/>
        </w:rPr>
        <w:t>Journal of Computational Physics</w:t>
      </w:r>
      <w:r w:rsidRPr="007D7277">
        <w:rPr>
          <w:rFonts w:ascii="Times" w:cs="Times"/>
          <w:noProof/>
          <w:szCs w:val="24"/>
        </w:rPr>
        <w:t>, 103(1), pp. 16–42. doi:10.1016/0021-9991(92)90324-R.</w:t>
      </w:r>
    </w:p>
    <w:p w14:paraId="3211DDED"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Letcher, T. (2015) </w:t>
      </w:r>
      <w:r w:rsidRPr="007D7277">
        <w:rPr>
          <w:rFonts w:ascii="Times" w:cs="Times"/>
          <w:i/>
          <w:iCs/>
          <w:noProof/>
          <w:szCs w:val="24"/>
        </w:rPr>
        <w:t>Climate Change : Observed Impacts on Planet Earth</w:t>
      </w:r>
      <w:r w:rsidRPr="007D7277">
        <w:rPr>
          <w:rFonts w:ascii="Times" w:cs="Times"/>
          <w:noProof/>
          <w:szCs w:val="24"/>
        </w:rPr>
        <w:t>. 2nd edn. Elsevier.</w:t>
      </w:r>
    </w:p>
    <w:p w14:paraId="727B8B5D"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Mashruk, S. (2020) </w:t>
      </w:r>
      <w:r w:rsidRPr="007D7277">
        <w:rPr>
          <w:rFonts w:ascii="Times" w:cs="Times"/>
          <w:i/>
          <w:iCs/>
          <w:noProof/>
          <w:szCs w:val="24"/>
        </w:rPr>
        <w:t>NO Formation Analysis using Chemical Reactor Modelling and LIF Measurements on Industrial Swirl Flames - PhD Thesis</w:t>
      </w:r>
      <w:r w:rsidRPr="007D7277">
        <w:rPr>
          <w:rFonts w:ascii="Times" w:cs="Times"/>
          <w:noProof/>
          <w:szCs w:val="24"/>
        </w:rPr>
        <w:t>. Cardiff University. doi:10.13140/RG.2.2.28297.06246/1.</w:t>
      </w:r>
    </w:p>
    <w:p w14:paraId="089E5D75"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Mashruk, S., Xiao, H. and Valera-Medina, A. (2020) ‘Rich-Quench-Lean model comparison for the clean use of humidified ammonia/hydrogen combustion systems’, </w:t>
      </w:r>
      <w:r w:rsidRPr="007D7277">
        <w:rPr>
          <w:rFonts w:ascii="Times" w:cs="Times"/>
          <w:i/>
          <w:iCs/>
          <w:noProof/>
          <w:szCs w:val="24"/>
        </w:rPr>
        <w:t>International Journal of Hydrogen Energy</w:t>
      </w:r>
      <w:r w:rsidRPr="007D7277">
        <w:rPr>
          <w:rFonts w:ascii="Times" w:cs="Times"/>
          <w:noProof/>
          <w:szCs w:val="24"/>
        </w:rPr>
        <w:t>, 46(5), pp. 4472–4484. doi:10.1016/j.ijhydene.2020.10.204.</w:t>
      </w:r>
    </w:p>
    <w:p w14:paraId="3E740FEB"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Mikulčić, H. </w:t>
      </w:r>
      <w:r w:rsidRPr="007D7277">
        <w:rPr>
          <w:rFonts w:ascii="Times" w:cs="Times"/>
          <w:i/>
          <w:iCs/>
          <w:noProof/>
          <w:szCs w:val="24"/>
        </w:rPr>
        <w:t>et al.</w:t>
      </w:r>
      <w:r w:rsidRPr="007D7277">
        <w:rPr>
          <w:rFonts w:ascii="Times" w:cs="Times"/>
          <w:noProof/>
          <w:szCs w:val="24"/>
        </w:rPr>
        <w:t xml:space="preserve"> (2021) ‘Numerical simulation of ammonia/methane/air combustion using reduced chemical kinetics models’, </w:t>
      </w:r>
      <w:r w:rsidRPr="007D7277">
        <w:rPr>
          <w:rFonts w:ascii="Times" w:cs="Times"/>
          <w:i/>
          <w:iCs/>
          <w:noProof/>
          <w:szCs w:val="24"/>
        </w:rPr>
        <w:t>International Journal of Hydrogen Energy</w:t>
      </w:r>
      <w:r w:rsidRPr="007D7277">
        <w:rPr>
          <w:rFonts w:ascii="Times" w:cs="Times"/>
          <w:noProof/>
          <w:szCs w:val="24"/>
        </w:rPr>
        <w:t>, 46(45), pp. 23548–23563. doi:10.1016/J.IJHYDENE.2021.01.109.</w:t>
      </w:r>
    </w:p>
    <w:p w14:paraId="05938FFA"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Müller, U.C., Bollig, M. and Peters, N. (1997) ‘Approximations for burning velocities and Markstein numbers for lean hydrocarbon and methanol flames’, </w:t>
      </w:r>
      <w:r w:rsidRPr="007D7277">
        <w:rPr>
          <w:rFonts w:ascii="Times" w:cs="Times"/>
          <w:i/>
          <w:iCs/>
          <w:noProof/>
          <w:szCs w:val="24"/>
        </w:rPr>
        <w:t>Combustion and Flame</w:t>
      </w:r>
      <w:r w:rsidRPr="007D7277">
        <w:rPr>
          <w:rFonts w:ascii="Times" w:cs="Times"/>
          <w:noProof/>
          <w:szCs w:val="24"/>
        </w:rPr>
        <w:t>, 108(3), pp. 349–356. doi:10.1016/S0010-2180(96)00110-1.</w:t>
      </w:r>
    </w:p>
    <w:p w14:paraId="090728FD"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Netzer, C. </w:t>
      </w:r>
      <w:r w:rsidRPr="007D7277">
        <w:rPr>
          <w:rFonts w:ascii="Times" w:cs="Times"/>
          <w:i/>
          <w:iCs/>
          <w:noProof/>
          <w:szCs w:val="24"/>
        </w:rPr>
        <w:t>et al.</w:t>
      </w:r>
      <w:r w:rsidRPr="007D7277">
        <w:rPr>
          <w:rFonts w:ascii="Times" w:cs="Times"/>
          <w:noProof/>
          <w:szCs w:val="24"/>
        </w:rPr>
        <w:t xml:space="preserve"> (2021) ‘Curvature effects on NO formation in wrinkled laminar ammonia/hydrogen/nitrogen-air premixed flames’, </w:t>
      </w:r>
      <w:r w:rsidRPr="007D7277">
        <w:rPr>
          <w:rFonts w:ascii="Times" w:cs="Times"/>
          <w:i/>
          <w:iCs/>
          <w:noProof/>
          <w:szCs w:val="24"/>
        </w:rPr>
        <w:t>Combustion and Flame</w:t>
      </w:r>
      <w:r w:rsidRPr="007D7277">
        <w:rPr>
          <w:rFonts w:ascii="Times" w:cs="Times"/>
          <w:noProof/>
          <w:szCs w:val="24"/>
        </w:rPr>
        <w:t>, 232, p. 111520. doi:10.1016/J.COMBUSTFLAME.2021.111520.</w:t>
      </w:r>
    </w:p>
    <w:p w14:paraId="72BC2A1B" w14:textId="77777777" w:rsidR="007D7277" w:rsidRPr="007D7277" w:rsidRDefault="007D7277" w:rsidP="007D7277">
      <w:pPr>
        <w:widowControl w:val="0"/>
        <w:autoSpaceDE w:val="0"/>
        <w:autoSpaceDN w:val="0"/>
        <w:adjustRightInd w:val="0"/>
        <w:rPr>
          <w:rFonts w:ascii="Times" w:cs="Times"/>
          <w:noProof/>
          <w:szCs w:val="24"/>
        </w:rPr>
      </w:pPr>
      <w:r w:rsidRPr="003A7B57">
        <w:rPr>
          <w:rFonts w:ascii="Times" w:cs="Times"/>
          <w:noProof/>
          <w:szCs w:val="24"/>
          <w:lang w:val="fr-BE"/>
        </w:rPr>
        <w:t xml:space="preserve">Okafor, E.C. </w:t>
      </w:r>
      <w:r w:rsidRPr="003A7B57">
        <w:rPr>
          <w:rFonts w:ascii="Times" w:cs="Times"/>
          <w:i/>
          <w:iCs/>
          <w:noProof/>
          <w:szCs w:val="24"/>
          <w:lang w:val="fr-BE"/>
        </w:rPr>
        <w:t>et al.</w:t>
      </w:r>
      <w:r w:rsidRPr="003A7B57">
        <w:rPr>
          <w:rFonts w:ascii="Times" w:cs="Times"/>
          <w:noProof/>
          <w:szCs w:val="24"/>
          <w:lang w:val="fr-BE"/>
        </w:rPr>
        <w:t xml:space="preserve"> </w:t>
      </w:r>
      <w:r w:rsidRPr="007D7277">
        <w:rPr>
          <w:rFonts w:ascii="Times" w:cs="Times"/>
          <w:noProof/>
          <w:szCs w:val="24"/>
        </w:rPr>
        <w:t xml:space="preserve">(2018) ‘Experimental and numerical study of the laminar burning velocity of CH4–NH3–air premixed flames’, </w:t>
      </w:r>
      <w:r w:rsidRPr="007D7277">
        <w:rPr>
          <w:rFonts w:ascii="Times" w:cs="Times"/>
          <w:i/>
          <w:iCs/>
          <w:noProof/>
          <w:szCs w:val="24"/>
        </w:rPr>
        <w:t>Combustion and Flame</w:t>
      </w:r>
      <w:r w:rsidRPr="007D7277">
        <w:rPr>
          <w:rFonts w:ascii="Times" w:cs="Times"/>
          <w:noProof/>
          <w:szCs w:val="24"/>
        </w:rPr>
        <w:t>, 187, pp. 185–198. doi:10.1016/j.combustflame.2017.09.002.</w:t>
      </w:r>
    </w:p>
    <w:p w14:paraId="37A8307D" w14:textId="77777777" w:rsidR="007D7277" w:rsidRPr="007D7277" w:rsidRDefault="007D7277" w:rsidP="007D7277">
      <w:pPr>
        <w:widowControl w:val="0"/>
        <w:autoSpaceDE w:val="0"/>
        <w:autoSpaceDN w:val="0"/>
        <w:adjustRightInd w:val="0"/>
        <w:rPr>
          <w:rFonts w:ascii="Times" w:cs="Times"/>
          <w:noProof/>
          <w:szCs w:val="24"/>
        </w:rPr>
      </w:pPr>
      <w:r w:rsidRPr="003A7B57">
        <w:rPr>
          <w:rFonts w:ascii="Times" w:cs="Times"/>
          <w:noProof/>
          <w:szCs w:val="24"/>
          <w:lang w:val="fr-BE"/>
        </w:rPr>
        <w:t xml:space="preserve">Okafor, E.C. </w:t>
      </w:r>
      <w:r w:rsidRPr="003A7B57">
        <w:rPr>
          <w:rFonts w:ascii="Times" w:cs="Times"/>
          <w:i/>
          <w:iCs/>
          <w:noProof/>
          <w:szCs w:val="24"/>
          <w:lang w:val="fr-BE"/>
        </w:rPr>
        <w:t>et al.</w:t>
      </w:r>
      <w:r w:rsidRPr="003A7B57">
        <w:rPr>
          <w:rFonts w:ascii="Times" w:cs="Times"/>
          <w:noProof/>
          <w:szCs w:val="24"/>
          <w:lang w:val="fr-BE"/>
        </w:rPr>
        <w:t xml:space="preserve"> </w:t>
      </w:r>
      <w:r w:rsidRPr="007D7277">
        <w:rPr>
          <w:rFonts w:ascii="Times" w:cs="Times"/>
          <w:noProof/>
          <w:szCs w:val="24"/>
        </w:rPr>
        <w:t xml:space="preserve">(2019) ‘Measurement and modelling of the laminar burning velocity of methane-ammonia-air flames at high pressures using a reduced reaction mechanism’, </w:t>
      </w:r>
      <w:r w:rsidRPr="007D7277">
        <w:rPr>
          <w:rFonts w:ascii="Times" w:cs="Times"/>
          <w:i/>
          <w:iCs/>
          <w:noProof/>
          <w:szCs w:val="24"/>
        </w:rPr>
        <w:t>Combustion and Flame</w:t>
      </w:r>
      <w:r w:rsidRPr="007D7277">
        <w:rPr>
          <w:rFonts w:ascii="Times" w:cs="Times"/>
          <w:noProof/>
          <w:szCs w:val="24"/>
        </w:rPr>
        <w:t>, 204, pp. 162–175. doi:10.1016/j.combustflame.2019.03.008.</w:t>
      </w:r>
    </w:p>
    <w:p w14:paraId="4A590DCA"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Pivovar, B. (2016) </w:t>
      </w:r>
      <w:r w:rsidRPr="007D7277">
        <w:rPr>
          <w:rFonts w:ascii="Times" w:cs="Times"/>
          <w:i/>
          <w:iCs/>
          <w:noProof/>
          <w:szCs w:val="24"/>
        </w:rPr>
        <w:t>H2 at Scale: Deeply Decarbonizing Our Energy Systems</w:t>
      </w:r>
      <w:r w:rsidRPr="007D7277">
        <w:rPr>
          <w:rFonts w:ascii="Times" w:cs="Times"/>
          <w:noProof/>
          <w:szCs w:val="24"/>
        </w:rPr>
        <w:t>.</w:t>
      </w:r>
    </w:p>
    <w:p w14:paraId="5572EB2D"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Poinsot, T.J. and Lele, S.K. (1992) ‘Boundary conditions for direct simulations of compressible viscous flows’, </w:t>
      </w:r>
      <w:r w:rsidRPr="007D7277">
        <w:rPr>
          <w:rFonts w:ascii="Times" w:cs="Times"/>
          <w:i/>
          <w:iCs/>
          <w:noProof/>
          <w:szCs w:val="24"/>
        </w:rPr>
        <w:t>Journal of Computational Physics</w:t>
      </w:r>
      <w:r w:rsidRPr="007D7277">
        <w:rPr>
          <w:rFonts w:ascii="Times" w:cs="Times"/>
          <w:noProof/>
          <w:szCs w:val="24"/>
        </w:rPr>
        <w:t>, 101(1), pp. 104–129. doi:10.1016/0021-9991(92)90046-2.</w:t>
      </w:r>
    </w:p>
    <w:p w14:paraId="34B513A9"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Ritchie, H. and Roser, M. (2020) </w:t>
      </w:r>
      <w:r w:rsidRPr="007D7277">
        <w:rPr>
          <w:rFonts w:ascii="Times" w:cs="Times"/>
          <w:i/>
          <w:iCs/>
          <w:noProof/>
          <w:szCs w:val="24"/>
        </w:rPr>
        <w:t>Energy</w:t>
      </w:r>
      <w:r w:rsidRPr="007D7277">
        <w:rPr>
          <w:rFonts w:ascii="Times" w:cs="Times"/>
          <w:noProof/>
          <w:szCs w:val="24"/>
        </w:rPr>
        <w:t xml:space="preserve">, </w:t>
      </w:r>
      <w:r w:rsidRPr="007D7277">
        <w:rPr>
          <w:rFonts w:ascii="Times" w:cs="Times"/>
          <w:i/>
          <w:iCs/>
          <w:noProof/>
          <w:szCs w:val="24"/>
        </w:rPr>
        <w:t>Our World in Data</w:t>
      </w:r>
      <w:r w:rsidRPr="007D7277">
        <w:rPr>
          <w:rFonts w:ascii="Times" w:cs="Times"/>
          <w:noProof/>
          <w:szCs w:val="24"/>
        </w:rPr>
        <w:t>.</w:t>
      </w:r>
    </w:p>
    <w:p w14:paraId="21C00CF8"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Service, R. (2018) ‘Liquid Sunshine’, </w:t>
      </w:r>
      <w:r w:rsidRPr="007D7277">
        <w:rPr>
          <w:rFonts w:ascii="Times" w:cs="Times"/>
          <w:i/>
          <w:iCs/>
          <w:noProof/>
          <w:szCs w:val="24"/>
        </w:rPr>
        <w:t>Science</w:t>
      </w:r>
      <w:r w:rsidRPr="007D7277">
        <w:rPr>
          <w:rFonts w:ascii="Times" w:cs="Times"/>
          <w:noProof/>
          <w:szCs w:val="24"/>
        </w:rPr>
        <w:t>, 361(6398), pp. 120–123.</w:t>
      </w:r>
    </w:p>
    <w:p w14:paraId="5FBE4003"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Shrestha, K.P. </w:t>
      </w:r>
      <w:r w:rsidRPr="007D7277">
        <w:rPr>
          <w:rFonts w:ascii="Times" w:cs="Times"/>
          <w:i/>
          <w:iCs/>
          <w:noProof/>
          <w:szCs w:val="24"/>
        </w:rPr>
        <w:t>et al.</w:t>
      </w:r>
      <w:r w:rsidRPr="007D7277">
        <w:rPr>
          <w:rFonts w:ascii="Times" w:cs="Times"/>
          <w:noProof/>
          <w:szCs w:val="24"/>
        </w:rPr>
        <w:t xml:space="preserve"> (2018) ‘Detailed Kinetic Mechanism for the Oxidation of Ammonia Including the Formation and Reduction of Nitrogen Oxides’, </w:t>
      </w:r>
      <w:r w:rsidRPr="007D7277">
        <w:rPr>
          <w:rFonts w:ascii="Times" w:cs="Times"/>
          <w:i/>
          <w:iCs/>
          <w:noProof/>
          <w:szCs w:val="24"/>
        </w:rPr>
        <w:t>Energy and Fuels</w:t>
      </w:r>
      <w:r w:rsidRPr="007D7277">
        <w:rPr>
          <w:rFonts w:ascii="Times" w:cs="Times"/>
          <w:noProof/>
          <w:szCs w:val="24"/>
        </w:rPr>
        <w:t>, 32(10), pp. 10202–10217. doi:10.1021/acs.energyfuels.8b01056.</w:t>
      </w:r>
    </w:p>
    <w:p w14:paraId="20AA9C97"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Shu, T. </w:t>
      </w:r>
      <w:r w:rsidRPr="007D7277">
        <w:rPr>
          <w:rFonts w:ascii="Times" w:cs="Times"/>
          <w:i/>
          <w:iCs/>
          <w:noProof/>
          <w:szCs w:val="24"/>
        </w:rPr>
        <w:t>et al.</w:t>
      </w:r>
      <w:r w:rsidRPr="007D7277">
        <w:rPr>
          <w:rFonts w:ascii="Times" w:cs="Times"/>
          <w:noProof/>
          <w:szCs w:val="24"/>
        </w:rPr>
        <w:t xml:space="preserve"> (2021) ‘An experimental study of laminar </w:t>
      </w:r>
      <w:r w:rsidRPr="007D7277">
        <w:rPr>
          <w:rFonts w:ascii="Times" w:cs="Times"/>
          <w:noProof/>
          <w:szCs w:val="24"/>
        </w:rPr>
        <w:t>ammonia / methane / air premixed flames using expanding spherical flames’, 290(September 2020).</w:t>
      </w:r>
    </w:p>
    <w:p w14:paraId="4C461D1A"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Somers, L.M.T. (1994) </w:t>
      </w:r>
      <w:r w:rsidRPr="007D7277">
        <w:rPr>
          <w:rFonts w:ascii="Times" w:cs="Times"/>
          <w:i/>
          <w:iCs/>
          <w:noProof/>
          <w:szCs w:val="24"/>
        </w:rPr>
        <w:t>The simulation of flat flames with detailed and reduced chemical models</w:t>
      </w:r>
      <w:r w:rsidRPr="007D7277">
        <w:rPr>
          <w:rFonts w:ascii="Times" w:cs="Times"/>
          <w:noProof/>
          <w:szCs w:val="24"/>
        </w:rPr>
        <w:t>. Technische Universiteit Eindhoven. doi:10.6100/IR420430.</w:t>
      </w:r>
    </w:p>
    <w:p w14:paraId="38D75CE4"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Sorrentino, G. </w:t>
      </w:r>
      <w:r w:rsidRPr="007D7277">
        <w:rPr>
          <w:rFonts w:ascii="Times" w:cs="Times"/>
          <w:i/>
          <w:iCs/>
          <w:noProof/>
          <w:szCs w:val="24"/>
        </w:rPr>
        <w:t>et al.</w:t>
      </w:r>
      <w:r w:rsidRPr="007D7277">
        <w:rPr>
          <w:rFonts w:ascii="Times" w:cs="Times"/>
          <w:noProof/>
          <w:szCs w:val="24"/>
        </w:rPr>
        <w:t xml:space="preserve"> (2019) ‘Low-NOx conversion of pure ammonia in a cyclonic burner under locally diluted and preheated conditions’, </w:t>
      </w:r>
      <w:r w:rsidRPr="007D7277">
        <w:rPr>
          <w:rFonts w:ascii="Times" w:cs="Times"/>
          <w:i/>
          <w:iCs/>
          <w:noProof/>
          <w:szCs w:val="24"/>
        </w:rPr>
        <w:t>Applied Energy</w:t>
      </w:r>
      <w:r w:rsidRPr="007D7277">
        <w:rPr>
          <w:rFonts w:ascii="Times" w:cs="Times"/>
          <w:noProof/>
          <w:szCs w:val="24"/>
        </w:rPr>
        <w:t xml:space="preserve"> [Preprint]. doi:10.1016/j.apenergy.2019.113676.</w:t>
      </w:r>
    </w:p>
    <w:p w14:paraId="391366A1"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Stagni, A. </w:t>
      </w:r>
      <w:r w:rsidRPr="007D7277">
        <w:rPr>
          <w:rFonts w:ascii="Times" w:cs="Times"/>
          <w:i/>
          <w:iCs/>
          <w:noProof/>
          <w:szCs w:val="24"/>
        </w:rPr>
        <w:t>et al.</w:t>
      </w:r>
      <w:r w:rsidRPr="007D7277">
        <w:rPr>
          <w:rFonts w:ascii="Times" w:cs="Times"/>
          <w:noProof/>
          <w:szCs w:val="24"/>
        </w:rPr>
        <w:t xml:space="preserve"> (2020) ‘An experimental, theoretical and kinetic-modeling study of the gas-phase oxidation of ammonia’, </w:t>
      </w:r>
      <w:r w:rsidRPr="007D7277">
        <w:rPr>
          <w:rFonts w:ascii="Times" w:cs="Times"/>
          <w:i/>
          <w:iCs/>
          <w:noProof/>
          <w:szCs w:val="24"/>
        </w:rPr>
        <w:t>Reaction Chemistry and Engineering</w:t>
      </w:r>
      <w:r w:rsidRPr="007D7277">
        <w:rPr>
          <w:rFonts w:ascii="Times" w:cs="Times"/>
          <w:noProof/>
          <w:szCs w:val="24"/>
        </w:rPr>
        <w:t>, 5(4), pp. 696–711. doi:10.1039/c9re00429g.</w:t>
      </w:r>
    </w:p>
    <w:p w14:paraId="3854F320"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Sullivan, N. </w:t>
      </w:r>
      <w:r w:rsidRPr="007D7277">
        <w:rPr>
          <w:rFonts w:ascii="Times" w:cs="Times"/>
          <w:i/>
          <w:iCs/>
          <w:noProof/>
          <w:szCs w:val="24"/>
        </w:rPr>
        <w:t>et al.</w:t>
      </w:r>
      <w:r w:rsidRPr="007D7277">
        <w:rPr>
          <w:rFonts w:ascii="Times" w:cs="Times"/>
          <w:noProof/>
          <w:szCs w:val="24"/>
        </w:rPr>
        <w:t xml:space="preserve"> (2002) ‘Ammonia conversion and NOx formation in laminar coflowing nonpremixed methane-air flames’, </w:t>
      </w:r>
      <w:r w:rsidRPr="007D7277">
        <w:rPr>
          <w:rFonts w:ascii="Times" w:cs="Times"/>
          <w:i/>
          <w:iCs/>
          <w:noProof/>
          <w:szCs w:val="24"/>
        </w:rPr>
        <w:t>Combustion and Flame</w:t>
      </w:r>
      <w:r w:rsidRPr="007D7277">
        <w:rPr>
          <w:rFonts w:ascii="Times" w:cs="Times"/>
          <w:noProof/>
          <w:szCs w:val="24"/>
        </w:rPr>
        <w:t xml:space="preserve"> [Preprint]. doi:10.1016/S0010-2180(02)00413-3.</w:t>
      </w:r>
    </w:p>
    <w:p w14:paraId="2DFFD4CA" w14:textId="77777777" w:rsidR="007D7277" w:rsidRPr="007D7277" w:rsidRDefault="007D7277" w:rsidP="007D7277">
      <w:pPr>
        <w:widowControl w:val="0"/>
        <w:autoSpaceDE w:val="0"/>
        <w:autoSpaceDN w:val="0"/>
        <w:adjustRightInd w:val="0"/>
        <w:rPr>
          <w:rFonts w:ascii="Times" w:cs="Times"/>
          <w:noProof/>
          <w:szCs w:val="24"/>
        </w:rPr>
      </w:pPr>
      <w:r w:rsidRPr="007D7277">
        <w:rPr>
          <w:rFonts w:ascii="Times" w:cs="Times"/>
          <w:noProof/>
          <w:szCs w:val="24"/>
        </w:rPr>
        <w:t xml:space="preserve">Tian, Z. </w:t>
      </w:r>
      <w:r w:rsidRPr="007D7277">
        <w:rPr>
          <w:rFonts w:ascii="Times" w:cs="Times"/>
          <w:i/>
          <w:iCs/>
          <w:noProof/>
          <w:szCs w:val="24"/>
        </w:rPr>
        <w:t>et al.</w:t>
      </w:r>
      <w:r w:rsidRPr="007D7277">
        <w:rPr>
          <w:rFonts w:ascii="Times" w:cs="Times"/>
          <w:noProof/>
          <w:szCs w:val="24"/>
        </w:rPr>
        <w:t xml:space="preserve"> (2009) ‘An experimental and kinetic modeling study of premixed NH3/CH4/O2/Ar flames at low pressure’, </w:t>
      </w:r>
      <w:r w:rsidRPr="007D7277">
        <w:rPr>
          <w:rFonts w:ascii="Times" w:cs="Times"/>
          <w:i/>
          <w:iCs/>
          <w:noProof/>
          <w:szCs w:val="24"/>
        </w:rPr>
        <w:t>Combustion and Flame</w:t>
      </w:r>
      <w:r w:rsidRPr="007D7277">
        <w:rPr>
          <w:rFonts w:ascii="Times" w:cs="Times"/>
          <w:noProof/>
          <w:szCs w:val="24"/>
        </w:rPr>
        <w:t>, 156(7), pp. 1413–1426. doi:10.1016/j.combustflame.2009.03.005.</w:t>
      </w:r>
    </w:p>
    <w:p w14:paraId="4A930BC5" w14:textId="77777777" w:rsidR="007D7277" w:rsidRPr="007D7277" w:rsidRDefault="007D7277" w:rsidP="007D7277">
      <w:pPr>
        <w:widowControl w:val="0"/>
        <w:autoSpaceDE w:val="0"/>
        <w:autoSpaceDN w:val="0"/>
        <w:adjustRightInd w:val="0"/>
        <w:rPr>
          <w:rFonts w:ascii="Times" w:cs="Times"/>
          <w:noProof/>
          <w:szCs w:val="24"/>
        </w:rPr>
      </w:pPr>
      <w:r w:rsidRPr="00503065">
        <w:rPr>
          <w:rFonts w:ascii="Times" w:cs="Times"/>
          <w:noProof/>
          <w:szCs w:val="24"/>
          <w:lang w:val="es-MX"/>
        </w:rPr>
        <w:t xml:space="preserve">Valera-Medina, A. </w:t>
      </w:r>
      <w:r w:rsidRPr="00503065">
        <w:rPr>
          <w:rFonts w:ascii="Times" w:cs="Times"/>
          <w:i/>
          <w:iCs/>
          <w:noProof/>
          <w:szCs w:val="24"/>
          <w:lang w:val="es-MX"/>
        </w:rPr>
        <w:t>et al.</w:t>
      </w:r>
      <w:r w:rsidRPr="00503065">
        <w:rPr>
          <w:rFonts w:ascii="Times" w:cs="Times"/>
          <w:noProof/>
          <w:szCs w:val="24"/>
          <w:lang w:val="es-MX"/>
        </w:rPr>
        <w:t xml:space="preserve"> </w:t>
      </w:r>
      <w:r w:rsidRPr="007D7277">
        <w:rPr>
          <w:rFonts w:ascii="Times" w:cs="Times"/>
          <w:noProof/>
          <w:szCs w:val="24"/>
        </w:rPr>
        <w:t xml:space="preserve">(2019) ‘Premixed ammonia/hydrogen swirl combustion under rich fuel conditions for gas turbines operation’, </w:t>
      </w:r>
      <w:r w:rsidRPr="007D7277">
        <w:rPr>
          <w:rFonts w:ascii="Times" w:cs="Times"/>
          <w:i/>
          <w:iCs/>
          <w:noProof/>
          <w:szCs w:val="24"/>
        </w:rPr>
        <w:t>International Journal of Hydrogen Energy</w:t>
      </w:r>
      <w:r w:rsidRPr="007D7277">
        <w:rPr>
          <w:rFonts w:ascii="Times" w:cs="Times"/>
          <w:noProof/>
          <w:szCs w:val="24"/>
        </w:rPr>
        <w:t>, 44(16), pp. 8615–8626. doi:10.1016/j.ijhydene.2019.02.041.</w:t>
      </w:r>
    </w:p>
    <w:p w14:paraId="06375BDD" w14:textId="77777777" w:rsidR="007D7277" w:rsidRPr="007D7277" w:rsidRDefault="007D7277" w:rsidP="007D7277">
      <w:pPr>
        <w:widowControl w:val="0"/>
        <w:autoSpaceDE w:val="0"/>
        <w:autoSpaceDN w:val="0"/>
        <w:adjustRightInd w:val="0"/>
        <w:rPr>
          <w:rFonts w:ascii="Times" w:cs="Times"/>
          <w:noProof/>
        </w:rPr>
      </w:pPr>
      <w:r w:rsidRPr="007D7277">
        <w:rPr>
          <w:rFonts w:ascii="Times" w:cs="Times"/>
          <w:noProof/>
          <w:szCs w:val="24"/>
        </w:rPr>
        <w:t xml:space="preserve">Warnatz, J., Maas, U. and Dibble, R.W. (2006) </w:t>
      </w:r>
      <w:r w:rsidRPr="007D7277">
        <w:rPr>
          <w:rFonts w:ascii="Times" w:cs="Times"/>
          <w:i/>
          <w:iCs/>
          <w:noProof/>
          <w:szCs w:val="24"/>
        </w:rPr>
        <w:t>Combustion: Physical and Chemical Fundamentals, Modeling and Simulation, Experiments, Pollutant Formation</w:t>
      </w:r>
      <w:r w:rsidRPr="007D7277">
        <w:rPr>
          <w:rFonts w:ascii="Times" w:cs="Times"/>
          <w:noProof/>
          <w:szCs w:val="24"/>
        </w:rPr>
        <w:t>. 4th edn. Berlin Heidelberg: Springer-Verlag. Available at: https://www.springer.com/gp/book/9783540259923.</w:t>
      </w:r>
    </w:p>
    <w:p w14:paraId="1C811DFB" w14:textId="7698ACBC" w:rsidR="007D7277" w:rsidRPr="00BA2815" w:rsidRDefault="007D7277" w:rsidP="00E91D08">
      <w:pPr>
        <w:pStyle w:val="BodyText2"/>
        <w:ind w:firstLine="0"/>
        <w:rPr>
          <w:rFonts w:ascii="Times" w:cs="Times"/>
          <w:b/>
          <w:lang w:val="en-GB"/>
        </w:rPr>
      </w:pPr>
      <w:r>
        <w:rPr>
          <w:rFonts w:ascii="Times" w:cs="Times"/>
          <w:b/>
          <w:lang w:val="en-GB"/>
        </w:rPr>
        <w:fldChar w:fldCharType="end"/>
      </w:r>
    </w:p>
    <w:sectPr w:rsidR="007D7277" w:rsidRPr="00BA2815" w:rsidSect="00A12FA8">
      <w:footerReference w:type="default" r:id="rId28"/>
      <w:type w:val="continuous"/>
      <w:pgSz w:w="12240" w:h="15840"/>
      <w:pgMar w:top="1152" w:right="1152" w:bottom="1440" w:left="1152" w:header="720" w:footer="720" w:gutter="0"/>
      <w:cols w:num="2" w:space="4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11638" w14:textId="77777777" w:rsidR="006A2C27" w:rsidRDefault="006A2C27">
      <w:r>
        <w:separator/>
      </w:r>
    </w:p>
  </w:endnote>
  <w:endnote w:type="continuationSeparator" w:id="0">
    <w:p w14:paraId="21AAD53D" w14:textId="77777777" w:rsidR="006A2C27" w:rsidRDefault="006A2C27">
      <w:r>
        <w:continuationSeparator/>
      </w:r>
    </w:p>
  </w:endnote>
  <w:endnote w:type="continuationNotice" w:id="1">
    <w:p w14:paraId="290A5AC5" w14:textId="77777777" w:rsidR="006A2C27" w:rsidRDefault="006A2C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____">
    <w:altName w:val="MS Gothic"/>
    <w:panose1 w:val="00000000000000000000"/>
    <w:charset w:val="80"/>
    <w:family w:val="auto"/>
    <w:notTrueType/>
    <w:pitch w:val="variable"/>
    <w:sig w:usb0="00000000" w:usb1="00000708" w:usb2="10000000" w:usb3="00000000" w:csb0="0002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E673E" w14:textId="77777777" w:rsidR="00A148BA" w:rsidRDefault="00A148BA" w:rsidP="002B438F">
    <w:pPr>
      <w:pStyle w:val="Footer"/>
      <w:jc w:val="center"/>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Pr>
        <w:rFonts w:ascii="Times New Roman" w:hAnsi="Times New Roman"/>
        <w:noProof/>
      </w:rPr>
      <w:t>1</w:t>
    </w:r>
    <w:r>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66F14" w14:textId="6F80DDF2" w:rsidR="00A148BA" w:rsidRDefault="00A148BA" w:rsidP="007320C9">
    <w:pPr>
      <w:pStyle w:val="Footer"/>
      <w:tabs>
        <w:tab w:val="left" w:pos="5672"/>
      </w:tabs>
      <w:jc w:val="center"/>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Pr>
        <w:rFonts w:ascii="Times New Roman" w:hAnsi="Times New Roman"/>
        <w:noProof/>
      </w:rPr>
      <w:t>1</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2188C" w14:textId="77777777" w:rsidR="006A2C27" w:rsidRDefault="006A2C27">
      <w:r>
        <w:separator/>
      </w:r>
    </w:p>
  </w:footnote>
  <w:footnote w:type="continuationSeparator" w:id="0">
    <w:p w14:paraId="7DEB5C8F" w14:textId="77777777" w:rsidR="006A2C27" w:rsidRDefault="006A2C27">
      <w:r>
        <w:continuationSeparator/>
      </w:r>
    </w:p>
  </w:footnote>
  <w:footnote w:type="continuationNotice" w:id="1">
    <w:p w14:paraId="58270CD7" w14:textId="77777777" w:rsidR="006A2C27" w:rsidRDefault="006A2C2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3B84A986"/>
    <w:lvl w:ilvl="0">
      <w:numFmt w:val="decimal"/>
      <w:lvlText w:val="*"/>
      <w:lvlJc w:val="left"/>
    </w:lvl>
  </w:abstractNum>
  <w:abstractNum w:abstractNumId="1" w15:restartNumberingAfterBreak="0">
    <w:nsid w:val="01B52575"/>
    <w:multiLevelType w:val="multilevel"/>
    <w:tmpl w:val="7ABC02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761476F"/>
    <w:multiLevelType w:val="hybridMultilevel"/>
    <w:tmpl w:val="6CC891AA"/>
    <w:lvl w:ilvl="0" w:tplc="628C1552">
      <w:start w:val="1"/>
      <w:numFmt w:val="decimal"/>
      <w:lvlText w:val="(%1)"/>
      <w:lvlJc w:val="left"/>
      <w:pPr>
        <w:ind w:left="720" w:hanging="360"/>
      </w:pPr>
      <w:rPr>
        <w:rFonts w:ascii="____" w:cs="Times New Roman"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E72449"/>
    <w:multiLevelType w:val="hybridMultilevel"/>
    <w:tmpl w:val="7F72A16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18896843"/>
    <w:multiLevelType w:val="hybridMultilevel"/>
    <w:tmpl w:val="4EBE40EE"/>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5" w15:restartNumberingAfterBreak="0">
    <w:nsid w:val="4CE53D99"/>
    <w:multiLevelType w:val="hybridMultilevel"/>
    <w:tmpl w:val="0F92D952"/>
    <w:lvl w:ilvl="0" w:tplc="561C00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3E0B35"/>
    <w:multiLevelType w:val="hybridMultilevel"/>
    <w:tmpl w:val="1DD82778"/>
    <w:lvl w:ilvl="0" w:tplc="D9A8B68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AEF1ED5"/>
    <w:multiLevelType w:val="hybridMultilevel"/>
    <w:tmpl w:val="54E424E6"/>
    <w:lvl w:ilvl="0" w:tplc="7E20EDE0">
      <w:start w:val="1"/>
      <w:numFmt w:val="decimal"/>
      <w:lvlText w:val="%1-"/>
      <w:lvlJc w:val="left"/>
      <w:pPr>
        <w:ind w:left="720" w:hanging="360"/>
      </w:pPr>
      <w:rPr>
        <w:rFonts w:ascii="____" w:cs="Times New Roman"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9F1719C"/>
    <w:multiLevelType w:val="hybridMultilevel"/>
    <w:tmpl w:val="64629CF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7F412583"/>
    <w:multiLevelType w:val="hybridMultilevel"/>
    <w:tmpl w:val="B63EDB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lvlOverride w:ilvl="0">
      <w:lvl w:ilvl="0">
        <w:numFmt w:val="bullet"/>
        <w:lvlText w:val="-"/>
        <w:legacy w:legacy="1" w:legacySpace="120" w:legacyIndent="360"/>
        <w:lvlJc w:val="left"/>
        <w:pPr>
          <w:ind w:left="720" w:hanging="360"/>
        </w:pPr>
        <w:rPr>
          <w:rFonts w:ascii="____" w:eastAsia="____" w:hint="eastAsia"/>
        </w:rPr>
      </w:lvl>
    </w:lvlOverride>
  </w:num>
  <w:num w:numId="2">
    <w:abstractNumId w:val="3"/>
  </w:num>
  <w:num w:numId="3">
    <w:abstractNumId w:val="8"/>
  </w:num>
  <w:num w:numId="4">
    <w:abstractNumId w:val="4"/>
  </w:num>
  <w:num w:numId="5">
    <w:abstractNumId w:val="2"/>
  </w:num>
  <w:num w:numId="6">
    <w:abstractNumId w:val="7"/>
  </w:num>
  <w:num w:numId="7">
    <w:abstractNumId w:val="9"/>
  </w:num>
  <w:num w:numId="8">
    <w:abstractNumId w:val="5"/>
  </w:num>
  <w:num w:numId="9">
    <w:abstractNumId w:val="6"/>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doNotHyphenateCaps/>
  <w:drawingGridHorizontalSpacing w:val="120"/>
  <w:drawingGridVerticalSpacing w:val="1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1NzY3NrSwNDI2MzZU0lEKTi0uzszPAykwrQUAAd6FOSwAAAA="/>
    <w:docVar w:name="AutoNewFlag" w:val="Yes"/>
    <w:docVar w:name="CreateASMEToolbarFlag" w:val="-1"/>
    <w:docVar w:name="MarkTerritory" w:val="D\'5c'5c'5c'5c'5c'5c'5c'5c'5c'5c'5c\'5c'5c'5c'5c'5c'5c'5c'5c'5c'5c\'5c'5c'5c'5c'5c'5c'5c'5c'5c\'5c'5c'5c'5c'5c'5c'5c'5c\'5c'5c'5c'5c'5c'5c'5c\'5c'5c'5c'5c'5c'5c\'5c'5c'5c'5c'5c\'5c'5c'5c'5c\'5c'5c'5c\'5c'5c\'5c\:\'5c'5c'5c'5c'5c'5c'5c'5c'5c'5c'5c'5cASME\'5c'5c'5c'5c'5c'5c'5c'5c'5c'5c'5c'5cproposal\'5c'5c'5c'5c'5c'5c'5c'5c'5c'5c'5c'5cAuthKit\'5c'5c'5c'5c'5c'5c'5c'5c'5c'5c'5c'5cversion2\'5c'5c'5c'5c'5c'5c'5c'5c'5c'5c'5c'5cirvine7.doc by Howard Kaikow with template C\'5c'5c'5c'5c'5c'5c'5c'5c'5c'5c'5c\'5c'5c'5c'5c'5c'5c'5c'5c'5c'5c\'5c'5c'5c'5c'5c'5c'5c'5c'5c\'5c'5c'5c'5c'5c'5c'5c'5c\'5c'5c'5c'5c'5c'5c'5c\'5c'5c'5c'5c'5c'5c\'5c'5c'5c'5c'5c\'5c'5c'5c'5c\'5c'5c'5c\'5c'5c\'5c\:\'5c'5c'5c'5c'5c'5c'5c'5c'5c'5c'5c'5cmsoffice\'5c'5c'5c'5c'5c'5c'5c'5c'5c'5c'5c'5cTemplates\'5c'5c'5c'5c'5c'5c'5c'5c'5c'5c'5c'5cASME.dot on 02/29/96 at 11\'5c'5c'5c'5c'5c'5c'5c'5c'5c'5c'5c\'5c'5c'5c'5c'5c'5c'5c'5c'5c'5c\'5c'5c'5c'5c'5c'5c'5c'5c'5c\'5c'5c'5c'5c'5c'5c'5c'5c\'5c'5c'5c'5c'5c'5c'5c\'5c'5c'5c'5c'5c'5c\'5c'5c'5c'5c'5c\'5c'5c'5c'5c\'5c'5c'5c\'5c'5c\'5c\:01"/>
    <w:docVar w:name="MarkTerritoryLocal" w:val="Document2 by Howard Kaikow with template C\'5c'5c'5c'5c'5c'5c'5c'5c'5c'5c'5c\'5c'5c'5c'5c'5c'5c'5c'5c'5c'5c\'5c'5c'5c'5c'5c'5c'5c'5c'5c\'5c'5c'5c'5c'5c'5c'5c'5c\'5c'5c'5c'5c'5c'5c'5c\'5c'5c'5c'5c'5c'5c\'5c'5c'5c'5c'5c\'5c'5c'5c'5c\'5c'5c'5c\'5c'5c\'5c\:\'5c'5c'5c'5c'5c'5c'5c'5c'5c'5c'5c'5cmsoffice\'5c'5c'5c'5c'5c'5c'5c'5c'5c'5c'5c'5cTemplates\'5c'5c'5c'5c'5c'5c'5c'5c'5c'5c'5c'5cASME.dot on 02/29/96 at 10\'5c'5c'5c'5c'5c'5c'5c'5c'5c'5c'5c\'5c'5c'5c'5c'5c'5c'5c'5c'5c'5c\'5c'5c'5c'5c'5c'5c'5c'5c'5c\'5c'5c'5c'5c'5c'5c'5c'5c\'5c'5c'5c'5c'5c'5c'5c\'5c'5c'5c'5c'5c'5c\'5c'5c'5c'5c'5c\'5c'5c'5c'5c\'5c'5c'5c\'5c'5c\'5c\:39"/>
    <w:docVar w:name="SetStylesFlag" w:val="-1"/>
  </w:docVars>
  <w:rsids>
    <w:rsidRoot w:val="009A619D"/>
    <w:rsid w:val="000039DC"/>
    <w:rsid w:val="00006AB9"/>
    <w:rsid w:val="00007583"/>
    <w:rsid w:val="00010AED"/>
    <w:rsid w:val="00012778"/>
    <w:rsid w:val="0001461A"/>
    <w:rsid w:val="000154F5"/>
    <w:rsid w:val="00016D39"/>
    <w:rsid w:val="0002497A"/>
    <w:rsid w:val="00025223"/>
    <w:rsid w:val="00026681"/>
    <w:rsid w:val="000321C6"/>
    <w:rsid w:val="00032E7D"/>
    <w:rsid w:val="000348F5"/>
    <w:rsid w:val="00035A73"/>
    <w:rsid w:val="00036046"/>
    <w:rsid w:val="000433E5"/>
    <w:rsid w:val="00044BC6"/>
    <w:rsid w:val="0004508B"/>
    <w:rsid w:val="0004569F"/>
    <w:rsid w:val="00045BE4"/>
    <w:rsid w:val="00046394"/>
    <w:rsid w:val="00052DE1"/>
    <w:rsid w:val="00060996"/>
    <w:rsid w:val="0006123C"/>
    <w:rsid w:val="000640EA"/>
    <w:rsid w:val="00065480"/>
    <w:rsid w:val="00066B9B"/>
    <w:rsid w:val="00066E5F"/>
    <w:rsid w:val="00075530"/>
    <w:rsid w:val="000769E7"/>
    <w:rsid w:val="000812CF"/>
    <w:rsid w:val="00084ACE"/>
    <w:rsid w:val="00087451"/>
    <w:rsid w:val="000966D3"/>
    <w:rsid w:val="000A2247"/>
    <w:rsid w:val="000A23EB"/>
    <w:rsid w:val="000A7131"/>
    <w:rsid w:val="000B1055"/>
    <w:rsid w:val="000B1861"/>
    <w:rsid w:val="000B5226"/>
    <w:rsid w:val="000B6A01"/>
    <w:rsid w:val="000C338A"/>
    <w:rsid w:val="000C3648"/>
    <w:rsid w:val="000D1626"/>
    <w:rsid w:val="000D7217"/>
    <w:rsid w:val="000D73BF"/>
    <w:rsid w:val="000E26A9"/>
    <w:rsid w:val="000F41A9"/>
    <w:rsid w:val="000F45D9"/>
    <w:rsid w:val="000F499D"/>
    <w:rsid w:val="000F4AA3"/>
    <w:rsid w:val="000F51F4"/>
    <w:rsid w:val="000F5989"/>
    <w:rsid w:val="000F5AF2"/>
    <w:rsid w:val="00102982"/>
    <w:rsid w:val="00114687"/>
    <w:rsid w:val="00114BDD"/>
    <w:rsid w:val="00115E0B"/>
    <w:rsid w:val="00120710"/>
    <w:rsid w:val="00124BD0"/>
    <w:rsid w:val="00127F82"/>
    <w:rsid w:val="00134301"/>
    <w:rsid w:val="00136AED"/>
    <w:rsid w:val="00143A66"/>
    <w:rsid w:val="00145532"/>
    <w:rsid w:val="001463A6"/>
    <w:rsid w:val="001500CA"/>
    <w:rsid w:val="00151103"/>
    <w:rsid w:val="00154347"/>
    <w:rsid w:val="001566C8"/>
    <w:rsid w:val="00157CFB"/>
    <w:rsid w:val="001633DA"/>
    <w:rsid w:val="00171A24"/>
    <w:rsid w:val="001812DF"/>
    <w:rsid w:val="00181A9A"/>
    <w:rsid w:val="0018288E"/>
    <w:rsid w:val="00183094"/>
    <w:rsid w:val="00191A1C"/>
    <w:rsid w:val="00193120"/>
    <w:rsid w:val="00194538"/>
    <w:rsid w:val="001A0AB7"/>
    <w:rsid w:val="001A153E"/>
    <w:rsid w:val="001A1DFA"/>
    <w:rsid w:val="001A2DF3"/>
    <w:rsid w:val="001A38B1"/>
    <w:rsid w:val="001A687C"/>
    <w:rsid w:val="001B039A"/>
    <w:rsid w:val="001B20ED"/>
    <w:rsid w:val="001B367D"/>
    <w:rsid w:val="001B4AAB"/>
    <w:rsid w:val="001B513F"/>
    <w:rsid w:val="001C2405"/>
    <w:rsid w:val="001C696D"/>
    <w:rsid w:val="001C7C6F"/>
    <w:rsid w:val="001D0BAD"/>
    <w:rsid w:val="001D4DBC"/>
    <w:rsid w:val="001E018D"/>
    <w:rsid w:val="001E38A3"/>
    <w:rsid w:val="001E789D"/>
    <w:rsid w:val="001F05C5"/>
    <w:rsid w:val="001F1A30"/>
    <w:rsid w:val="001F35AD"/>
    <w:rsid w:val="001F4A78"/>
    <w:rsid w:val="001F6D2B"/>
    <w:rsid w:val="001F7BB6"/>
    <w:rsid w:val="00202E61"/>
    <w:rsid w:val="0022459E"/>
    <w:rsid w:val="00226FA2"/>
    <w:rsid w:val="00233933"/>
    <w:rsid w:val="00244121"/>
    <w:rsid w:val="00250B36"/>
    <w:rsid w:val="002511B3"/>
    <w:rsid w:val="0025229C"/>
    <w:rsid w:val="00254A95"/>
    <w:rsid w:val="00260B49"/>
    <w:rsid w:val="002636AB"/>
    <w:rsid w:val="002652EE"/>
    <w:rsid w:val="00265396"/>
    <w:rsid w:val="002674C9"/>
    <w:rsid w:val="00267816"/>
    <w:rsid w:val="002706AC"/>
    <w:rsid w:val="00271CB7"/>
    <w:rsid w:val="00271D68"/>
    <w:rsid w:val="00285F2E"/>
    <w:rsid w:val="00297A87"/>
    <w:rsid w:val="00297BEF"/>
    <w:rsid w:val="002A1C2D"/>
    <w:rsid w:val="002A392C"/>
    <w:rsid w:val="002A5F0C"/>
    <w:rsid w:val="002A7C0C"/>
    <w:rsid w:val="002B0261"/>
    <w:rsid w:val="002B2753"/>
    <w:rsid w:val="002B2FD1"/>
    <w:rsid w:val="002B438F"/>
    <w:rsid w:val="002B5887"/>
    <w:rsid w:val="002C3A87"/>
    <w:rsid w:val="002C66AC"/>
    <w:rsid w:val="002E6425"/>
    <w:rsid w:val="002F0B30"/>
    <w:rsid w:val="002F38C6"/>
    <w:rsid w:val="003024B2"/>
    <w:rsid w:val="003027E1"/>
    <w:rsid w:val="00303107"/>
    <w:rsid w:val="00303EB9"/>
    <w:rsid w:val="00306538"/>
    <w:rsid w:val="00310B10"/>
    <w:rsid w:val="00314B81"/>
    <w:rsid w:val="00316E7C"/>
    <w:rsid w:val="00321BCA"/>
    <w:rsid w:val="003257AA"/>
    <w:rsid w:val="00325E37"/>
    <w:rsid w:val="00326892"/>
    <w:rsid w:val="00336AE9"/>
    <w:rsid w:val="00345010"/>
    <w:rsid w:val="00345014"/>
    <w:rsid w:val="00351D42"/>
    <w:rsid w:val="00352B4A"/>
    <w:rsid w:val="00355745"/>
    <w:rsid w:val="00355AA6"/>
    <w:rsid w:val="00361A20"/>
    <w:rsid w:val="003629E5"/>
    <w:rsid w:val="003670C3"/>
    <w:rsid w:val="00370BC3"/>
    <w:rsid w:val="00373190"/>
    <w:rsid w:val="003757F4"/>
    <w:rsid w:val="00375C49"/>
    <w:rsid w:val="00375D70"/>
    <w:rsid w:val="00375EC0"/>
    <w:rsid w:val="00376744"/>
    <w:rsid w:val="00376CC0"/>
    <w:rsid w:val="003808AB"/>
    <w:rsid w:val="00383C3D"/>
    <w:rsid w:val="00387FB5"/>
    <w:rsid w:val="00395175"/>
    <w:rsid w:val="003A326D"/>
    <w:rsid w:val="003A3514"/>
    <w:rsid w:val="003A711C"/>
    <w:rsid w:val="003A7690"/>
    <w:rsid w:val="003A7B57"/>
    <w:rsid w:val="003B1443"/>
    <w:rsid w:val="003B22B8"/>
    <w:rsid w:val="003B3C49"/>
    <w:rsid w:val="003B4C38"/>
    <w:rsid w:val="003B5027"/>
    <w:rsid w:val="003B7131"/>
    <w:rsid w:val="003D5D4E"/>
    <w:rsid w:val="003D60B9"/>
    <w:rsid w:val="003E0209"/>
    <w:rsid w:val="003E06CA"/>
    <w:rsid w:val="003E20A5"/>
    <w:rsid w:val="003E4007"/>
    <w:rsid w:val="003E4F83"/>
    <w:rsid w:val="003E5470"/>
    <w:rsid w:val="003E62FD"/>
    <w:rsid w:val="003E6569"/>
    <w:rsid w:val="003F4FD7"/>
    <w:rsid w:val="003F63E4"/>
    <w:rsid w:val="00404981"/>
    <w:rsid w:val="00410463"/>
    <w:rsid w:val="00411333"/>
    <w:rsid w:val="00424667"/>
    <w:rsid w:val="00425017"/>
    <w:rsid w:val="00425311"/>
    <w:rsid w:val="004257DB"/>
    <w:rsid w:val="0043485B"/>
    <w:rsid w:val="00440FEB"/>
    <w:rsid w:val="004454B3"/>
    <w:rsid w:val="00446E0A"/>
    <w:rsid w:val="00451D12"/>
    <w:rsid w:val="00452265"/>
    <w:rsid w:val="0045237A"/>
    <w:rsid w:val="0045275E"/>
    <w:rsid w:val="00455EA6"/>
    <w:rsid w:val="00460F1F"/>
    <w:rsid w:val="004611E2"/>
    <w:rsid w:val="004649E6"/>
    <w:rsid w:val="0046582E"/>
    <w:rsid w:val="00465C8E"/>
    <w:rsid w:val="00475C33"/>
    <w:rsid w:val="0048158C"/>
    <w:rsid w:val="004834E2"/>
    <w:rsid w:val="00484F70"/>
    <w:rsid w:val="004959F8"/>
    <w:rsid w:val="004A684E"/>
    <w:rsid w:val="004A7C77"/>
    <w:rsid w:val="004B5ADD"/>
    <w:rsid w:val="004B6BE9"/>
    <w:rsid w:val="004C2BC9"/>
    <w:rsid w:val="004C7DA8"/>
    <w:rsid w:val="004D1907"/>
    <w:rsid w:val="004D1C7F"/>
    <w:rsid w:val="004D2790"/>
    <w:rsid w:val="004D7A93"/>
    <w:rsid w:val="004D7AEE"/>
    <w:rsid w:val="004E1EBE"/>
    <w:rsid w:val="004E301B"/>
    <w:rsid w:val="004E32BE"/>
    <w:rsid w:val="004E41BA"/>
    <w:rsid w:val="004E507C"/>
    <w:rsid w:val="004F37E3"/>
    <w:rsid w:val="004F4718"/>
    <w:rsid w:val="004F73CC"/>
    <w:rsid w:val="00503003"/>
    <w:rsid w:val="00503065"/>
    <w:rsid w:val="005044E9"/>
    <w:rsid w:val="00504501"/>
    <w:rsid w:val="00512A50"/>
    <w:rsid w:val="00514DCD"/>
    <w:rsid w:val="00515B73"/>
    <w:rsid w:val="0052689A"/>
    <w:rsid w:val="0053572C"/>
    <w:rsid w:val="00537F1A"/>
    <w:rsid w:val="005470CE"/>
    <w:rsid w:val="00550C32"/>
    <w:rsid w:val="00555BA3"/>
    <w:rsid w:val="00556ED7"/>
    <w:rsid w:val="0056114E"/>
    <w:rsid w:val="00562F27"/>
    <w:rsid w:val="00563EA8"/>
    <w:rsid w:val="00564B0B"/>
    <w:rsid w:val="005656A4"/>
    <w:rsid w:val="00566501"/>
    <w:rsid w:val="0056687D"/>
    <w:rsid w:val="005669EE"/>
    <w:rsid w:val="00577407"/>
    <w:rsid w:val="00585216"/>
    <w:rsid w:val="005867B9"/>
    <w:rsid w:val="005878A8"/>
    <w:rsid w:val="00590EA7"/>
    <w:rsid w:val="0059377C"/>
    <w:rsid w:val="005A1ED5"/>
    <w:rsid w:val="005A24C8"/>
    <w:rsid w:val="005A6249"/>
    <w:rsid w:val="005B1C7C"/>
    <w:rsid w:val="005B26F1"/>
    <w:rsid w:val="005B548B"/>
    <w:rsid w:val="005B5F79"/>
    <w:rsid w:val="005D2AAA"/>
    <w:rsid w:val="005D3E6A"/>
    <w:rsid w:val="005D48D3"/>
    <w:rsid w:val="005D695B"/>
    <w:rsid w:val="005D72D8"/>
    <w:rsid w:val="005D7367"/>
    <w:rsid w:val="005E04A2"/>
    <w:rsid w:val="005E2099"/>
    <w:rsid w:val="005E4E7A"/>
    <w:rsid w:val="005E61F7"/>
    <w:rsid w:val="005E7021"/>
    <w:rsid w:val="005F486E"/>
    <w:rsid w:val="005F4C7C"/>
    <w:rsid w:val="006015D6"/>
    <w:rsid w:val="00607FE0"/>
    <w:rsid w:val="00614F5E"/>
    <w:rsid w:val="00620A60"/>
    <w:rsid w:val="006233A0"/>
    <w:rsid w:val="00625381"/>
    <w:rsid w:val="0062593D"/>
    <w:rsid w:val="00632EDC"/>
    <w:rsid w:val="00633C9D"/>
    <w:rsid w:val="00637000"/>
    <w:rsid w:val="00641475"/>
    <w:rsid w:val="006437BC"/>
    <w:rsid w:val="006445C6"/>
    <w:rsid w:val="006466F7"/>
    <w:rsid w:val="00646EA6"/>
    <w:rsid w:val="00656F58"/>
    <w:rsid w:val="00663DA1"/>
    <w:rsid w:val="00664E9B"/>
    <w:rsid w:val="00671935"/>
    <w:rsid w:val="0067359A"/>
    <w:rsid w:val="0067465A"/>
    <w:rsid w:val="00676E3C"/>
    <w:rsid w:val="00685D08"/>
    <w:rsid w:val="00692364"/>
    <w:rsid w:val="00696D97"/>
    <w:rsid w:val="006A0242"/>
    <w:rsid w:val="006A2C27"/>
    <w:rsid w:val="006A3503"/>
    <w:rsid w:val="006C23C0"/>
    <w:rsid w:val="006C459F"/>
    <w:rsid w:val="006C53FA"/>
    <w:rsid w:val="006C572D"/>
    <w:rsid w:val="006D128F"/>
    <w:rsid w:val="006D20BB"/>
    <w:rsid w:val="006D2455"/>
    <w:rsid w:val="006E41EE"/>
    <w:rsid w:val="006E58D9"/>
    <w:rsid w:val="006E659B"/>
    <w:rsid w:val="006E756E"/>
    <w:rsid w:val="006E7E0C"/>
    <w:rsid w:val="006F4D52"/>
    <w:rsid w:val="006F6A6E"/>
    <w:rsid w:val="006F78CD"/>
    <w:rsid w:val="00700F88"/>
    <w:rsid w:val="007013A8"/>
    <w:rsid w:val="007047E6"/>
    <w:rsid w:val="00704AFB"/>
    <w:rsid w:val="00705F40"/>
    <w:rsid w:val="0071051A"/>
    <w:rsid w:val="0071568E"/>
    <w:rsid w:val="007320C9"/>
    <w:rsid w:val="007375A6"/>
    <w:rsid w:val="00741955"/>
    <w:rsid w:val="00750BB0"/>
    <w:rsid w:val="00754A3D"/>
    <w:rsid w:val="00757612"/>
    <w:rsid w:val="00760ACB"/>
    <w:rsid w:val="007627B3"/>
    <w:rsid w:val="00771399"/>
    <w:rsid w:val="00772FB0"/>
    <w:rsid w:val="0077376E"/>
    <w:rsid w:val="007740FA"/>
    <w:rsid w:val="00775035"/>
    <w:rsid w:val="00775162"/>
    <w:rsid w:val="0077666A"/>
    <w:rsid w:val="00783140"/>
    <w:rsid w:val="00784002"/>
    <w:rsid w:val="007840EB"/>
    <w:rsid w:val="00786D77"/>
    <w:rsid w:val="00790825"/>
    <w:rsid w:val="00797E4D"/>
    <w:rsid w:val="007A3A54"/>
    <w:rsid w:val="007A7CCA"/>
    <w:rsid w:val="007B289B"/>
    <w:rsid w:val="007B3482"/>
    <w:rsid w:val="007B4E5B"/>
    <w:rsid w:val="007B5675"/>
    <w:rsid w:val="007B762C"/>
    <w:rsid w:val="007C49B8"/>
    <w:rsid w:val="007C6069"/>
    <w:rsid w:val="007D116E"/>
    <w:rsid w:val="007D1617"/>
    <w:rsid w:val="007D3D60"/>
    <w:rsid w:val="007D7277"/>
    <w:rsid w:val="007E066B"/>
    <w:rsid w:val="007E0B42"/>
    <w:rsid w:val="007E5066"/>
    <w:rsid w:val="007E53B9"/>
    <w:rsid w:val="007F1364"/>
    <w:rsid w:val="007F27CA"/>
    <w:rsid w:val="007F2AD8"/>
    <w:rsid w:val="007F3994"/>
    <w:rsid w:val="00802BC5"/>
    <w:rsid w:val="00804144"/>
    <w:rsid w:val="0080671B"/>
    <w:rsid w:val="00807C19"/>
    <w:rsid w:val="00810787"/>
    <w:rsid w:val="00820F80"/>
    <w:rsid w:val="008264EE"/>
    <w:rsid w:val="00830A8A"/>
    <w:rsid w:val="00830C58"/>
    <w:rsid w:val="00834B1C"/>
    <w:rsid w:val="00835B8D"/>
    <w:rsid w:val="00836D5E"/>
    <w:rsid w:val="008419F8"/>
    <w:rsid w:val="00842430"/>
    <w:rsid w:val="008429B7"/>
    <w:rsid w:val="00843543"/>
    <w:rsid w:val="00844537"/>
    <w:rsid w:val="008472ED"/>
    <w:rsid w:val="00851D23"/>
    <w:rsid w:val="00855BD7"/>
    <w:rsid w:val="00857121"/>
    <w:rsid w:val="0085759D"/>
    <w:rsid w:val="00861F14"/>
    <w:rsid w:val="00865E2A"/>
    <w:rsid w:val="008675A3"/>
    <w:rsid w:val="0087233B"/>
    <w:rsid w:val="00874071"/>
    <w:rsid w:val="00874F76"/>
    <w:rsid w:val="0087653A"/>
    <w:rsid w:val="00876D15"/>
    <w:rsid w:val="00882B30"/>
    <w:rsid w:val="00882BDD"/>
    <w:rsid w:val="008970C1"/>
    <w:rsid w:val="008A36D0"/>
    <w:rsid w:val="008A5AC9"/>
    <w:rsid w:val="008B27FC"/>
    <w:rsid w:val="008B2E04"/>
    <w:rsid w:val="008B48C8"/>
    <w:rsid w:val="008C40EA"/>
    <w:rsid w:val="008C46DA"/>
    <w:rsid w:val="008D163B"/>
    <w:rsid w:val="008D1E19"/>
    <w:rsid w:val="008D6D83"/>
    <w:rsid w:val="008D6F2F"/>
    <w:rsid w:val="008D709F"/>
    <w:rsid w:val="008E0872"/>
    <w:rsid w:val="008E1BA1"/>
    <w:rsid w:val="008E46A3"/>
    <w:rsid w:val="008E7DA2"/>
    <w:rsid w:val="008F5048"/>
    <w:rsid w:val="008F5A80"/>
    <w:rsid w:val="008F63A8"/>
    <w:rsid w:val="009002C6"/>
    <w:rsid w:val="0090401F"/>
    <w:rsid w:val="009078EE"/>
    <w:rsid w:val="0091782D"/>
    <w:rsid w:val="00920647"/>
    <w:rsid w:val="009269F7"/>
    <w:rsid w:val="00932D22"/>
    <w:rsid w:val="00933EB0"/>
    <w:rsid w:val="009456E1"/>
    <w:rsid w:val="00950AC1"/>
    <w:rsid w:val="0095125E"/>
    <w:rsid w:val="0095299B"/>
    <w:rsid w:val="009600CF"/>
    <w:rsid w:val="00960A94"/>
    <w:rsid w:val="00960DCF"/>
    <w:rsid w:val="0096395C"/>
    <w:rsid w:val="00965FF3"/>
    <w:rsid w:val="00971968"/>
    <w:rsid w:val="0097580E"/>
    <w:rsid w:val="00982DD6"/>
    <w:rsid w:val="00985EF7"/>
    <w:rsid w:val="00986D5E"/>
    <w:rsid w:val="009939F6"/>
    <w:rsid w:val="00995055"/>
    <w:rsid w:val="009A0E38"/>
    <w:rsid w:val="009A1243"/>
    <w:rsid w:val="009A2C7A"/>
    <w:rsid w:val="009A619D"/>
    <w:rsid w:val="009B1D61"/>
    <w:rsid w:val="009B3019"/>
    <w:rsid w:val="009B5B55"/>
    <w:rsid w:val="009B5C6A"/>
    <w:rsid w:val="009C2034"/>
    <w:rsid w:val="009C67E2"/>
    <w:rsid w:val="009C67FB"/>
    <w:rsid w:val="009D3D4D"/>
    <w:rsid w:val="009D5847"/>
    <w:rsid w:val="009D709C"/>
    <w:rsid w:val="009D77FA"/>
    <w:rsid w:val="009E0532"/>
    <w:rsid w:val="009E7934"/>
    <w:rsid w:val="009F0748"/>
    <w:rsid w:val="009F638E"/>
    <w:rsid w:val="00A1156F"/>
    <w:rsid w:val="00A12FA8"/>
    <w:rsid w:val="00A148BA"/>
    <w:rsid w:val="00A15264"/>
    <w:rsid w:val="00A17ADC"/>
    <w:rsid w:val="00A232F3"/>
    <w:rsid w:val="00A239DB"/>
    <w:rsid w:val="00A26EAF"/>
    <w:rsid w:val="00A310F3"/>
    <w:rsid w:val="00A32948"/>
    <w:rsid w:val="00A34163"/>
    <w:rsid w:val="00A3436F"/>
    <w:rsid w:val="00A3668B"/>
    <w:rsid w:val="00A44505"/>
    <w:rsid w:val="00A450F4"/>
    <w:rsid w:val="00A4732B"/>
    <w:rsid w:val="00A478CD"/>
    <w:rsid w:val="00A515C0"/>
    <w:rsid w:val="00A56747"/>
    <w:rsid w:val="00A56AB6"/>
    <w:rsid w:val="00A608B6"/>
    <w:rsid w:val="00A609E8"/>
    <w:rsid w:val="00A64FE3"/>
    <w:rsid w:val="00A71939"/>
    <w:rsid w:val="00A7643E"/>
    <w:rsid w:val="00A76D45"/>
    <w:rsid w:val="00A843BD"/>
    <w:rsid w:val="00A8729E"/>
    <w:rsid w:val="00A91705"/>
    <w:rsid w:val="00A9737B"/>
    <w:rsid w:val="00A97F3B"/>
    <w:rsid w:val="00AA2AE8"/>
    <w:rsid w:val="00AA3EBF"/>
    <w:rsid w:val="00AB1385"/>
    <w:rsid w:val="00AB28D0"/>
    <w:rsid w:val="00AB5BD7"/>
    <w:rsid w:val="00AB5F50"/>
    <w:rsid w:val="00AB6E5A"/>
    <w:rsid w:val="00AC11C3"/>
    <w:rsid w:val="00AC6546"/>
    <w:rsid w:val="00AC6FB5"/>
    <w:rsid w:val="00AC771E"/>
    <w:rsid w:val="00AE0975"/>
    <w:rsid w:val="00AE2009"/>
    <w:rsid w:val="00AE24EC"/>
    <w:rsid w:val="00AE6616"/>
    <w:rsid w:val="00AF0FB2"/>
    <w:rsid w:val="00AF4953"/>
    <w:rsid w:val="00AF661A"/>
    <w:rsid w:val="00B01185"/>
    <w:rsid w:val="00B013C3"/>
    <w:rsid w:val="00B01AC2"/>
    <w:rsid w:val="00B02A57"/>
    <w:rsid w:val="00B07EC5"/>
    <w:rsid w:val="00B121EE"/>
    <w:rsid w:val="00B13E81"/>
    <w:rsid w:val="00B148F5"/>
    <w:rsid w:val="00B14C9E"/>
    <w:rsid w:val="00B164E0"/>
    <w:rsid w:val="00B17180"/>
    <w:rsid w:val="00B17B64"/>
    <w:rsid w:val="00B2365D"/>
    <w:rsid w:val="00B25384"/>
    <w:rsid w:val="00B328D4"/>
    <w:rsid w:val="00B36D8A"/>
    <w:rsid w:val="00B40771"/>
    <w:rsid w:val="00B4099B"/>
    <w:rsid w:val="00B40CF3"/>
    <w:rsid w:val="00B41D39"/>
    <w:rsid w:val="00B43537"/>
    <w:rsid w:val="00B44BEF"/>
    <w:rsid w:val="00B566F5"/>
    <w:rsid w:val="00B61F15"/>
    <w:rsid w:val="00B67A62"/>
    <w:rsid w:val="00B702B1"/>
    <w:rsid w:val="00B72546"/>
    <w:rsid w:val="00B725BE"/>
    <w:rsid w:val="00B73834"/>
    <w:rsid w:val="00B742A4"/>
    <w:rsid w:val="00B749A9"/>
    <w:rsid w:val="00B74ADE"/>
    <w:rsid w:val="00B7718F"/>
    <w:rsid w:val="00B817DF"/>
    <w:rsid w:val="00B841CD"/>
    <w:rsid w:val="00B851D7"/>
    <w:rsid w:val="00B87760"/>
    <w:rsid w:val="00B911E9"/>
    <w:rsid w:val="00B94A21"/>
    <w:rsid w:val="00B95768"/>
    <w:rsid w:val="00BA2815"/>
    <w:rsid w:val="00BA3145"/>
    <w:rsid w:val="00BA3FB7"/>
    <w:rsid w:val="00BA4685"/>
    <w:rsid w:val="00BA6484"/>
    <w:rsid w:val="00BB0697"/>
    <w:rsid w:val="00BB1A94"/>
    <w:rsid w:val="00BB3014"/>
    <w:rsid w:val="00BB3DD5"/>
    <w:rsid w:val="00BB484C"/>
    <w:rsid w:val="00BB582C"/>
    <w:rsid w:val="00BC2F88"/>
    <w:rsid w:val="00BC7937"/>
    <w:rsid w:val="00BD00F1"/>
    <w:rsid w:val="00BD10A9"/>
    <w:rsid w:val="00BD59DD"/>
    <w:rsid w:val="00BE1BA4"/>
    <w:rsid w:val="00BE388D"/>
    <w:rsid w:val="00BE45FA"/>
    <w:rsid w:val="00BE4AE7"/>
    <w:rsid w:val="00BE7BDE"/>
    <w:rsid w:val="00BF0D3D"/>
    <w:rsid w:val="00BF2D9B"/>
    <w:rsid w:val="00BF33A8"/>
    <w:rsid w:val="00BF34BE"/>
    <w:rsid w:val="00C01D01"/>
    <w:rsid w:val="00C026CD"/>
    <w:rsid w:val="00C02A37"/>
    <w:rsid w:val="00C052E2"/>
    <w:rsid w:val="00C06426"/>
    <w:rsid w:val="00C0712D"/>
    <w:rsid w:val="00C1429E"/>
    <w:rsid w:val="00C16E32"/>
    <w:rsid w:val="00C25EA4"/>
    <w:rsid w:val="00C27532"/>
    <w:rsid w:val="00C30443"/>
    <w:rsid w:val="00C42F58"/>
    <w:rsid w:val="00C50846"/>
    <w:rsid w:val="00C521A3"/>
    <w:rsid w:val="00C52CB5"/>
    <w:rsid w:val="00C56560"/>
    <w:rsid w:val="00C570C2"/>
    <w:rsid w:val="00C57615"/>
    <w:rsid w:val="00C57AA3"/>
    <w:rsid w:val="00C62C35"/>
    <w:rsid w:val="00C62FBC"/>
    <w:rsid w:val="00C67259"/>
    <w:rsid w:val="00C728AD"/>
    <w:rsid w:val="00C7452E"/>
    <w:rsid w:val="00C84AFB"/>
    <w:rsid w:val="00CA17DF"/>
    <w:rsid w:val="00CA3562"/>
    <w:rsid w:val="00CA3F4C"/>
    <w:rsid w:val="00CA406E"/>
    <w:rsid w:val="00CB1158"/>
    <w:rsid w:val="00CB2E37"/>
    <w:rsid w:val="00CB4EA3"/>
    <w:rsid w:val="00CC27AD"/>
    <w:rsid w:val="00CC5123"/>
    <w:rsid w:val="00CD06AB"/>
    <w:rsid w:val="00CD120A"/>
    <w:rsid w:val="00CD2898"/>
    <w:rsid w:val="00CD4EDC"/>
    <w:rsid w:val="00CE0301"/>
    <w:rsid w:val="00CE1788"/>
    <w:rsid w:val="00CE2072"/>
    <w:rsid w:val="00CE37FF"/>
    <w:rsid w:val="00CE7427"/>
    <w:rsid w:val="00CF1DA9"/>
    <w:rsid w:val="00CF24C8"/>
    <w:rsid w:val="00D033BF"/>
    <w:rsid w:val="00D05EB1"/>
    <w:rsid w:val="00D062F9"/>
    <w:rsid w:val="00D10C0A"/>
    <w:rsid w:val="00D1457D"/>
    <w:rsid w:val="00D14E68"/>
    <w:rsid w:val="00D207D1"/>
    <w:rsid w:val="00D2124D"/>
    <w:rsid w:val="00D243E2"/>
    <w:rsid w:val="00D2678D"/>
    <w:rsid w:val="00D32964"/>
    <w:rsid w:val="00D34AE9"/>
    <w:rsid w:val="00D411D3"/>
    <w:rsid w:val="00D43423"/>
    <w:rsid w:val="00D43E0A"/>
    <w:rsid w:val="00D442DD"/>
    <w:rsid w:val="00D46A03"/>
    <w:rsid w:val="00D47037"/>
    <w:rsid w:val="00D502C7"/>
    <w:rsid w:val="00D53E69"/>
    <w:rsid w:val="00D651F0"/>
    <w:rsid w:val="00D66807"/>
    <w:rsid w:val="00D672CA"/>
    <w:rsid w:val="00D706AD"/>
    <w:rsid w:val="00D73CE1"/>
    <w:rsid w:val="00D76EA9"/>
    <w:rsid w:val="00D772A5"/>
    <w:rsid w:val="00D821B7"/>
    <w:rsid w:val="00D84C10"/>
    <w:rsid w:val="00D878F1"/>
    <w:rsid w:val="00D926DA"/>
    <w:rsid w:val="00D928AA"/>
    <w:rsid w:val="00D92F6C"/>
    <w:rsid w:val="00D95F44"/>
    <w:rsid w:val="00D9616E"/>
    <w:rsid w:val="00DA16EC"/>
    <w:rsid w:val="00DA1C54"/>
    <w:rsid w:val="00DA5EB3"/>
    <w:rsid w:val="00DB1505"/>
    <w:rsid w:val="00DB2EFF"/>
    <w:rsid w:val="00DC21E9"/>
    <w:rsid w:val="00DC7BF2"/>
    <w:rsid w:val="00DD01E5"/>
    <w:rsid w:val="00DD2FFB"/>
    <w:rsid w:val="00DD5FB9"/>
    <w:rsid w:val="00DD7E14"/>
    <w:rsid w:val="00DE5CC5"/>
    <w:rsid w:val="00DF24A7"/>
    <w:rsid w:val="00DF754E"/>
    <w:rsid w:val="00E03CF6"/>
    <w:rsid w:val="00E04EB1"/>
    <w:rsid w:val="00E13758"/>
    <w:rsid w:val="00E13D6A"/>
    <w:rsid w:val="00E1627F"/>
    <w:rsid w:val="00E22272"/>
    <w:rsid w:val="00E2742C"/>
    <w:rsid w:val="00E279C7"/>
    <w:rsid w:val="00E31C24"/>
    <w:rsid w:val="00E32BEE"/>
    <w:rsid w:val="00E345CF"/>
    <w:rsid w:val="00E351F2"/>
    <w:rsid w:val="00E36C4D"/>
    <w:rsid w:val="00E3742F"/>
    <w:rsid w:val="00E37BD3"/>
    <w:rsid w:val="00E4162F"/>
    <w:rsid w:val="00E43C7A"/>
    <w:rsid w:val="00E445E4"/>
    <w:rsid w:val="00E46F06"/>
    <w:rsid w:val="00E5123F"/>
    <w:rsid w:val="00E56AEB"/>
    <w:rsid w:val="00E63D10"/>
    <w:rsid w:val="00E65852"/>
    <w:rsid w:val="00E67FAE"/>
    <w:rsid w:val="00E72F69"/>
    <w:rsid w:val="00E744C1"/>
    <w:rsid w:val="00E80267"/>
    <w:rsid w:val="00E802DA"/>
    <w:rsid w:val="00E80B3B"/>
    <w:rsid w:val="00E8402D"/>
    <w:rsid w:val="00E87B65"/>
    <w:rsid w:val="00E87F64"/>
    <w:rsid w:val="00E91D08"/>
    <w:rsid w:val="00E954F1"/>
    <w:rsid w:val="00E97241"/>
    <w:rsid w:val="00EA0AA8"/>
    <w:rsid w:val="00EA7084"/>
    <w:rsid w:val="00EB100C"/>
    <w:rsid w:val="00EB1C9C"/>
    <w:rsid w:val="00EB2C00"/>
    <w:rsid w:val="00EB4D04"/>
    <w:rsid w:val="00EB6CFA"/>
    <w:rsid w:val="00EB7D46"/>
    <w:rsid w:val="00EC1952"/>
    <w:rsid w:val="00EC21E4"/>
    <w:rsid w:val="00EC34EA"/>
    <w:rsid w:val="00EC4F66"/>
    <w:rsid w:val="00EC716F"/>
    <w:rsid w:val="00ED10E8"/>
    <w:rsid w:val="00ED5550"/>
    <w:rsid w:val="00EE1718"/>
    <w:rsid w:val="00EE260F"/>
    <w:rsid w:val="00EE2CB5"/>
    <w:rsid w:val="00EE68BC"/>
    <w:rsid w:val="00EE73BE"/>
    <w:rsid w:val="00EF1773"/>
    <w:rsid w:val="00F02FB1"/>
    <w:rsid w:val="00F05534"/>
    <w:rsid w:val="00F062FE"/>
    <w:rsid w:val="00F20515"/>
    <w:rsid w:val="00F229E5"/>
    <w:rsid w:val="00F23919"/>
    <w:rsid w:val="00F24AEE"/>
    <w:rsid w:val="00F24BF4"/>
    <w:rsid w:val="00F24F36"/>
    <w:rsid w:val="00F24FD5"/>
    <w:rsid w:val="00F340D5"/>
    <w:rsid w:val="00F40114"/>
    <w:rsid w:val="00F41250"/>
    <w:rsid w:val="00F44948"/>
    <w:rsid w:val="00F51414"/>
    <w:rsid w:val="00F5190F"/>
    <w:rsid w:val="00F567D7"/>
    <w:rsid w:val="00F630A0"/>
    <w:rsid w:val="00F63882"/>
    <w:rsid w:val="00F75AD3"/>
    <w:rsid w:val="00F82297"/>
    <w:rsid w:val="00F83788"/>
    <w:rsid w:val="00F8484F"/>
    <w:rsid w:val="00F85D11"/>
    <w:rsid w:val="00F9297C"/>
    <w:rsid w:val="00FA2628"/>
    <w:rsid w:val="00FA3892"/>
    <w:rsid w:val="00FA3B83"/>
    <w:rsid w:val="00FA545A"/>
    <w:rsid w:val="00FA6950"/>
    <w:rsid w:val="00FB1DD0"/>
    <w:rsid w:val="00FB4715"/>
    <w:rsid w:val="00FB5CFE"/>
    <w:rsid w:val="00FB5DB0"/>
    <w:rsid w:val="00FC04F5"/>
    <w:rsid w:val="00FC343E"/>
    <w:rsid w:val="00FC39B3"/>
    <w:rsid w:val="00FD28F6"/>
    <w:rsid w:val="00FD4F38"/>
    <w:rsid w:val="00FE27C7"/>
    <w:rsid w:val="00FE33AE"/>
    <w:rsid w:val="00FF060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BFC55D9"/>
  <w15:chartTrackingRefBased/>
  <w15:docId w15:val="{BDC5C41A-C6D0-4D08-B56D-707809B28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New Roman" w:hAnsi="Times" w:cs="Times New Roman"/>
        <w:lang w:val="en-GB"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FA8"/>
    <w:pPr>
      <w:suppressAutoHyphens/>
      <w:jc w:val="both"/>
    </w:pPr>
    <w:rPr>
      <w:rFonts w:ascii="____" w:eastAsia="____"/>
      <w:kern w:val="14"/>
      <w:lang w:val="en-US" w:eastAsia="de-DE"/>
    </w:rPr>
  </w:style>
  <w:style w:type="paragraph" w:styleId="Heading1">
    <w:name w:val="heading 1"/>
    <w:basedOn w:val="Normal"/>
    <w:next w:val="Normal"/>
    <w:qFormat/>
    <w:rsid w:val="00B67A62"/>
    <w:pPr>
      <w:outlineLvl w:val="0"/>
    </w:pPr>
    <w:rPr>
      <w:rFonts w:asciiTheme="majorBidi" w:hAnsiTheme="majorBidi" w:cstheme="majorBidi"/>
      <w:b/>
      <w:bCs/>
      <w:u w:val="single"/>
    </w:rPr>
  </w:style>
  <w:style w:type="paragraph" w:styleId="Heading2">
    <w:name w:val="heading 2"/>
    <w:basedOn w:val="Normal"/>
    <w:next w:val="Normal"/>
    <w:qFormat/>
    <w:rsid w:val="00B67A62"/>
    <w:pPr>
      <w:outlineLvl w:val="1"/>
    </w:pPr>
    <w:rPr>
      <w:rFonts w:asciiTheme="majorBidi" w:hAnsiTheme="majorBidi" w:cstheme="majorBidi"/>
      <w:b/>
      <w:bCs/>
    </w:rPr>
  </w:style>
  <w:style w:type="paragraph" w:styleId="Heading3">
    <w:name w:val="heading 3"/>
    <w:basedOn w:val="Normal"/>
    <w:next w:val="Normal"/>
    <w:link w:val="Heading3Char"/>
    <w:uiPriority w:val="9"/>
    <w:semiHidden/>
    <w:unhideWhenUsed/>
    <w:qFormat/>
    <w:rsid w:val="0071568E"/>
    <w:pPr>
      <w:keepNext/>
      <w:keepLines/>
      <w:numPr>
        <w:ilvl w:val="2"/>
        <w:numId w:val="10"/>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1568E"/>
    <w:pPr>
      <w:keepNext/>
      <w:keepLines/>
      <w:numPr>
        <w:ilvl w:val="3"/>
        <w:numId w:val="10"/>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1568E"/>
    <w:pPr>
      <w:keepNext/>
      <w:keepLines/>
      <w:numPr>
        <w:ilvl w:val="4"/>
        <w:numId w:val="1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1568E"/>
    <w:pPr>
      <w:keepNext/>
      <w:keepLines/>
      <w:numPr>
        <w:ilvl w:val="5"/>
        <w:numId w:val="1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1568E"/>
    <w:pPr>
      <w:keepNext/>
      <w:keepLines/>
      <w:numPr>
        <w:ilvl w:val="6"/>
        <w:numId w:val="1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1568E"/>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568E"/>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2"/>
    <w:rsid w:val="00A12FA8"/>
    <w:pPr>
      <w:keepNext/>
    </w:pPr>
    <w:rPr>
      <w:b/>
      <w:caps/>
    </w:rPr>
  </w:style>
  <w:style w:type="paragraph" w:styleId="BodyText2">
    <w:name w:val="Body Text 2"/>
    <w:basedOn w:val="Normal"/>
    <w:rsid w:val="00A12FA8"/>
    <w:pPr>
      <w:ind w:firstLine="360"/>
    </w:pPr>
  </w:style>
  <w:style w:type="paragraph" w:customStyle="1" w:styleId="AcknowledgmentsClauseTitle">
    <w:name w:val="Acknowledgments Clause Title"/>
    <w:basedOn w:val="Normal"/>
    <w:next w:val="BodyText2"/>
    <w:rsid w:val="00A12FA8"/>
    <w:pPr>
      <w:keepNext/>
      <w:spacing w:before="240"/>
    </w:pPr>
    <w:rPr>
      <w:b/>
      <w:caps/>
    </w:rPr>
  </w:style>
  <w:style w:type="paragraph" w:customStyle="1" w:styleId="Affiliation">
    <w:name w:val="Affiliation"/>
    <w:basedOn w:val="Normal"/>
    <w:rsid w:val="00A12FA8"/>
    <w:pPr>
      <w:jc w:val="center"/>
    </w:pPr>
  </w:style>
  <w:style w:type="paragraph" w:customStyle="1" w:styleId="Author">
    <w:name w:val="Author"/>
    <w:basedOn w:val="Normal"/>
    <w:next w:val="Affiliation"/>
    <w:rsid w:val="00A12FA8"/>
    <w:pPr>
      <w:keepNext/>
      <w:jc w:val="center"/>
    </w:pPr>
    <w:rPr>
      <w:b/>
    </w:rPr>
  </w:style>
  <w:style w:type="paragraph" w:customStyle="1" w:styleId="DocumentNumber">
    <w:name w:val="Document Number"/>
    <w:basedOn w:val="Normal"/>
    <w:next w:val="BodyText2"/>
    <w:rsid w:val="00A12FA8"/>
    <w:pPr>
      <w:spacing w:before="900"/>
      <w:jc w:val="right"/>
    </w:pPr>
    <w:rPr>
      <w:b/>
      <w:sz w:val="36"/>
    </w:rPr>
  </w:style>
  <w:style w:type="paragraph" w:customStyle="1" w:styleId="EquationNumber">
    <w:name w:val="Equation Number"/>
    <w:basedOn w:val="Normal"/>
    <w:next w:val="BodyText2"/>
    <w:rsid w:val="00A12FA8"/>
    <w:pPr>
      <w:jc w:val="right"/>
    </w:pPr>
  </w:style>
  <w:style w:type="paragraph" w:customStyle="1" w:styleId="FigureCaption">
    <w:name w:val="Figure Caption"/>
    <w:basedOn w:val="Normal"/>
    <w:next w:val="BodyText2"/>
    <w:rsid w:val="00A12FA8"/>
    <w:pPr>
      <w:jc w:val="center"/>
    </w:pPr>
    <w:rPr>
      <w:b/>
    </w:rPr>
  </w:style>
  <w:style w:type="paragraph" w:styleId="Footer">
    <w:name w:val="footer"/>
    <w:basedOn w:val="Normal"/>
    <w:next w:val="Header"/>
    <w:rsid w:val="00A12FA8"/>
    <w:pPr>
      <w:tabs>
        <w:tab w:val="center" w:pos="5760"/>
        <w:tab w:val="right" w:pos="10800"/>
      </w:tabs>
    </w:pPr>
  </w:style>
  <w:style w:type="paragraph" w:styleId="Header">
    <w:name w:val="header"/>
    <w:basedOn w:val="Normal"/>
    <w:next w:val="Footer"/>
    <w:rsid w:val="00A12FA8"/>
  </w:style>
  <w:style w:type="paragraph" w:styleId="FootnoteText">
    <w:name w:val="footnote text"/>
    <w:basedOn w:val="Normal"/>
    <w:semiHidden/>
    <w:rsid w:val="00A12FA8"/>
    <w:pPr>
      <w:ind w:firstLine="360"/>
    </w:pPr>
    <w:rPr>
      <w:sz w:val="16"/>
    </w:rPr>
  </w:style>
  <w:style w:type="paragraph" w:customStyle="1" w:styleId="NomenclatureClauseTitle">
    <w:name w:val="Nomenclature Clause Title"/>
    <w:basedOn w:val="Normal"/>
    <w:next w:val="BodyText2"/>
    <w:rsid w:val="00A12FA8"/>
    <w:pPr>
      <w:keepNext/>
      <w:spacing w:before="240"/>
    </w:pPr>
    <w:rPr>
      <w:b/>
      <w:caps/>
    </w:rPr>
  </w:style>
  <w:style w:type="paragraph" w:customStyle="1" w:styleId="ReferencesClauseTitle">
    <w:name w:val="References Clause Title"/>
    <w:basedOn w:val="Normal"/>
    <w:next w:val="BodyText2"/>
    <w:rsid w:val="00A12FA8"/>
    <w:pPr>
      <w:keepNext/>
      <w:spacing w:before="240"/>
    </w:pPr>
    <w:rPr>
      <w:b/>
      <w:caps/>
    </w:rPr>
  </w:style>
  <w:style w:type="paragraph" w:customStyle="1" w:styleId="TableCaption">
    <w:name w:val="Table Caption"/>
    <w:basedOn w:val="Normal"/>
    <w:next w:val="BodyText2"/>
    <w:rsid w:val="00A12FA8"/>
    <w:pPr>
      <w:jc w:val="center"/>
    </w:pPr>
    <w:rPr>
      <w:b/>
    </w:rPr>
  </w:style>
  <w:style w:type="paragraph" w:customStyle="1" w:styleId="TextHeading1">
    <w:name w:val="Text Heading 1"/>
    <w:basedOn w:val="Normal"/>
    <w:next w:val="BodyText2"/>
    <w:rsid w:val="00A12FA8"/>
    <w:pPr>
      <w:keepNext/>
      <w:spacing w:before="240"/>
    </w:pPr>
    <w:rPr>
      <w:b/>
      <w:caps/>
    </w:rPr>
  </w:style>
  <w:style w:type="paragraph" w:customStyle="1" w:styleId="TextHeading2">
    <w:name w:val="Text Heading 2"/>
    <w:basedOn w:val="Normal"/>
    <w:next w:val="BodyText2"/>
    <w:rsid w:val="00A12FA8"/>
    <w:pPr>
      <w:keepNext/>
      <w:spacing w:before="240"/>
    </w:pPr>
    <w:rPr>
      <w:b/>
      <w:u w:val="single"/>
    </w:rPr>
  </w:style>
  <w:style w:type="paragraph" w:customStyle="1" w:styleId="TextHeading3">
    <w:name w:val="Text Heading 3"/>
    <w:basedOn w:val="Normal"/>
    <w:next w:val="BodyText2"/>
    <w:rsid w:val="00A12FA8"/>
    <w:pPr>
      <w:spacing w:before="240"/>
      <w:ind w:left="360"/>
    </w:pPr>
    <w:rPr>
      <w:b/>
      <w:u w:val="single"/>
    </w:rPr>
  </w:style>
  <w:style w:type="paragraph" w:styleId="Title">
    <w:name w:val="Title"/>
    <w:basedOn w:val="Normal"/>
    <w:qFormat/>
    <w:rsid w:val="00A12FA8"/>
    <w:pPr>
      <w:spacing w:before="760"/>
      <w:jc w:val="center"/>
    </w:pPr>
    <w:rPr>
      <w:b/>
      <w:caps/>
      <w:sz w:val="24"/>
    </w:rPr>
  </w:style>
  <w:style w:type="paragraph" w:styleId="Caption">
    <w:name w:val="caption"/>
    <w:basedOn w:val="Normal"/>
    <w:next w:val="Normal"/>
    <w:uiPriority w:val="35"/>
    <w:qFormat/>
    <w:rsid w:val="00A12FA8"/>
    <w:pPr>
      <w:spacing w:before="120" w:after="120"/>
    </w:pPr>
    <w:rPr>
      <w:b/>
    </w:rPr>
  </w:style>
  <w:style w:type="paragraph" w:customStyle="1" w:styleId="Heading">
    <w:name w:val="Heading"/>
    <w:basedOn w:val="AbstractClauseTitle"/>
    <w:rsid w:val="00A12FA8"/>
  </w:style>
  <w:style w:type="table" w:styleId="TableGrid">
    <w:name w:val="Table Grid"/>
    <w:basedOn w:val="TableNormal"/>
    <w:uiPriority w:val="39"/>
    <w:rsid w:val="00A4732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E80267"/>
    <w:rPr>
      <w:rFonts w:asciiTheme="minorHAnsi" w:eastAsiaTheme="minorEastAsia" w:hAnsiTheme="minorHAnsi" w:cstheme="minorBidi"/>
      <w:sz w:val="22"/>
      <w:szCs w:val="22"/>
      <w:lang w:eastAsia="en-GB"/>
    </w:rPr>
    <w:tblPr>
      <w:tblCellMar>
        <w:top w:w="0" w:type="dxa"/>
        <w:left w:w="0" w:type="dxa"/>
        <w:bottom w:w="0" w:type="dxa"/>
        <w:right w:w="0" w:type="dxa"/>
      </w:tblCellMar>
    </w:tblPr>
  </w:style>
  <w:style w:type="table" w:styleId="PlainTable3">
    <w:name w:val="Plain Table 3"/>
    <w:basedOn w:val="TableNormal"/>
    <w:uiPriority w:val="43"/>
    <w:rsid w:val="001A1DF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14B8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14B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314B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4B8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efault">
    <w:name w:val="Default"/>
    <w:rsid w:val="001C7C6F"/>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F8484F"/>
    <w:pPr>
      <w:ind w:left="720"/>
      <w:contextualSpacing/>
    </w:pPr>
  </w:style>
  <w:style w:type="character" w:styleId="PlaceholderText">
    <w:name w:val="Placeholder Text"/>
    <w:basedOn w:val="DefaultParagraphFont"/>
    <w:uiPriority w:val="99"/>
    <w:semiHidden/>
    <w:rsid w:val="00E67FAE"/>
    <w:rPr>
      <w:color w:val="808080"/>
    </w:rPr>
  </w:style>
  <w:style w:type="character" w:styleId="Hyperlink">
    <w:name w:val="Hyperlink"/>
    <w:basedOn w:val="DefaultParagraphFont"/>
    <w:uiPriority w:val="99"/>
    <w:unhideWhenUsed/>
    <w:rsid w:val="00E954F1"/>
    <w:rPr>
      <w:color w:val="0563C1" w:themeColor="hyperlink"/>
      <w:u w:val="single"/>
    </w:rPr>
  </w:style>
  <w:style w:type="character" w:styleId="UnresolvedMention">
    <w:name w:val="Unresolved Mention"/>
    <w:basedOn w:val="DefaultParagraphFont"/>
    <w:uiPriority w:val="99"/>
    <w:semiHidden/>
    <w:unhideWhenUsed/>
    <w:rsid w:val="00E954F1"/>
    <w:rPr>
      <w:color w:val="605E5C"/>
      <w:shd w:val="clear" w:color="auto" w:fill="E1DFDD"/>
    </w:rPr>
  </w:style>
  <w:style w:type="paragraph" w:customStyle="1" w:styleId="xmsonormal">
    <w:name w:val="x_msonormal"/>
    <w:basedOn w:val="Normal"/>
    <w:rsid w:val="00193120"/>
    <w:pPr>
      <w:suppressAutoHyphens w:val="0"/>
      <w:jc w:val="left"/>
    </w:pPr>
    <w:rPr>
      <w:rFonts w:ascii="Calibri" w:eastAsiaTheme="minorHAnsi" w:hAnsi="Calibri" w:cs="Calibri"/>
      <w:kern w:val="0"/>
      <w:sz w:val="22"/>
      <w:szCs w:val="22"/>
      <w:lang w:val="en-GB" w:eastAsia="en-GB"/>
    </w:rPr>
  </w:style>
  <w:style w:type="paragraph" w:styleId="BalloonText">
    <w:name w:val="Balloon Text"/>
    <w:basedOn w:val="Normal"/>
    <w:link w:val="BalloonTextChar"/>
    <w:uiPriority w:val="99"/>
    <w:semiHidden/>
    <w:unhideWhenUsed/>
    <w:rsid w:val="007E0B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0B42"/>
    <w:rPr>
      <w:rFonts w:ascii="Segoe UI" w:eastAsia="____" w:hAnsi="Segoe UI" w:cs="Segoe UI"/>
      <w:kern w:val="14"/>
      <w:sz w:val="18"/>
      <w:szCs w:val="18"/>
      <w:lang w:val="en-US" w:eastAsia="de-DE"/>
    </w:rPr>
  </w:style>
  <w:style w:type="character" w:styleId="CommentReference">
    <w:name w:val="annotation reference"/>
    <w:basedOn w:val="DefaultParagraphFont"/>
    <w:uiPriority w:val="99"/>
    <w:semiHidden/>
    <w:unhideWhenUsed/>
    <w:rsid w:val="007E0B42"/>
    <w:rPr>
      <w:sz w:val="16"/>
      <w:szCs w:val="16"/>
    </w:rPr>
  </w:style>
  <w:style w:type="paragraph" w:styleId="CommentText">
    <w:name w:val="annotation text"/>
    <w:basedOn w:val="Normal"/>
    <w:link w:val="CommentTextChar"/>
    <w:uiPriority w:val="99"/>
    <w:semiHidden/>
    <w:unhideWhenUsed/>
    <w:rsid w:val="007E0B42"/>
  </w:style>
  <w:style w:type="character" w:customStyle="1" w:styleId="CommentTextChar">
    <w:name w:val="Comment Text Char"/>
    <w:basedOn w:val="DefaultParagraphFont"/>
    <w:link w:val="CommentText"/>
    <w:uiPriority w:val="99"/>
    <w:semiHidden/>
    <w:rsid w:val="007E0B42"/>
    <w:rPr>
      <w:rFonts w:ascii="____" w:eastAsia="____"/>
      <w:kern w:val="14"/>
      <w:lang w:val="en-US" w:eastAsia="de-DE"/>
    </w:rPr>
  </w:style>
  <w:style w:type="paragraph" w:styleId="CommentSubject">
    <w:name w:val="annotation subject"/>
    <w:basedOn w:val="CommentText"/>
    <w:next w:val="CommentText"/>
    <w:link w:val="CommentSubjectChar"/>
    <w:uiPriority w:val="99"/>
    <w:semiHidden/>
    <w:unhideWhenUsed/>
    <w:rsid w:val="007E0B42"/>
    <w:rPr>
      <w:b/>
      <w:bCs/>
    </w:rPr>
  </w:style>
  <w:style w:type="character" w:customStyle="1" w:styleId="CommentSubjectChar">
    <w:name w:val="Comment Subject Char"/>
    <w:basedOn w:val="CommentTextChar"/>
    <w:link w:val="CommentSubject"/>
    <w:uiPriority w:val="99"/>
    <w:semiHidden/>
    <w:rsid w:val="007E0B42"/>
    <w:rPr>
      <w:rFonts w:ascii="____" w:eastAsia="____"/>
      <w:b/>
      <w:bCs/>
      <w:kern w:val="14"/>
      <w:lang w:val="en-US" w:eastAsia="de-DE"/>
    </w:rPr>
  </w:style>
  <w:style w:type="character" w:customStyle="1" w:styleId="Heading3Char">
    <w:name w:val="Heading 3 Char"/>
    <w:basedOn w:val="DefaultParagraphFont"/>
    <w:link w:val="Heading3"/>
    <w:uiPriority w:val="9"/>
    <w:semiHidden/>
    <w:rsid w:val="0071568E"/>
    <w:rPr>
      <w:rFonts w:asciiTheme="majorHAnsi" w:eastAsiaTheme="majorEastAsia" w:hAnsiTheme="majorHAnsi" w:cstheme="majorBidi"/>
      <w:color w:val="1F3763" w:themeColor="accent1" w:themeShade="7F"/>
      <w:kern w:val="14"/>
      <w:sz w:val="24"/>
      <w:szCs w:val="24"/>
      <w:lang w:val="en-US" w:eastAsia="de-DE"/>
    </w:rPr>
  </w:style>
  <w:style w:type="character" w:customStyle="1" w:styleId="Heading4Char">
    <w:name w:val="Heading 4 Char"/>
    <w:basedOn w:val="DefaultParagraphFont"/>
    <w:link w:val="Heading4"/>
    <w:uiPriority w:val="9"/>
    <w:semiHidden/>
    <w:rsid w:val="0071568E"/>
    <w:rPr>
      <w:rFonts w:asciiTheme="majorHAnsi" w:eastAsiaTheme="majorEastAsia" w:hAnsiTheme="majorHAnsi" w:cstheme="majorBidi"/>
      <w:i/>
      <w:iCs/>
      <w:color w:val="2F5496" w:themeColor="accent1" w:themeShade="BF"/>
      <w:kern w:val="14"/>
      <w:lang w:val="en-US" w:eastAsia="de-DE"/>
    </w:rPr>
  </w:style>
  <w:style w:type="character" w:customStyle="1" w:styleId="Heading5Char">
    <w:name w:val="Heading 5 Char"/>
    <w:basedOn w:val="DefaultParagraphFont"/>
    <w:link w:val="Heading5"/>
    <w:uiPriority w:val="9"/>
    <w:semiHidden/>
    <w:rsid w:val="0071568E"/>
    <w:rPr>
      <w:rFonts w:asciiTheme="majorHAnsi" w:eastAsiaTheme="majorEastAsia" w:hAnsiTheme="majorHAnsi" w:cstheme="majorBidi"/>
      <w:color w:val="2F5496" w:themeColor="accent1" w:themeShade="BF"/>
      <w:kern w:val="14"/>
      <w:lang w:val="en-US" w:eastAsia="de-DE"/>
    </w:rPr>
  </w:style>
  <w:style w:type="character" w:customStyle="1" w:styleId="Heading6Char">
    <w:name w:val="Heading 6 Char"/>
    <w:basedOn w:val="DefaultParagraphFont"/>
    <w:link w:val="Heading6"/>
    <w:uiPriority w:val="9"/>
    <w:semiHidden/>
    <w:rsid w:val="0071568E"/>
    <w:rPr>
      <w:rFonts w:asciiTheme="majorHAnsi" w:eastAsiaTheme="majorEastAsia" w:hAnsiTheme="majorHAnsi" w:cstheme="majorBidi"/>
      <w:color w:val="1F3763" w:themeColor="accent1" w:themeShade="7F"/>
      <w:kern w:val="14"/>
      <w:lang w:val="en-US" w:eastAsia="de-DE"/>
    </w:rPr>
  </w:style>
  <w:style w:type="character" w:customStyle="1" w:styleId="Heading7Char">
    <w:name w:val="Heading 7 Char"/>
    <w:basedOn w:val="DefaultParagraphFont"/>
    <w:link w:val="Heading7"/>
    <w:uiPriority w:val="9"/>
    <w:semiHidden/>
    <w:rsid w:val="0071568E"/>
    <w:rPr>
      <w:rFonts w:asciiTheme="majorHAnsi" w:eastAsiaTheme="majorEastAsia" w:hAnsiTheme="majorHAnsi" w:cstheme="majorBidi"/>
      <w:i/>
      <w:iCs/>
      <w:color w:val="1F3763" w:themeColor="accent1" w:themeShade="7F"/>
      <w:kern w:val="14"/>
      <w:lang w:val="en-US" w:eastAsia="de-DE"/>
    </w:rPr>
  </w:style>
  <w:style w:type="character" w:customStyle="1" w:styleId="Heading8Char">
    <w:name w:val="Heading 8 Char"/>
    <w:basedOn w:val="DefaultParagraphFont"/>
    <w:link w:val="Heading8"/>
    <w:uiPriority w:val="9"/>
    <w:semiHidden/>
    <w:rsid w:val="0071568E"/>
    <w:rPr>
      <w:rFonts w:asciiTheme="majorHAnsi" w:eastAsiaTheme="majorEastAsia" w:hAnsiTheme="majorHAnsi" w:cstheme="majorBidi"/>
      <w:color w:val="272727" w:themeColor="text1" w:themeTint="D8"/>
      <w:kern w:val="14"/>
      <w:sz w:val="21"/>
      <w:szCs w:val="21"/>
      <w:lang w:val="en-US" w:eastAsia="de-DE"/>
    </w:rPr>
  </w:style>
  <w:style w:type="character" w:customStyle="1" w:styleId="Heading9Char">
    <w:name w:val="Heading 9 Char"/>
    <w:basedOn w:val="DefaultParagraphFont"/>
    <w:link w:val="Heading9"/>
    <w:uiPriority w:val="9"/>
    <w:semiHidden/>
    <w:rsid w:val="0071568E"/>
    <w:rPr>
      <w:rFonts w:asciiTheme="majorHAnsi" w:eastAsiaTheme="majorEastAsia" w:hAnsiTheme="majorHAnsi" w:cstheme="majorBidi"/>
      <w:i/>
      <w:iCs/>
      <w:color w:val="272727" w:themeColor="text1" w:themeTint="D8"/>
      <w:kern w:val="14"/>
      <w:sz w:val="21"/>
      <w:szCs w:val="21"/>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521423">
      <w:bodyDiv w:val="1"/>
      <w:marLeft w:val="0"/>
      <w:marRight w:val="0"/>
      <w:marTop w:val="0"/>
      <w:marBottom w:val="0"/>
      <w:divBdr>
        <w:top w:val="none" w:sz="0" w:space="0" w:color="auto"/>
        <w:left w:val="none" w:sz="0" w:space="0" w:color="auto"/>
        <w:bottom w:val="none" w:sz="0" w:space="0" w:color="auto"/>
        <w:right w:val="none" w:sz="0" w:space="0" w:color="auto"/>
      </w:divBdr>
      <w:divsChild>
        <w:div w:id="2083140871">
          <w:marLeft w:val="0"/>
          <w:marRight w:val="0"/>
          <w:marTop w:val="0"/>
          <w:marBottom w:val="0"/>
          <w:divBdr>
            <w:top w:val="none" w:sz="0" w:space="0" w:color="auto"/>
            <w:left w:val="none" w:sz="0" w:space="0" w:color="auto"/>
            <w:bottom w:val="none" w:sz="0" w:space="0" w:color="auto"/>
            <w:right w:val="none" w:sz="0" w:space="0" w:color="auto"/>
          </w:divBdr>
          <w:divsChild>
            <w:div w:id="665286868">
              <w:marLeft w:val="0"/>
              <w:marRight w:val="0"/>
              <w:marTop w:val="0"/>
              <w:marBottom w:val="0"/>
              <w:divBdr>
                <w:top w:val="none" w:sz="0" w:space="0" w:color="auto"/>
                <w:left w:val="none" w:sz="0" w:space="0" w:color="auto"/>
                <w:bottom w:val="none" w:sz="0" w:space="0" w:color="auto"/>
                <w:right w:val="none" w:sz="0" w:space="0" w:color="auto"/>
              </w:divBdr>
            </w:div>
          </w:divsChild>
        </w:div>
        <w:div w:id="1701324086">
          <w:marLeft w:val="0"/>
          <w:marRight w:val="0"/>
          <w:marTop w:val="0"/>
          <w:marBottom w:val="0"/>
          <w:divBdr>
            <w:top w:val="none" w:sz="0" w:space="0" w:color="auto"/>
            <w:left w:val="none" w:sz="0" w:space="0" w:color="auto"/>
            <w:bottom w:val="none" w:sz="0" w:space="0" w:color="auto"/>
            <w:right w:val="none" w:sz="0" w:space="0" w:color="auto"/>
          </w:divBdr>
        </w:div>
      </w:divsChild>
    </w:div>
    <w:div w:id="299766971">
      <w:bodyDiv w:val="1"/>
      <w:marLeft w:val="0"/>
      <w:marRight w:val="0"/>
      <w:marTop w:val="0"/>
      <w:marBottom w:val="0"/>
      <w:divBdr>
        <w:top w:val="none" w:sz="0" w:space="0" w:color="auto"/>
        <w:left w:val="none" w:sz="0" w:space="0" w:color="auto"/>
        <w:bottom w:val="none" w:sz="0" w:space="0" w:color="auto"/>
        <w:right w:val="none" w:sz="0" w:space="0" w:color="auto"/>
      </w:divBdr>
    </w:div>
    <w:div w:id="674770663">
      <w:bodyDiv w:val="1"/>
      <w:marLeft w:val="0"/>
      <w:marRight w:val="0"/>
      <w:marTop w:val="0"/>
      <w:marBottom w:val="0"/>
      <w:divBdr>
        <w:top w:val="none" w:sz="0" w:space="0" w:color="auto"/>
        <w:left w:val="none" w:sz="0" w:space="0" w:color="auto"/>
        <w:bottom w:val="none" w:sz="0" w:space="0" w:color="auto"/>
        <w:right w:val="none" w:sz="0" w:space="0" w:color="auto"/>
      </w:divBdr>
    </w:div>
    <w:div w:id="1543060355">
      <w:bodyDiv w:val="1"/>
      <w:marLeft w:val="0"/>
      <w:marRight w:val="0"/>
      <w:marTop w:val="0"/>
      <w:marBottom w:val="0"/>
      <w:divBdr>
        <w:top w:val="none" w:sz="0" w:space="0" w:color="auto"/>
        <w:left w:val="none" w:sz="0" w:space="0" w:color="auto"/>
        <w:bottom w:val="none" w:sz="0" w:space="0" w:color="auto"/>
        <w:right w:val="none" w:sz="0" w:space="0" w:color="auto"/>
      </w:divBdr>
    </w:div>
    <w:div w:id="2003315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mailto:MashrukS@cardiff.ac.uk"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eif-eddine.zitouni@univ-orleans.fr" TargetMode="Externa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94F9E494B06784BA5BC1E7AB201B0A4" ma:contentTypeVersion="13" ma:contentTypeDescription="Crée un document." ma:contentTypeScope="" ma:versionID="c4490ab973085495ed1b2b99ef51fb52">
  <xsd:schema xmlns:xsd="http://www.w3.org/2001/XMLSchema" xmlns:xs="http://www.w3.org/2001/XMLSchema" xmlns:p="http://schemas.microsoft.com/office/2006/metadata/properties" xmlns:ns3="92c3ee38-f160-48a8-9969-7234b3163207" xmlns:ns4="e09dd81e-f124-4d8a-b378-d15d77d678ee" targetNamespace="http://schemas.microsoft.com/office/2006/metadata/properties" ma:root="true" ma:fieldsID="38dbd8feba9e0717b1300527536eca8d" ns3:_="" ns4:_="">
    <xsd:import namespace="92c3ee38-f160-48a8-9969-7234b3163207"/>
    <xsd:import namespace="e09dd81e-f124-4d8a-b378-d15d77d678e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c3ee38-f160-48a8-9969-7234b31632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09dd81e-f124-4d8a-b378-d15d77d678ee" elementFormDefault="qualified">
    <xsd:import namespace="http://schemas.microsoft.com/office/2006/documentManagement/types"/>
    <xsd:import namespace="http://schemas.microsoft.com/office/infopath/2007/PartnerControls"/>
    <xsd:element name="SharedWithUsers" ma:index="14"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Partagé avec détails" ma:internalName="SharedWithDetails" ma:readOnly="true">
      <xsd:simpleType>
        <xsd:restriction base="dms:Note">
          <xsd:maxLength value="255"/>
        </xsd:restriction>
      </xsd:simpleType>
    </xsd:element>
    <xsd:element name="SharingHintHash" ma:index="16"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BA8C4-6F7C-439F-BF37-4AF1224291EB}">
  <ds:schemaRefs>
    <ds:schemaRef ds:uri="http://schemas.microsoft.com/sharepoint/v3/contenttype/forms"/>
  </ds:schemaRefs>
</ds:datastoreItem>
</file>

<file path=customXml/itemProps2.xml><?xml version="1.0" encoding="utf-8"?>
<ds:datastoreItem xmlns:ds="http://schemas.openxmlformats.org/officeDocument/2006/customXml" ds:itemID="{5114A1DC-4000-4EF4-BDB0-BE923F96D57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97B0DF1-A37A-4BD3-83CD-14EC1527AF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c3ee38-f160-48a8-9969-7234b3163207"/>
    <ds:schemaRef ds:uri="e09dd81e-f124-4d8a-b378-d15d77d678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8B6E41-C689-45E2-89AD-EBBE909EE314}">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Template>
  <TotalTime>2</TotalTime>
  <Pages>11</Pages>
  <Words>6399</Words>
  <Characters>144036</Characters>
  <Application>Microsoft Office Word</Application>
  <DocSecurity>4</DocSecurity>
  <Lines>1200</Lines>
  <Paragraphs>30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roceedings of</vt:lpstr>
      <vt:lpstr>Proceedings of</vt:lpstr>
    </vt:vector>
  </TitlesOfParts>
  <Company>RENTAL/LEASE</Company>
  <LinksUpToDate>false</LinksUpToDate>
  <CharactersWithSpaces>15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CEME Micro Lab</dc:creator>
  <cp:keywords/>
  <cp:lastModifiedBy>Noora Kilpinen (ETN)</cp:lastModifiedBy>
  <cp:revision>2</cp:revision>
  <cp:lastPrinted>2006-06-26T09:53:00Z</cp:lastPrinted>
  <dcterms:created xsi:type="dcterms:W3CDTF">2021-09-14T09:47:00Z</dcterms:created>
  <dcterms:modified xsi:type="dcterms:W3CDTF">2021-09-1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503117721/harvard-cite-them-right</vt:lpwstr>
  </property>
  <property fmtid="{D5CDD505-2E9C-101B-9397-08002B2CF9AE}" pid="11" name="Mendeley Recent Style Name 4_1">
    <vt:lpwstr>Cite Them Right 11th edition - Harvard - Syed Mashruk</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407caf-0bd2-3baf-a4e8-2ee683d05a1a</vt:lpwstr>
  </property>
  <property fmtid="{D5CDD505-2E9C-101B-9397-08002B2CF9AE}" pid="24" name="Mendeley Citation Style_1">
    <vt:lpwstr>http://csl.mendeley.com/styles/503117721/harvard-cite-them-right</vt:lpwstr>
  </property>
  <property fmtid="{D5CDD505-2E9C-101B-9397-08002B2CF9AE}" pid="25" name="ContentTypeId">
    <vt:lpwstr>0x010100194F9E494B06784BA5BC1E7AB201B0A4</vt:lpwstr>
  </property>
</Properties>
</file>